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2AAE27" w14:textId="77777777" w:rsidR="008D769D" w:rsidRPr="005C7899" w:rsidRDefault="008D769D" w:rsidP="008D769D">
      <w:pPr>
        <w:jc w:val="center"/>
        <w:outlineLvl w:val="0"/>
        <w:rPr>
          <w:b/>
          <w:sz w:val="28"/>
          <w:szCs w:val="28"/>
        </w:rPr>
      </w:pPr>
      <w:bookmarkStart w:id="0" w:name="_GoBack"/>
      <w:bookmarkEnd w:id="0"/>
      <w:r w:rsidRPr="005C7899">
        <w:rPr>
          <w:b/>
          <w:sz w:val="28"/>
          <w:szCs w:val="28"/>
        </w:rPr>
        <w:t xml:space="preserve">Infant Wheezing and Prenatal Antibiotic Exposure and Mode of delivery: A Prospective Birth Cohort Study </w:t>
      </w:r>
    </w:p>
    <w:p w14:paraId="4367C47E" w14:textId="77777777" w:rsidR="008D769D" w:rsidRPr="00484EC1" w:rsidRDefault="008D769D" w:rsidP="008D769D">
      <w:pPr>
        <w:jc w:val="center"/>
        <w:outlineLvl w:val="0"/>
        <w:rPr>
          <w:b/>
        </w:rPr>
      </w:pPr>
    </w:p>
    <w:p w14:paraId="7EE9E3B2" w14:textId="77777777" w:rsidR="008D769D" w:rsidRPr="00484EC1" w:rsidRDefault="008D769D" w:rsidP="008D769D">
      <w:pPr>
        <w:jc w:val="center"/>
        <w:outlineLvl w:val="0"/>
        <w:rPr>
          <w:b/>
        </w:rPr>
      </w:pPr>
    </w:p>
    <w:p w14:paraId="6DD12044" w14:textId="77777777" w:rsidR="008D769D" w:rsidRPr="00484EC1" w:rsidRDefault="008D769D" w:rsidP="008D769D">
      <w:pPr>
        <w:jc w:val="center"/>
        <w:rPr>
          <w:b/>
        </w:rPr>
      </w:pPr>
    </w:p>
    <w:p w14:paraId="0ACFD39B" w14:textId="77777777" w:rsidR="008D769D" w:rsidRPr="005C7899" w:rsidRDefault="008D769D" w:rsidP="008D769D">
      <w:pPr>
        <w:pStyle w:val="NormalWeb"/>
        <w:shd w:val="clear" w:color="auto" w:fill="FFFFFF"/>
        <w:spacing w:before="0" w:beforeAutospacing="0" w:after="0" w:afterAutospacing="0" w:line="480" w:lineRule="atLeast"/>
        <w:outlineLvl w:val="0"/>
        <w:rPr>
          <w:rStyle w:val="Hyperlink"/>
          <w:sz w:val="28"/>
          <w:szCs w:val="28"/>
        </w:rPr>
      </w:pPr>
      <w:proofErr w:type="spellStart"/>
      <w:r w:rsidRPr="005C7899">
        <w:rPr>
          <w:b/>
          <w:sz w:val="28"/>
          <w:szCs w:val="28"/>
        </w:rPr>
        <w:t>Daleniece</w:t>
      </w:r>
      <w:proofErr w:type="spellEnd"/>
      <w:r w:rsidRPr="005C7899">
        <w:rPr>
          <w:b/>
          <w:sz w:val="28"/>
          <w:szCs w:val="28"/>
        </w:rPr>
        <w:t xml:space="preserve"> </w:t>
      </w:r>
      <w:proofErr w:type="spellStart"/>
      <w:r w:rsidRPr="005C7899">
        <w:rPr>
          <w:b/>
          <w:sz w:val="28"/>
          <w:szCs w:val="28"/>
        </w:rPr>
        <w:t>Higgins</w:t>
      </w:r>
      <w:r>
        <w:rPr>
          <w:b/>
          <w:sz w:val="28"/>
          <w:szCs w:val="28"/>
          <w:vertAlign w:val="superscript"/>
        </w:rPr>
        <w:t>a</w:t>
      </w:r>
      <w:proofErr w:type="spellEnd"/>
      <w:r w:rsidRPr="005C7899">
        <w:rPr>
          <w:b/>
          <w:sz w:val="28"/>
          <w:szCs w:val="28"/>
          <w:vertAlign w:val="superscript"/>
        </w:rPr>
        <w:t xml:space="preserve">   </w:t>
      </w:r>
      <w:r w:rsidRPr="005C7899">
        <w:rPr>
          <w:sz w:val="28"/>
          <w:szCs w:val="28"/>
        </w:rPr>
        <w:t>(</w:t>
      </w:r>
      <w:hyperlink r:id="rId11" w:history="1">
        <w:r w:rsidRPr="005C7899">
          <w:rPr>
            <w:rStyle w:val="Hyperlink"/>
            <w:sz w:val="28"/>
            <w:szCs w:val="28"/>
          </w:rPr>
          <w:t>dhggins2@memphis.edu</w:t>
        </w:r>
      </w:hyperlink>
      <w:r w:rsidRPr="005C7899">
        <w:rPr>
          <w:sz w:val="28"/>
          <w:szCs w:val="28"/>
        </w:rPr>
        <w:t>),</w:t>
      </w:r>
      <w:r w:rsidRPr="005C7899">
        <w:rPr>
          <w:b/>
          <w:sz w:val="28"/>
          <w:szCs w:val="28"/>
        </w:rPr>
        <w:t xml:space="preserve"> </w:t>
      </w:r>
      <w:r w:rsidRPr="005C7899">
        <w:rPr>
          <w:sz w:val="28"/>
          <w:szCs w:val="28"/>
        </w:rPr>
        <w:t xml:space="preserve">Wilfried </w:t>
      </w:r>
      <w:proofErr w:type="spellStart"/>
      <w:r w:rsidRPr="005C7899">
        <w:rPr>
          <w:sz w:val="28"/>
          <w:szCs w:val="28"/>
        </w:rPr>
        <w:t>Karmaus</w:t>
      </w:r>
      <w:r>
        <w:rPr>
          <w:sz w:val="28"/>
          <w:szCs w:val="28"/>
          <w:vertAlign w:val="superscript"/>
        </w:rPr>
        <w:t>a</w:t>
      </w:r>
      <w:proofErr w:type="spellEnd"/>
      <w:r>
        <w:rPr>
          <w:sz w:val="28"/>
          <w:szCs w:val="28"/>
          <w:vertAlign w:val="superscript"/>
        </w:rPr>
        <w:t>*</w:t>
      </w:r>
      <w:r w:rsidRPr="005C7899">
        <w:rPr>
          <w:sz w:val="28"/>
          <w:szCs w:val="28"/>
          <w:vertAlign w:val="superscript"/>
        </w:rPr>
        <w:t xml:space="preserve"> </w:t>
      </w:r>
      <w:r w:rsidRPr="005C7899">
        <w:rPr>
          <w:sz w:val="28"/>
          <w:szCs w:val="28"/>
        </w:rPr>
        <w:t>(</w:t>
      </w:r>
      <w:hyperlink r:id="rId12" w:tgtFrame="_blank" w:history="1">
        <w:r w:rsidRPr="005C7899">
          <w:rPr>
            <w:rStyle w:val="Hyperlink"/>
            <w:sz w:val="28"/>
            <w:szCs w:val="28"/>
          </w:rPr>
          <w:t>karmaus1@memphis.edu</w:t>
        </w:r>
      </w:hyperlink>
      <w:r w:rsidRPr="005C7899">
        <w:rPr>
          <w:rStyle w:val="Hyperlink"/>
          <w:sz w:val="28"/>
          <w:szCs w:val="28"/>
        </w:rPr>
        <w:t xml:space="preserve">), </w:t>
      </w:r>
      <w:r w:rsidRPr="005C7899">
        <w:rPr>
          <w:sz w:val="28"/>
          <w:szCs w:val="28"/>
        </w:rPr>
        <w:t xml:space="preserve">Yu </w:t>
      </w:r>
      <w:proofErr w:type="spellStart"/>
      <w:r w:rsidRPr="005C7899">
        <w:rPr>
          <w:sz w:val="28"/>
          <w:szCs w:val="28"/>
        </w:rPr>
        <w:t>Jiang</w:t>
      </w:r>
      <w:r>
        <w:rPr>
          <w:sz w:val="28"/>
          <w:szCs w:val="28"/>
          <w:vertAlign w:val="superscript"/>
        </w:rPr>
        <w:t>a</w:t>
      </w:r>
      <w:proofErr w:type="spellEnd"/>
      <w:r w:rsidRPr="005C7899">
        <w:rPr>
          <w:sz w:val="28"/>
          <w:szCs w:val="28"/>
          <w:vertAlign w:val="superscript"/>
        </w:rPr>
        <w:t xml:space="preserve"> </w:t>
      </w:r>
      <w:r w:rsidRPr="005C7899">
        <w:rPr>
          <w:sz w:val="28"/>
          <w:szCs w:val="28"/>
        </w:rPr>
        <w:t>(</w:t>
      </w:r>
      <w:hyperlink r:id="rId13" w:history="1">
        <w:r w:rsidRPr="005C7899">
          <w:rPr>
            <w:rStyle w:val="Hyperlink"/>
            <w:sz w:val="28"/>
            <w:szCs w:val="28"/>
          </w:rPr>
          <w:t>yjiang4@memphis.edu</w:t>
        </w:r>
      </w:hyperlink>
      <w:r w:rsidRPr="005C7899">
        <w:rPr>
          <w:rStyle w:val="Hyperlink"/>
          <w:sz w:val="28"/>
          <w:szCs w:val="28"/>
        </w:rPr>
        <w:t xml:space="preserve">), </w:t>
      </w:r>
      <w:r w:rsidRPr="005C7899">
        <w:rPr>
          <w:sz w:val="28"/>
          <w:szCs w:val="28"/>
        </w:rPr>
        <w:t xml:space="preserve">Pratik </w:t>
      </w:r>
      <w:proofErr w:type="spellStart"/>
      <w:r w:rsidRPr="005C7899">
        <w:rPr>
          <w:sz w:val="28"/>
          <w:szCs w:val="28"/>
        </w:rPr>
        <w:t>Banerjee</w:t>
      </w:r>
      <w:r>
        <w:rPr>
          <w:sz w:val="28"/>
          <w:szCs w:val="28"/>
          <w:vertAlign w:val="superscript"/>
        </w:rPr>
        <w:t>a</w:t>
      </w:r>
      <w:proofErr w:type="spellEnd"/>
      <w:r w:rsidRPr="005C7899">
        <w:rPr>
          <w:sz w:val="28"/>
          <w:szCs w:val="28"/>
        </w:rPr>
        <w:t xml:space="preserve"> (</w:t>
      </w:r>
      <w:hyperlink r:id="rId14" w:history="1">
        <w:r w:rsidRPr="005C7899">
          <w:rPr>
            <w:rStyle w:val="Hyperlink"/>
            <w:sz w:val="28"/>
            <w:szCs w:val="28"/>
          </w:rPr>
          <w:t>pbnerjee@memphis.edu</w:t>
        </w:r>
      </w:hyperlink>
      <w:r w:rsidRPr="005C7899">
        <w:rPr>
          <w:rStyle w:val="Hyperlink"/>
          <w:sz w:val="28"/>
          <w:szCs w:val="28"/>
        </w:rPr>
        <w:t>),</w:t>
      </w:r>
      <w:r w:rsidRPr="005C7899">
        <w:rPr>
          <w:sz w:val="28"/>
          <w:szCs w:val="28"/>
        </w:rPr>
        <w:t xml:space="preserve"> Irshad </w:t>
      </w:r>
      <w:r>
        <w:rPr>
          <w:sz w:val="28"/>
          <w:szCs w:val="28"/>
        </w:rPr>
        <w:t xml:space="preserve">M. </w:t>
      </w:r>
      <w:proofErr w:type="spellStart"/>
      <w:r w:rsidRPr="005C7899">
        <w:rPr>
          <w:sz w:val="28"/>
          <w:szCs w:val="28"/>
        </w:rPr>
        <w:t>Sulaiman</w:t>
      </w:r>
      <w:r>
        <w:rPr>
          <w:sz w:val="28"/>
          <w:szCs w:val="28"/>
          <w:vertAlign w:val="superscript"/>
        </w:rPr>
        <w:t>b</w:t>
      </w:r>
      <w:proofErr w:type="spellEnd"/>
      <w:r w:rsidRPr="005C7899">
        <w:rPr>
          <w:sz w:val="28"/>
          <w:szCs w:val="28"/>
          <w:vertAlign w:val="superscript"/>
        </w:rPr>
        <w:t xml:space="preserve"> </w:t>
      </w:r>
      <w:r w:rsidRPr="005C7899">
        <w:rPr>
          <w:rStyle w:val="Hyperlink"/>
          <w:sz w:val="28"/>
          <w:szCs w:val="28"/>
        </w:rPr>
        <w:t>(</w:t>
      </w:r>
      <w:hyperlink r:id="rId15" w:history="1">
        <w:r w:rsidRPr="005C7899">
          <w:rPr>
            <w:rStyle w:val="Hyperlink"/>
            <w:sz w:val="28"/>
            <w:szCs w:val="28"/>
          </w:rPr>
          <w:t>irshad.sulaiman@fda.hhs.gov</w:t>
        </w:r>
      </w:hyperlink>
      <w:r w:rsidRPr="005C7899">
        <w:rPr>
          <w:rStyle w:val="Hyperlink"/>
          <w:sz w:val="28"/>
          <w:szCs w:val="28"/>
        </w:rPr>
        <w:t xml:space="preserve">), and Dr. </w:t>
      </w:r>
      <w:r w:rsidRPr="005C7899">
        <w:rPr>
          <w:sz w:val="28"/>
          <w:szCs w:val="28"/>
        </w:rPr>
        <w:t xml:space="preserve">Hasan S </w:t>
      </w:r>
      <w:proofErr w:type="spellStart"/>
      <w:r w:rsidRPr="005C7899">
        <w:rPr>
          <w:sz w:val="28"/>
          <w:szCs w:val="28"/>
        </w:rPr>
        <w:t>Arshad</w:t>
      </w:r>
      <w:r>
        <w:rPr>
          <w:sz w:val="28"/>
          <w:szCs w:val="28"/>
          <w:vertAlign w:val="superscript"/>
        </w:rPr>
        <w:t>c,d,e</w:t>
      </w:r>
      <w:proofErr w:type="spellEnd"/>
      <w:r w:rsidRPr="005C7899">
        <w:rPr>
          <w:sz w:val="28"/>
          <w:szCs w:val="28"/>
          <w:vertAlign w:val="superscript"/>
        </w:rPr>
        <w:t xml:space="preserve"> </w:t>
      </w:r>
      <w:r w:rsidRPr="005C7899">
        <w:rPr>
          <w:sz w:val="28"/>
          <w:szCs w:val="28"/>
        </w:rPr>
        <w:t>(</w:t>
      </w:r>
      <w:hyperlink r:id="rId16" w:history="1">
        <w:r w:rsidRPr="005C7899">
          <w:rPr>
            <w:rStyle w:val="Hyperlink"/>
            <w:bCs/>
            <w:sz w:val="28"/>
            <w:szCs w:val="28"/>
          </w:rPr>
          <w:t>sha@soton.ac.uk</w:t>
        </w:r>
      </w:hyperlink>
      <w:r w:rsidRPr="005C7899">
        <w:rPr>
          <w:bCs/>
          <w:sz w:val="28"/>
          <w:szCs w:val="28"/>
        </w:rPr>
        <w:t>)</w:t>
      </w:r>
    </w:p>
    <w:p w14:paraId="61F5A15F" w14:textId="77777777" w:rsidR="008D769D" w:rsidRPr="00484EC1" w:rsidRDefault="008D769D" w:rsidP="008D769D">
      <w:pPr>
        <w:pStyle w:val="NormalWeb"/>
        <w:shd w:val="clear" w:color="auto" w:fill="FFFFFF"/>
        <w:spacing w:before="0" w:beforeAutospacing="0" w:after="0" w:afterAutospacing="0" w:line="480" w:lineRule="atLeast"/>
        <w:outlineLvl w:val="0"/>
      </w:pPr>
    </w:p>
    <w:p w14:paraId="273C9EF7" w14:textId="77777777" w:rsidR="008D769D" w:rsidRPr="00274A65" w:rsidRDefault="008D769D" w:rsidP="008D769D">
      <w:pPr>
        <w:pStyle w:val="ListParagraph"/>
        <w:numPr>
          <w:ilvl w:val="0"/>
          <w:numId w:val="5"/>
        </w:numPr>
        <w:spacing w:line="480" w:lineRule="auto"/>
        <w:ind w:left="360"/>
        <w:jc w:val="both"/>
        <w:rPr>
          <w:i/>
        </w:rPr>
      </w:pPr>
      <w:r w:rsidRPr="00274A65">
        <w:rPr>
          <w:i/>
        </w:rPr>
        <w:t>The University of Memphis, Memphis, TN; Division of Epidemiology, Biostatistics, and Environmental Health, School of Public Health, University of Memphis, Memphis, TN 38152, USA</w:t>
      </w:r>
    </w:p>
    <w:p w14:paraId="5BAB4152" w14:textId="77777777" w:rsidR="008D769D" w:rsidRPr="00274A65" w:rsidRDefault="008D769D" w:rsidP="008D769D">
      <w:pPr>
        <w:pStyle w:val="ListParagraph"/>
        <w:numPr>
          <w:ilvl w:val="0"/>
          <w:numId w:val="5"/>
        </w:numPr>
        <w:spacing w:line="480" w:lineRule="auto"/>
        <w:ind w:left="360"/>
        <w:jc w:val="both"/>
        <w:rPr>
          <w:i/>
        </w:rPr>
      </w:pPr>
      <w:r w:rsidRPr="00274A65">
        <w:rPr>
          <w:i/>
        </w:rPr>
        <w:t xml:space="preserve">Food and Drug Administration, </w:t>
      </w:r>
      <w:r w:rsidRPr="001E3855">
        <w:rPr>
          <w:i/>
        </w:rPr>
        <w:t>Southeast Food and Feed Laboratory</w:t>
      </w:r>
      <w:r>
        <w:rPr>
          <w:i/>
        </w:rPr>
        <w:t xml:space="preserve">, </w:t>
      </w:r>
      <w:r w:rsidRPr="00274A65">
        <w:rPr>
          <w:i/>
        </w:rPr>
        <w:t>Microbiological Sciences Branch, Atlanta, GA 30309, USA</w:t>
      </w:r>
    </w:p>
    <w:p w14:paraId="53F5CD97" w14:textId="77777777" w:rsidR="008D769D" w:rsidRPr="00274A65" w:rsidRDefault="008D769D" w:rsidP="008D769D">
      <w:pPr>
        <w:pStyle w:val="ListParagraph"/>
        <w:numPr>
          <w:ilvl w:val="0"/>
          <w:numId w:val="5"/>
        </w:numPr>
        <w:spacing w:line="480" w:lineRule="auto"/>
        <w:ind w:left="360"/>
        <w:jc w:val="both"/>
        <w:rPr>
          <w:bCs/>
          <w:i/>
        </w:rPr>
      </w:pPr>
      <w:r w:rsidRPr="00274A65">
        <w:rPr>
          <w:bCs/>
          <w:i/>
        </w:rPr>
        <w:t>The David Hide Asthma and Allergy Research Centre, Isle of Wight, UK</w:t>
      </w:r>
    </w:p>
    <w:p w14:paraId="17DCFBCA" w14:textId="77777777" w:rsidR="008D769D" w:rsidRPr="00274A65" w:rsidRDefault="008D769D" w:rsidP="008D769D">
      <w:pPr>
        <w:pStyle w:val="ListParagraph"/>
        <w:numPr>
          <w:ilvl w:val="0"/>
          <w:numId w:val="5"/>
        </w:numPr>
        <w:spacing w:line="480" w:lineRule="auto"/>
        <w:ind w:left="360"/>
        <w:jc w:val="both"/>
        <w:rPr>
          <w:bCs/>
          <w:i/>
        </w:rPr>
      </w:pPr>
      <w:r w:rsidRPr="00274A65">
        <w:rPr>
          <w:bCs/>
          <w:i/>
        </w:rPr>
        <w:t xml:space="preserve">Clinical and Experimental Sciences, Faculty of Medicine, University of Southampton, </w:t>
      </w:r>
      <w:r>
        <w:rPr>
          <w:bCs/>
          <w:i/>
        </w:rPr>
        <w:t xml:space="preserve">Hampshire, </w:t>
      </w:r>
      <w:r w:rsidRPr="00274A65">
        <w:rPr>
          <w:bCs/>
          <w:i/>
        </w:rPr>
        <w:t>UK</w:t>
      </w:r>
      <w:r>
        <w:rPr>
          <w:bCs/>
          <w:i/>
        </w:rPr>
        <w:t>, SO17 1BJ</w:t>
      </w:r>
    </w:p>
    <w:p w14:paraId="13B4375F" w14:textId="77777777" w:rsidR="008D769D" w:rsidRPr="00274A65" w:rsidRDefault="008D769D" w:rsidP="008D769D">
      <w:pPr>
        <w:pStyle w:val="ListParagraph"/>
        <w:numPr>
          <w:ilvl w:val="0"/>
          <w:numId w:val="5"/>
        </w:numPr>
        <w:spacing w:line="480" w:lineRule="auto"/>
        <w:ind w:left="360"/>
        <w:jc w:val="both"/>
        <w:rPr>
          <w:i/>
          <w:color w:val="FF0000"/>
        </w:rPr>
      </w:pPr>
      <w:r w:rsidRPr="00274A65">
        <w:rPr>
          <w:bCs/>
          <w:i/>
        </w:rPr>
        <w:t>National Institute for Health Research Biomedical Research Centre, University Hospital Southampton,</w:t>
      </w:r>
      <w:r>
        <w:rPr>
          <w:bCs/>
          <w:i/>
        </w:rPr>
        <w:t xml:space="preserve"> </w:t>
      </w:r>
      <w:proofErr w:type="spellStart"/>
      <w:r>
        <w:rPr>
          <w:bCs/>
          <w:i/>
        </w:rPr>
        <w:t>Southhampton</w:t>
      </w:r>
      <w:proofErr w:type="spellEnd"/>
      <w:r>
        <w:rPr>
          <w:bCs/>
          <w:i/>
        </w:rPr>
        <w:t>,</w:t>
      </w:r>
      <w:r w:rsidRPr="00274A65">
        <w:rPr>
          <w:bCs/>
          <w:i/>
        </w:rPr>
        <w:t xml:space="preserve"> UK</w:t>
      </w:r>
      <w:r>
        <w:rPr>
          <w:bCs/>
          <w:i/>
        </w:rPr>
        <w:t>, SO16 6YD</w:t>
      </w:r>
    </w:p>
    <w:p w14:paraId="03BCF9D4" w14:textId="77777777" w:rsidR="008D769D" w:rsidRPr="00484EC1" w:rsidRDefault="008D769D" w:rsidP="008D769D">
      <w:pPr>
        <w:pStyle w:val="NormalWeb"/>
        <w:shd w:val="clear" w:color="auto" w:fill="FFFFFF"/>
        <w:spacing w:before="0" w:beforeAutospacing="0" w:after="0" w:afterAutospacing="0" w:line="480" w:lineRule="atLeast"/>
        <w:rPr>
          <w:b/>
          <w:bCs/>
          <w:color w:val="212121"/>
        </w:rPr>
      </w:pPr>
    </w:p>
    <w:p w14:paraId="03C8E3FB" w14:textId="77777777" w:rsidR="008D769D" w:rsidRPr="00484EC1" w:rsidRDefault="008D769D" w:rsidP="008D769D">
      <w:pPr>
        <w:pStyle w:val="NormalWeb"/>
        <w:shd w:val="clear" w:color="auto" w:fill="FFFFFF"/>
        <w:spacing w:before="0" w:beforeAutospacing="0" w:after="0" w:afterAutospacing="0" w:line="480" w:lineRule="atLeast"/>
        <w:rPr>
          <w:color w:val="212121"/>
        </w:rPr>
      </w:pPr>
      <w:r>
        <w:rPr>
          <w:b/>
          <w:bCs/>
          <w:color w:val="212121"/>
        </w:rPr>
        <w:t>*</w:t>
      </w:r>
      <w:r w:rsidRPr="00484EC1">
        <w:rPr>
          <w:b/>
          <w:bCs/>
          <w:color w:val="212121"/>
        </w:rPr>
        <w:t>Correspondence to:</w:t>
      </w:r>
      <w:r w:rsidRPr="00484EC1">
        <w:rPr>
          <w:color w:val="212121"/>
        </w:rPr>
        <w:t xml:space="preserve"> Wilfried </w:t>
      </w:r>
      <w:proofErr w:type="spellStart"/>
      <w:r w:rsidRPr="00484EC1">
        <w:rPr>
          <w:color w:val="212121"/>
        </w:rPr>
        <w:t>Karmaus</w:t>
      </w:r>
      <w:proofErr w:type="spellEnd"/>
      <w:r w:rsidRPr="00484EC1">
        <w:rPr>
          <w:color w:val="212121"/>
        </w:rPr>
        <w:t>, MD, MPH, Division of Epidemiology, Biostatistics and Environmental Health, School of Public Health, University of Memphis, 301 Robison Hall</w:t>
      </w:r>
    </w:p>
    <w:p w14:paraId="4CDEBCDF" w14:textId="77777777" w:rsidR="008D769D" w:rsidRPr="00484EC1" w:rsidRDefault="008D769D" w:rsidP="008D769D">
      <w:pPr>
        <w:pStyle w:val="NormalWeb"/>
        <w:shd w:val="clear" w:color="auto" w:fill="FFFFFF"/>
        <w:spacing w:before="0" w:beforeAutospacing="0" w:after="0" w:afterAutospacing="0" w:line="480" w:lineRule="atLeast"/>
        <w:rPr>
          <w:color w:val="212121"/>
        </w:rPr>
      </w:pPr>
      <w:r w:rsidRPr="00484EC1">
        <w:rPr>
          <w:color w:val="212121"/>
        </w:rPr>
        <w:t>Memphis, TN 38152</w:t>
      </w:r>
      <w:r>
        <w:rPr>
          <w:color w:val="212121"/>
        </w:rPr>
        <w:t>, USA</w:t>
      </w:r>
    </w:p>
    <w:p w14:paraId="180082B1" w14:textId="77777777" w:rsidR="008D769D" w:rsidRPr="00484EC1" w:rsidRDefault="008D769D" w:rsidP="008D769D">
      <w:pPr>
        <w:pStyle w:val="NormalWeb"/>
        <w:shd w:val="clear" w:color="auto" w:fill="FFFFFF"/>
        <w:spacing w:before="0" w:beforeAutospacing="0" w:after="0" w:afterAutospacing="0" w:line="480" w:lineRule="atLeast"/>
        <w:rPr>
          <w:color w:val="212121"/>
        </w:rPr>
      </w:pPr>
      <w:r w:rsidRPr="00484EC1">
        <w:rPr>
          <w:color w:val="212121"/>
        </w:rPr>
        <w:t>Tel: 901-678-4501; Fax: 901-678-0372</w:t>
      </w:r>
    </w:p>
    <w:p w14:paraId="66A2854F" w14:textId="77777777" w:rsidR="008D769D" w:rsidRPr="00484EC1" w:rsidRDefault="008D769D" w:rsidP="008D769D">
      <w:pPr>
        <w:pStyle w:val="NormalWeb"/>
        <w:shd w:val="clear" w:color="auto" w:fill="FFFFFF"/>
        <w:spacing w:before="0" w:beforeAutospacing="0" w:after="0" w:afterAutospacing="0" w:line="480" w:lineRule="atLeast"/>
        <w:outlineLvl w:val="0"/>
        <w:rPr>
          <w:rStyle w:val="Hyperlink"/>
        </w:rPr>
      </w:pPr>
      <w:r w:rsidRPr="00484EC1">
        <w:rPr>
          <w:color w:val="212121"/>
        </w:rPr>
        <w:t>Email: </w:t>
      </w:r>
      <w:hyperlink r:id="rId17" w:tgtFrame="_blank" w:history="1">
        <w:r w:rsidRPr="00484EC1">
          <w:rPr>
            <w:rStyle w:val="Hyperlink"/>
          </w:rPr>
          <w:t>karmaus1@memphis.edu</w:t>
        </w:r>
      </w:hyperlink>
    </w:p>
    <w:p w14:paraId="03E10CB5" w14:textId="77777777" w:rsidR="008D769D" w:rsidRPr="00710E45" w:rsidRDefault="008D769D" w:rsidP="008D769D">
      <w:pPr>
        <w:rPr>
          <w:color w:val="0000FF"/>
          <w:u w:val="single"/>
        </w:rPr>
      </w:pPr>
    </w:p>
    <w:p w14:paraId="1858BBD6" w14:textId="77777777" w:rsidR="008D769D" w:rsidRDefault="008D769D">
      <w:pPr>
        <w:rPr>
          <w:b/>
          <w:sz w:val="28"/>
          <w:szCs w:val="28"/>
        </w:rPr>
      </w:pPr>
      <w:r>
        <w:rPr>
          <w:b/>
          <w:sz w:val="28"/>
          <w:szCs w:val="28"/>
        </w:rPr>
        <w:br w:type="page"/>
      </w:r>
    </w:p>
    <w:p w14:paraId="4BD4C4E1" w14:textId="3E8BE83A" w:rsidR="00FF0252" w:rsidRPr="004757C1" w:rsidRDefault="00FF0252" w:rsidP="004757C1">
      <w:pPr>
        <w:jc w:val="center"/>
        <w:rPr>
          <w:b/>
        </w:rPr>
      </w:pPr>
      <w:r w:rsidRPr="005C7899">
        <w:rPr>
          <w:b/>
          <w:sz w:val="28"/>
          <w:szCs w:val="28"/>
        </w:rPr>
        <w:lastRenderedPageBreak/>
        <w:t>Infant Wheezing and Prenatal Antibiotic Exposure and Mode of delivery: A Prospective Birth Cohort Study</w:t>
      </w:r>
    </w:p>
    <w:p w14:paraId="3C91D829" w14:textId="77777777" w:rsidR="00FF0252" w:rsidRPr="005C7899" w:rsidRDefault="00FF0252" w:rsidP="00FF0252">
      <w:pPr>
        <w:jc w:val="center"/>
        <w:outlineLvl w:val="0"/>
        <w:rPr>
          <w:b/>
          <w:sz w:val="28"/>
          <w:szCs w:val="28"/>
        </w:rPr>
      </w:pPr>
    </w:p>
    <w:p w14:paraId="421E705D" w14:textId="77777777" w:rsidR="00FF0252" w:rsidRPr="00484EC1" w:rsidRDefault="00FF0252" w:rsidP="00FF0252">
      <w:pPr>
        <w:rPr>
          <w:rStyle w:val="Hyperlink"/>
          <w:color w:val="auto"/>
          <w:u w:val="none"/>
        </w:rPr>
      </w:pPr>
    </w:p>
    <w:p w14:paraId="24C986F7" w14:textId="0F1E8C28" w:rsidR="00FF0252" w:rsidRPr="00484EC1" w:rsidRDefault="00255DE7" w:rsidP="00FF0252">
      <w:pPr>
        <w:spacing w:line="480" w:lineRule="auto"/>
        <w:rPr>
          <w:rStyle w:val="Hyperlink"/>
          <w:b/>
          <w:color w:val="auto"/>
          <w:u w:val="none"/>
        </w:rPr>
      </w:pPr>
      <w:r>
        <w:rPr>
          <w:rStyle w:val="Hyperlink"/>
          <w:b/>
          <w:color w:val="auto"/>
          <w:u w:val="none"/>
        </w:rPr>
        <w:t>Introduction</w:t>
      </w:r>
    </w:p>
    <w:p w14:paraId="624B69C6" w14:textId="4D3CDCB0" w:rsidR="00FF0252" w:rsidRPr="00484EC1" w:rsidRDefault="00B46FC7" w:rsidP="00FF0252">
      <w:pPr>
        <w:spacing w:line="480" w:lineRule="auto"/>
      </w:pPr>
      <w:r w:rsidRPr="00484EC1">
        <w:t xml:space="preserve">Assessments on whether prenatal antibiotic exposure and mode of delivery increase the risk of wheezing in infants and toddlers are </w:t>
      </w:r>
      <w:r>
        <w:t>inconsistent</w:t>
      </w:r>
      <w:r w:rsidRPr="00484EC1">
        <w:t xml:space="preserve">. </w:t>
      </w:r>
      <w:r w:rsidR="00FF0252" w:rsidRPr="00484EC1">
        <w:t>Our goal is to evaluate the association betwe</w:t>
      </w:r>
      <w:r w:rsidR="00FF0252">
        <w:t>en prenatal antibiotic use and C</w:t>
      </w:r>
      <w:r w:rsidR="00FF0252" w:rsidRPr="00484EC1">
        <w:t>esarean section with three subtypes of wheezing in infancy.</w:t>
      </w:r>
    </w:p>
    <w:p w14:paraId="0225CC0A" w14:textId="77777777" w:rsidR="00FF0252" w:rsidRPr="00484EC1" w:rsidRDefault="00FF0252" w:rsidP="00FF0252">
      <w:pPr>
        <w:spacing w:line="480" w:lineRule="auto"/>
        <w:rPr>
          <w:rStyle w:val="Hyperlink"/>
          <w:b/>
          <w:color w:val="auto"/>
          <w:u w:val="none"/>
        </w:rPr>
      </w:pPr>
      <w:r w:rsidRPr="00484EC1">
        <w:rPr>
          <w:rStyle w:val="Hyperlink"/>
          <w:b/>
          <w:color w:val="auto"/>
          <w:u w:val="none"/>
        </w:rPr>
        <w:t>Methods</w:t>
      </w:r>
    </w:p>
    <w:p w14:paraId="7F115FD0" w14:textId="0E8394B0" w:rsidR="00FF0252" w:rsidRPr="00484EC1" w:rsidRDefault="00FF0252" w:rsidP="00FF0252">
      <w:pPr>
        <w:spacing w:line="480" w:lineRule="auto"/>
        <w:rPr>
          <w:rStyle w:val="Hyperlink"/>
          <w:color w:val="auto"/>
          <w:u w:val="none"/>
        </w:rPr>
      </w:pPr>
      <w:r w:rsidRPr="00484EC1">
        <w:t xml:space="preserve">An ongoing prospective </w:t>
      </w:r>
      <w:r w:rsidR="0020257C">
        <w:t>three</w:t>
      </w:r>
      <w:r w:rsidRPr="00484EC1">
        <w:t xml:space="preserve"> generation</w:t>
      </w:r>
      <w:r w:rsidR="0020257C">
        <w:t>s</w:t>
      </w:r>
      <w:r w:rsidRPr="00484EC1">
        <w:t xml:space="preserve"> cohort study provides data on prenatal antibiotic use and mode of delivery. Respective questionnaire data was used to distinguish three subtypes of wheezing: any wheezing, infectious wheezing, and non-infectious wheezing. Repeated measurements of wheezing at 3, 6, and 12 months were analyzed using generalized estimation equations. Latent transition analysis assessed patterns of infant wheezing development in the first year of life.</w:t>
      </w:r>
    </w:p>
    <w:p w14:paraId="5895BA01" w14:textId="77777777" w:rsidR="00FF0252" w:rsidRPr="00484EC1" w:rsidRDefault="00FF0252" w:rsidP="00FF0252">
      <w:pPr>
        <w:spacing w:line="480" w:lineRule="auto"/>
        <w:rPr>
          <w:rStyle w:val="Hyperlink"/>
          <w:b/>
          <w:color w:val="auto"/>
          <w:u w:val="none"/>
        </w:rPr>
      </w:pPr>
      <w:r w:rsidRPr="00484EC1">
        <w:rPr>
          <w:rStyle w:val="Hyperlink"/>
          <w:b/>
          <w:color w:val="auto"/>
          <w:u w:val="none"/>
        </w:rPr>
        <w:t>Results</w:t>
      </w:r>
    </w:p>
    <w:p w14:paraId="3E51FCA9" w14:textId="2AA91F89" w:rsidR="00FF0252" w:rsidRPr="00E453EC" w:rsidRDefault="00FF0252" w:rsidP="00FF0252">
      <w:pPr>
        <w:spacing w:line="480" w:lineRule="auto"/>
        <w:rPr>
          <w:rStyle w:val="Hyperlink"/>
          <w:color w:val="auto"/>
          <w:u w:val="none"/>
        </w:rPr>
      </w:pPr>
      <w:r w:rsidRPr="00484EC1">
        <w:t>The prevalence of any wheezing was highest at 12 months (40.1%).  The prevalence of infectious wheezing was higher (3 months 23.8%, 6 months 33.5%, 12 months 38.5%) than of non-infectious wheezing (3 months 13.0%, 6 months 14.0%, 12 months 11.1%). About 11-13% of children had both infectious and non-infectious wheezing at 3, 6, and 12 months (3 months 10.7%, 6 months 13.9%, 12 months 13.1%).</w:t>
      </w:r>
      <w:r w:rsidRPr="00484EC1">
        <w:rPr>
          <w:rStyle w:val="Hyperlink"/>
          <w:color w:val="auto"/>
          <w:u w:val="none"/>
        </w:rPr>
        <w:t xml:space="preserve"> </w:t>
      </w:r>
      <w:r w:rsidRPr="00484EC1">
        <w:t>Children born via Cesarea</w:t>
      </w:r>
      <w:r w:rsidR="00E93CDE">
        <w:t xml:space="preserve">n section have approximately a </w:t>
      </w:r>
      <w:r w:rsidR="00E93CDE" w:rsidRPr="00E453EC">
        <w:t>7</w:t>
      </w:r>
      <w:r w:rsidRPr="00E453EC">
        <w:t>0</w:t>
      </w:r>
      <w:r w:rsidR="0020257C" w:rsidRPr="00E453EC">
        <w:t>-80</w:t>
      </w:r>
      <w:r w:rsidRPr="00E453EC">
        <w:t xml:space="preserve">% increase in the risk of any wheezing </w:t>
      </w:r>
      <w:r w:rsidR="00E93CDE" w:rsidRPr="00E453EC">
        <w:t xml:space="preserve">(RR=1.83, 95% CI 1.29-2.60) </w:t>
      </w:r>
      <w:r w:rsidRPr="00E453EC">
        <w:t xml:space="preserve">and of infectious wheezing </w:t>
      </w:r>
      <w:r w:rsidR="00E93CDE" w:rsidRPr="00E453EC">
        <w:t>(RR=1.72, 95%CI 1.18-2.50)</w:t>
      </w:r>
      <w:r w:rsidRPr="00E453EC">
        <w:t xml:space="preserve">. </w:t>
      </w:r>
    </w:p>
    <w:p w14:paraId="614D816E" w14:textId="77777777" w:rsidR="00C51D9A" w:rsidRPr="00E453EC" w:rsidRDefault="00C51D9A" w:rsidP="00FF0252">
      <w:pPr>
        <w:spacing w:line="480" w:lineRule="auto"/>
        <w:rPr>
          <w:rStyle w:val="Hyperlink"/>
          <w:b/>
          <w:color w:val="auto"/>
          <w:u w:val="none"/>
        </w:rPr>
      </w:pPr>
    </w:p>
    <w:p w14:paraId="756B4468" w14:textId="77777777" w:rsidR="00C51D9A" w:rsidRPr="00E453EC" w:rsidRDefault="00C51D9A" w:rsidP="00FF0252">
      <w:pPr>
        <w:spacing w:line="480" w:lineRule="auto"/>
        <w:rPr>
          <w:rStyle w:val="Hyperlink"/>
          <w:b/>
          <w:color w:val="auto"/>
          <w:u w:val="none"/>
        </w:rPr>
      </w:pPr>
    </w:p>
    <w:p w14:paraId="1D1B4F51" w14:textId="77777777" w:rsidR="00FF0252" w:rsidRPr="00E453EC" w:rsidRDefault="00FF0252" w:rsidP="00FF0252">
      <w:pPr>
        <w:spacing w:line="480" w:lineRule="auto"/>
        <w:rPr>
          <w:rStyle w:val="Hyperlink"/>
          <w:b/>
          <w:color w:val="auto"/>
          <w:u w:val="none"/>
        </w:rPr>
      </w:pPr>
      <w:r w:rsidRPr="00E453EC">
        <w:rPr>
          <w:rStyle w:val="Hyperlink"/>
          <w:b/>
          <w:color w:val="auto"/>
          <w:u w:val="none"/>
        </w:rPr>
        <w:lastRenderedPageBreak/>
        <w:t>Conclusions</w:t>
      </w:r>
    </w:p>
    <w:p w14:paraId="3BBEA301" w14:textId="7A66D8AD" w:rsidR="00FF0252" w:rsidRPr="00E453EC" w:rsidRDefault="00FF0252" w:rsidP="00FF0252">
      <w:pPr>
        <w:spacing w:line="480" w:lineRule="auto"/>
      </w:pPr>
      <w:r w:rsidRPr="00E453EC">
        <w:t xml:space="preserve">Analyses of infectious and non-infectious wheezing subtypes suggests that children born by Cesarean sections may be more susceptible to infectious wheezing, warranting investigations into microbial factors of infectious wheezing. </w:t>
      </w:r>
      <w:r w:rsidR="001B00C1" w:rsidRPr="00E453EC">
        <w:t>No significant associations were found between prenatal antibiotic exposure and wheezing types.</w:t>
      </w:r>
    </w:p>
    <w:p w14:paraId="1B802945" w14:textId="77777777" w:rsidR="00FF0252" w:rsidRPr="00E453EC" w:rsidRDefault="00FF0252" w:rsidP="00FF0252">
      <w:pPr>
        <w:rPr>
          <w:rStyle w:val="Hyperlink"/>
          <w:color w:val="auto"/>
          <w:u w:val="none"/>
        </w:rPr>
      </w:pPr>
    </w:p>
    <w:p w14:paraId="1EBBEF9F" w14:textId="77777777" w:rsidR="00FF0252" w:rsidRPr="00E453EC" w:rsidRDefault="00FF0252" w:rsidP="00FF0252">
      <w:pPr>
        <w:rPr>
          <w:rStyle w:val="Hyperlink"/>
          <w:color w:val="auto"/>
          <w:u w:val="none"/>
        </w:rPr>
      </w:pPr>
    </w:p>
    <w:p w14:paraId="2AE4590A" w14:textId="77777777" w:rsidR="00FF0252" w:rsidRPr="00E453EC" w:rsidRDefault="00FF0252" w:rsidP="00FF0252">
      <w:pPr>
        <w:rPr>
          <w:rStyle w:val="Hyperlink"/>
          <w:color w:val="auto"/>
          <w:u w:val="none"/>
        </w:rPr>
      </w:pPr>
      <w:r w:rsidRPr="00E453EC">
        <w:rPr>
          <w:rStyle w:val="Hyperlink"/>
          <w:b/>
          <w:color w:val="auto"/>
          <w:u w:val="none"/>
        </w:rPr>
        <w:t>Keywords:</w:t>
      </w:r>
      <w:r w:rsidRPr="00E453EC">
        <w:rPr>
          <w:rStyle w:val="Hyperlink"/>
          <w:color w:val="auto"/>
          <w:u w:val="none"/>
        </w:rPr>
        <w:t xml:space="preserve"> prenatal antibiotic use, mode of delivery, infectious and non-infectious wheezing, infant, cohort study </w:t>
      </w:r>
    </w:p>
    <w:p w14:paraId="1538A9E7" w14:textId="77777777" w:rsidR="00FF0252" w:rsidRPr="00E453EC" w:rsidRDefault="00FF0252" w:rsidP="00FF0252">
      <w:pPr>
        <w:rPr>
          <w:rStyle w:val="Hyperlink"/>
          <w:color w:val="auto"/>
          <w:u w:val="none"/>
        </w:rPr>
      </w:pPr>
      <w:r w:rsidRPr="00E453EC">
        <w:rPr>
          <w:rStyle w:val="Hyperlink"/>
        </w:rPr>
        <w:br w:type="page"/>
      </w:r>
    </w:p>
    <w:p w14:paraId="64727EC4" w14:textId="0680C246" w:rsidR="009571D3" w:rsidRPr="00E453EC" w:rsidRDefault="00B51B41" w:rsidP="00DD4FF1">
      <w:pPr>
        <w:spacing w:line="480" w:lineRule="auto"/>
        <w:rPr>
          <w:b/>
        </w:rPr>
      </w:pPr>
      <w:r w:rsidRPr="00E453EC">
        <w:rPr>
          <w:b/>
        </w:rPr>
        <w:lastRenderedPageBreak/>
        <w:t>Introduction</w:t>
      </w:r>
    </w:p>
    <w:p w14:paraId="0B409F47" w14:textId="45A228BA" w:rsidR="00C76763" w:rsidRPr="00E453EC" w:rsidRDefault="00573B50" w:rsidP="00DD4FF1">
      <w:pPr>
        <w:spacing w:line="480" w:lineRule="auto"/>
      </w:pPr>
      <w:r w:rsidRPr="00E453EC">
        <w:t xml:space="preserve">Asthma is one of the most prevalent chronic diseases that affects children and occurs in all countries regardless of the level of development </w:t>
      </w:r>
      <w:r w:rsidRPr="00E453EC">
        <w:fldChar w:fldCharType="begin"/>
      </w:r>
      <w:r w:rsidR="00017C80" w:rsidRPr="00E453EC">
        <w:instrText xml:space="preserve"> ADDIN EN.CITE &lt;EndNote&gt;&lt;Cite&gt;&lt;Author&gt;(WHO)&lt;/Author&gt;&lt;Year&gt;2017&lt;/Year&gt;&lt;RecNum&gt;55&lt;/RecNum&gt;&lt;DisplayText&gt;[1]&lt;/DisplayText&gt;&lt;record&gt;&lt;rec-number&gt;55&lt;/rec-number&gt;&lt;foreign-keys&gt;&lt;key app="EN" db-id="stvt0w9su0ezrme509w5s0zua2t5ev9p0fz2" timestamp="1546962612"&gt;55&lt;/key&gt;&lt;/foreign-keys&gt;&lt;ref-type name="Web Page"&gt;12&lt;/ref-type&gt;&lt;contributors&gt;&lt;authors&gt;&lt;author&gt;World Health Organization (WHO)&lt;/author&gt;&lt;/authors&gt;&lt;/contributors&gt;&lt;titles&gt;&lt;title&gt;Asthma&lt;/title&gt;&lt;/titles&gt;&lt;volume&gt;2017&lt;/volume&gt;&lt;number&gt;August 31&lt;/number&gt;&lt;dates&gt;&lt;year&gt;2017&lt;/year&gt;&lt;/dates&gt;&lt;urls&gt;&lt;related-urls&gt;&lt;url&gt;https://www.who.int/en/news-room/fact-sheets/detail/asthma&lt;/url&gt;&lt;/related-urls&gt;&lt;/urls&gt;&lt;/record&gt;&lt;/Cite&gt;&lt;/EndNote&gt;</w:instrText>
      </w:r>
      <w:r w:rsidRPr="00E453EC">
        <w:fldChar w:fldCharType="separate"/>
      </w:r>
      <w:r w:rsidR="00017C80" w:rsidRPr="00E453EC">
        <w:rPr>
          <w:noProof/>
        </w:rPr>
        <w:t>[1]</w:t>
      </w:r>
      <w:r w:rsidRPr="00E453EC">
        <w:fldChar w:fldCharType="end"/>
      </w:r>
      <w:r w:rsidRPr="00E453EC">
        <w:t xml:space="preserve">. Unfortunately, it is difficult to diagnose asthma in children under the age of five, since pulmonary function tests require full cooperation of the child to sit still and follow breathing directions. Thus, there is a need to identify symptoms in infancy and early childhood that closely resembles asthma. Wheezing, which is a candidate symptom, is classified into two categories, infectious wheezing and non-infectious wheezing. In the past, infectious wheezing was not clearly distinguished from non-infectious wheezing due to some limitations </w:t>
      </w:r>
      <w:r w:rsidRPr="00E453EC">
        <w:fldChar w:fldCharType="begin"/>
      </w:r>
      <w:r w:rsidR="00017C80" w:rsidRPr="00E453EC">
        <w:instrText xml:space="preserve"> ADDIN EN.CITE &lt;EndNote&gt;&lt;Cite&gt;&lt;Author&gt;de Benedictis&lt;/Author&gt;&lt;Year&gt;2017&lt;/Year&gt;&lt;RecNum&gt;104&lt;/RecNum&gt;&lt;DisplayText&gt;[2, 3]&lt;/DisplayText&gt;&lt;record&gt;&lt;rec-number&gt;104&lt;/rec-number&gt;&lt;foreign-keys&gt;&lt;key app="EN" db-id="ezt55ep0i5ftv3edsstxv0xes9t52v09f5ds" timestamp="1557238124"&gt;104&lt;/key&gt;&lt;/foreign-keys&gt;&lt;ref-type name="Journal Article"&gt;17&lt;/ref-type&gt;&lt;contributors&gt;&lt;authors&gt;&lt;author&gt;de Benedictis, Fernando Maria&lt;/author&gt;&lt;author&gt;Bush, Andrew&lt;/author&gt;&lt;/authors&gt;&lt;/contributors&gt;&lt;titles&gt;&lt;title&gt;Infantile wheeze: rethinking dogma&lt;/title&gt;&lt;secondary-title&gt;Archives of disease in childhood&lt;/secondary-title&gt;&lt;/titles&gt;&lt;periodical&gt;&lt;full-title&gt;Archives of disease in childhood&lt;/full-title&gt;&lt;/periodical&gt;&lt;pages&gt;371-375&lt;/pages&gt;&lt;volume&gt;102&lt;/volume&gt;&lt;number&gt;4&lt;/number&gt;&lt;dates&gt;&lt;year&gt;2017&lt;/year&gt;&lt;/dates&gt;&lt;isbn&gt;0003-9888&lt;/isbn&gt;&lt;urls&gt;&lt;/urls&gt;&lt;/record&gt;&lt;/Cite&gt;&lt;Cite&gt;&lt;Author&gt;Wright&lt;/Author&gt;&lt;Year&gt;2002&lt;/Year&gt;&lt;RecNum&gt;105&lt;/RecNum&gt;&lt;record&gt;&lt;rec-number&gt;105&lt;/rec-number&gt;&lt;foreign-keys&gt;&lt;key app="EN" db-id="ezt55ep0i5ftv3edsstxv0xes9t52v09f5ds" timestamp="1557238556"&gt;105&lt;/key&gt;&lt;/foreign-keys&gt;&lt;ref-type name="Journal Article"&gt;17&lt;/ref-type&gt;&lt;contributors&gt;&lt;authors&gt;&lt;author&gt;Wright, Anne L&lt;/author&gt;&lt;/authors&gt;&lt;/contributors&gt;&lt;titles&gt;&lt;title&gt;Epidemiology of asthma and recurrent wheeze in childhood&lt;/title&gt;&lt;secondary-title&gt;Clinical Reviews in Allergy and Immunology&lt;/secondary-title&gt;&lt;/titles&gt;&lt;periodical&gt;&lt;full-title&gt;Clinical Reviews in Allergy and Immunology&lt;/full-title&gt;&lt;/periodical&gt;&lt;pages&gt;33-44&lt;/pages&gt;&lt;volume&gt;22&lt;/volume&gt;&lt;number&gt;1&lt;/number&gt;&lt;dates&gt;&lt;year&gt;2002&lt;/year&gt;&lt;/dates&gt;&lt;isbn&gt;1080-0549&lt;/isbn&gt;&lt;urls&gt;&lt;/urls&gt;&lt;/record&gt;&lt;/Cite&gt;&lt;/EndNote&gt;</w:instrText>
      </w:r>
      <w:r w:rsidRPr="00E453EC">
        <w:fldChar w:fldCharType="separate"/>
      </w:r>
      <w:r w:rsidR="00017C80" w:rsidRPr="00E453EC">
        <w:rPr>
          <w:noProof/>
        </w:rPr>
        <w:t>[2, 3]</w:t>
      </w:r>
      <w:r w:rsidRPr="00E453EC">
        <w:fldChar w:fldCharType="end"/>
      </w:r>
      <w:r w:rsidRPr="00E453EC">
        <w:t xml:space="preserve">. </w:t>
      </w:r>
    </w:p>
    <w:p w14:paraId="2A189D5E" w14:textId="4BD25652" w:rsidR="005B72E8" w:rsidRPr="00E453EC" w:rsidRDefault="00C76763" w:rsidP="00DD4FF1">
      <w:pPr>
        <w:spacing w:line="480" w:lineRule="auto"/>
        <w:rPr>
          <w:b/>
          <w:i/>
        </w:rPr>
      </w:pPr>
      <w:r w:rsidRPr="00E453EC">
        <w:rPr>
          <w:b/>
          <w:i/>
        </w:rPr>
        <w:t xml:space="preserve">Variation in </w:t>
      </w:r>
      <w:r w:rsidR="00957B7B" w:rsidRPr="00E453EC">
        <w:rPr>
          <w:b/>
          <w:i/>
        </w:rPr>
        <w:t>Wheezing S</w:t>
      </w:r>
      <w:r w:rsidRPr="00E453EC">
        <w:rPr>
          <w:b/>
          <w:i/>
        </w:rPr>
        <w:t>ubtypes</w:t>
      </w:r>
    </w:p>
    <w:p w14:paraId="07A9B453" w14:textId="2DA2479D" w:rsidR="00C76763" w:rsidRPr="00E453EC" w:rsidRDefault="00573B50" w:rsidP="00DD4FF1">
      <w:pPr>
        <w:spacing w:line="480" w:lineRule="auto"/>
      </w:pPr>
      <w:r w:rsidRPr="00E453EC">
        <w:t xml:space="preserve">Although previous studies have reported whether wheezing is persistent, recurrent, early, or late </w:t>
      </w:r>
      <w:r w:rsidRPr="00E453EC">
        <w:fldChar w:fldCharType="begin">
          <w:fldData xml:space="preserve">PEVuZE5vdGU+PENpdGU+PEF1dGhvcj5CZW5uPC9BdXRob3I+PFllYXI+MjAwMjwvWWVhcj48UmVj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</w:fldData>
        </w:fldChar>
      </w:r>
      <w:r w:rsidR="00017C80" w:rsidRPr="00E453EC">
        <w:instrText xml:space="preserve"> ADDIN EN.CITE </w:instrText>
      </w:r>
      <w:r w:rsidR="00017C80" w:rsidRPr="00E453EC">
        <w:fldChar w:fldCharType="begin">
          <w:fldData xml:space="preserve">PEVuZE5vdGU+PENpdGU+PEF1dGhvcj5CZW5uPC9BdXRob3I+PFllYXI+MjAwMjwvWWVhcj48UmVj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</w:fldData>
        </w:fldChar>
      </w:r>
      <w:r w:rsidR="00017C80" w:rsidRPr="00E453EC">
        <w:instrText xml:space="preserve"> ADDIN EN.CITE.DATA </w:instrText>
      </w:r>
      <w:r w:rsidR="00017C80" w:rsidRPr="00E453EC">
        <w:fldChar w:fldCharType="end"/>
      </w:r>
      <w:r w:rsidRPr="00E453EC">
        <w:fldChar w:fldCharType="separate"/>
      </w:r>
      <w:r w:rsidR="00017C80" w:rsidRPr="00E453EC">
        <w:rPr>
          <w:noProof/>
        </w:rPr>
        <w:t>[4-10]</w:t>
      </w:r>
      <w:r w:rsidRPr="00E453EC">
        <w:fldChar w:fldCharType="end"/>
      </w:r>
      <w:r w:rsidRPr="00E453EC">
        <w:t xml:space="preserve">, these studies do not report whether wheezing was related to infections or not. Other studies have also reported multiple-trigger wheezing, wheezing between episodes of sickness due to cold air, exercise, allergy, etc. </w:t>
      </w:r>
      <w:r w:rsidRPr="00E453EC">
        <w:fldChar w:fldCharType="begin">
          <w:fldData xml:space="preserve">PEVuZE5vdGU+PENpdGU+PEF1dGhvcj5kZSBCZW5lZGljdGlzPC9BdXRob3I+PFllYXI+MjAxNzwv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</w:fldData>
        </w:fldChar>
      </w:r>
      <w:r w:rsidR="00017C80" w:rsidRPr="00E453EC">
        <w:instrText xml:space="preserve"> ADDIN EN.CITE </w:instrText>
      </w:r>
      <w:r w:rsidR="00017C80" w:rsidRPr="00E453EC">
        <w:fldChar w:fldCharType="begin">
          <w:fldData xml:space="preserve">PEVuZE5vdGU+PENpdGU+PEF1dGhvcj5kZSBCZW5lZGljdGlzPC9BdXRob3I+PFllYXI+MjAxNzwv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</w:fldData>
        </w:fldChar>
      </w:r>
      <w:r w:rsidR="00017C80" w:rsidRPr="00E453EC">
        <w:instrText xml:space="preserve"> ADDIN EN.CITE.DATA </w:instrText>
      </w:r>
      <w:r w:rsidR="00017C80" w:rsidRPr="00E453EC">
        <w:fldChar w:fldCharType="end"/>
      </w:r>
      <w:r w:rsidRPr="00E453EC">
        <w:fldChar w:fldCharType="separate"/>
      </w:r>
      <w:r w:rsidR="00017C80" w:rsidRPr="00E453EC">
        <w:rPr>
          <w:noProof/>
        </w:rPr>
        <w:t>[2, 11, 12]</w:t>
      </w:r>
      <w:r w:rsidRPr="00E453EC">
        <w:fldChar w:fldCharType="end"/>
      </w:r>
      <w:r w:rsidRPr="00E453EC">
        <w:t xml:space="preserve">, but - with one exception </w:t>
      </w:r>
      <w:r w:rsidRPr="00E453EC">
        <w:fldChar w:fldCharType="begin"/>
      </w:r>
      <w:r w:rsidR="00017C80" w:rsidRPr="00E453EC">
        <w:instrText xml:space="preserve"> ADDIN EN.CITE &lt;EndNote&gt;&lt;Cite&gt;&lt;Author&gt;Negele&lt;/Author&gt;&lt;Year&gt;2004&lt;/Year&gt;&lt;RecNum&gt;45&lt;/RecNum&gt;&lt;DisplayText&gt;[13]&lt;/DisplayText&gt;&lt;record&gt;&lt;rec-number&gt;45&lt;/rec-number&gt;&lt;foreign-keys&gt;&lt;key app="EN" db-id="ezt55ep0i5ftv3edsstxv0xes9t52v09f5ds" timestamp="1539877310"&gt;45&lt;/key&gt;&lt;/foreign-keys&gt;&lt;ref-type name="Journal Article"&gt;17&lt;/ref-type&gt;&lt;contributors&gt;&lt;authors&gt;&lt;author&gt;Negele, Kathrin&lt;/author&gt;&lt;author&gt;Heinrich, Joachim&lt;/author&gt;&lt;author&gt;Borte, Michael&lt;/author&gt;&lt;author&gt;von Berg, Andrea&lt;/author&gt;&lt;author&gt;Schaaf, Beate&lt;/author&gt;&lt;author</w:instrText>
      </w:r>
      <w:r w:rsidR="00017C80" w:rsidRPr="00E453EC">
        <w:rPr>
          <w:rFonts w:hint="eastAsia"/>
        </w:rPr>
        <w:instrText>&gt;Lehmann, Irina&lt;/author&gt;&lt;author&gt;Wichmann, H</w:instrText>
      </w:r>
      <w:r w:rsidR="00017C80" w:rsidRPr="00E453EC">
        <w:rPr>
          <w:rFonts w:hint="eastAsia"/>
        </w:rPr>
        <w:instrText>‐</w:instrText>
      </w:r>
      <w:r w:rsidR="00017C80" w:rsidRPr="00E453EC">
        <w:rPr>
          <w:rFonts w:hint="eastAsia"/>
        </w:rPr>
        <w:instrText>Erich&lt;/author&gt;&lt;author&gt;Bolte, Gabriele&lt;/author&gt;&lt;author&gt;LISA Study Group&lt;/author&gt;&lt;/authors&gt;&lt;/contributors&gt;&lt;titles&gt;&lt;title&gt;Mode of delivery and development of atopic disease during the first 2 years of life&lt;/title&gt;&lt;</w:instrText>
      </w:r>
      <w:r w:rsidR="00017C80" w:rsidRPr="00E453EC">
        <w:instrText>secondary-title&gt;Pediatric allergy and immunology&lt;/secondary-title&gt;&lt;/titles&gt;&lt;periodical&gt;&lt;full-title&gt;Pediatric allergy and immunology&lt;/full-title&gt;&lt;/periodical&gt;&lt;pages&gt;48-54&lt;/pages&gt;&lt;volume&gt;15&lt;/volume&gt;&lt;number&gt;1&lt;/number&gt;&lt;dates&gt;&lt;year&gt;2004&lt;/year&gt;&lt;/dates&gt;&lt;isbn&gt;0905-6157&lt;/isbn&gt;&lt;urls&gt;&lt;related-urls&gt;&lt;url&gt;https://onlinelibrary.wiley.com/doi/pdf/10.1046/j.0905-6157.2003.00101.x&lt;/url&gt;&lt;/related-urls&gt;&lt;/urls&gt;&lt;/record&gt;&lt;/Cite&gt;&lt;/EndNote&gt;</w:instrText>
      </w:r>
      <w:r w:rsidRPr="00E453EC">
        <w:fldChar w:fldCharType="separate"/>
      </w:r>
      <w:r w:rsidR="00017C80" w:rsidRPr="00E453EC">
        <w:rPr>
          <w:noProof/>
        </w:rPr>
        <w:t>[13]</w:t>
      </w:r>
      <w:r w:rsidRPr="00E453EC">
        <w:fldChar w:fldCharType="end"/>
      </w:r>
      <w:r w:rsidRPr="00E453EC">
        <w:t xml:space="preserve"> – no wheezing was related to colds or infections, nor has the research focused on wheezing in infancy. Investigating such wheezing phenotypes (infectious vs. non-infectious) may provide more insights into gestational risk factors</w:t>
      </w:r>
      <w:proofErr w:type="gramStart"/>
      <w:r w:rsidRPr="00E453EC">
        <w:t>, in particular, prenatal</w:t>
      </w:r>
      <w:proofErr w:type="gramEnd"/>
      <w:r w:rsidRPr="00E453EC">
        <w:t xml:space="preserve"> antibiotic use and mode of delivery. </w:t>
      </w:r>
    </w:p>
    <w:p w14:paraId="641FC47A" w14:textId="73669860" w:rsidR="00C76763" w:rsidRPr="00E453EC" w:rsidRDefault="00C76763" w:rsidP="00DD4FF1">
      <w:pPr>
        <w:spacing w:line="480" w:lineRule="auto"/>
        <w:rPr>
          <w:b/>
          <w:i/>
        </w:rPr>
      </w:pPr>
      <w:r w:rsidRPr="00E453EC">
        <w:rPr>
          <w:b/>
          <w:i/>
        </w:rPr>
        <w:t>Resea</w:t>
      </w:r>
      <w:r w:rsidR="009E6D6B" w:rsidRPr="00E453EC">
        <w:rPr>
          <w:b/>
          <w:i/>
        </w:rPr>
        <w:t>rch Regarding the Association between Prenatal Antibiotic Use and Infant W</w:t>
      </w:r>
      <w:r w:rsidRPr="00E453EC">
        <w:rPr>
          <w:b/>
          <w:i/>
        </w:rPr>
        <w:t>heezing</w:t>
      </w:r>
    </w:p>
    <w:p w14:paraId="2A6023EB" w14:textId="29C60B0A" w:rsidR="00C76763" w:rsidRPr="00E453EC" w:rsidRDefault="00573B50" w:rsidP="00DD4FF1">
      <w:pPr>
        <w:spacing w:line="480" w:lineRule="auto"/>
      </w:pPr>
      <w:r w:rsidRPr="00E453EC">
        <w:t xml:space="preserve">Past reports suggested that prenatal antibiotic use may be associated with offspring wheezing </w:t>
      </w:r>
      <w:r w:rsidRPr="00E453EC">
        <w:fldChar w:fldCharType="begin">
          <w:fldData xml:space="preserve">PEVuZE5vdGU+PENpdGU+PEF1dGhvcj5NY0tlZXZlcjwvQXV0aG9yPjxZZWFyPjIwMDI8L1llYXI+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=
</w:fldData>
        </w:fldChar>
      </w:r>
      <w:r w:rsidR="00017C80" w:rsidRPr="00E453EC">
        <w:instrText xml:space="preserve"> ADDIN EN.CITE </w:instrText>
      </w:r>
      <w:r w:rsidR="00017C80" w:rsidRPr="00E453EC">
        <w:fldChar w:fldCharType="begin">
          <w:fldData xml:space="preserve">PEVuZE5vdGU+PENpdGU+PEF1dGhvcj5NY0tlZXZlcjwvQXV0aG9yPjxZZWFyPjIwMDI8L1llYXI+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=
</w:fldData>
        </w:fldChar>
      </w:r>
      <w:r w:rsidR="00017C80" w:rsidRPr="00E453EC">
        <w:instrText xml:space="preserve"> ADDIN EN.CITE.DATA </w:instrText>
      </w:r>
      <w:r w:rsidR="00017C80" w:rsidRPr="00E453EC">
        <w:fldChar w:fldCharType="end"/>
      </w:r>
      <w:r w:rsidRPr="00E453EC">
        <w:fldChar w:fldCharType="separate"/>
      </w:r>
      <w:r w:rsidR="00017C80" w:rsidRPr="00E453EC">
        <w:rPr>
          <w:noProof/>
        </w:rPr>
        <w:t>[7, 14, 15]</w:t>
      </w:r>
      <w:r w:rsidRPr="00E453EC">
        <w:fldChar w:fldCharType="end"/>
      </w:r>
      <w:r w:rsidRPr="00E453EC">
        <w:t xml:space="preserve"> due to changes in the maternal microbiome. </w:t>
      </w:r>
      <w:r w:rsidR="00337B7B" w:rsidRPr="00E453EC">
        <w:t>With focus on wheezing information from birth to 10 years of age, we have summarized the results of the past findings related to the association between prenatal antibiotic exposure and infant wheezing in Figure 1 and Appendix Table S1 and found inconsistent results</w:t>
      </w:r>
      <w:r w:rsidR="00A25AEC" w:rsidRPr="00E453EC">
        <w:t xml:space="preserve">. With some variations, most studies followed children </w:t>
      </w:r>
      <w:r w:rsidR="00A25AEC" w:rsidRPr="00E453EC">
        <w:lastRenderedPageBreak/>
        <w:t xml:space="preserve">from birth to early childhood to determine associations between prenatal antibiotic use </w:t>
      </w:r>
      <w:r w:rsidR="00A25AEC" w:rsidRPr="00E453EC">
        <w:fldChar w:fldCharType="begin">
          <w:fldData xml:space="preserve">PEVuZE5vdGU+PENpdGU+PEF1dGhvcj5CZW5uPC9BdXRob3I+PFllYXI+MjAwMjwvWWVhcj48UmVj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</w:fldData>
        </w:fldChar>
      </w:r>
      <w:r w:rsidR="00017C80" w:rsidRPr="00E453EC">
        <w:instrText xml:space="preserve"> ADDIN EN.CITE </w:instrText>
      </w:r>
      <w:r w:rsidR="00017C80" w:rsidRPr="00E453EC">
        <w:fldChar w:fldCharType="begin">
          <w:fldData xml:space="preserve">PEVuZE5vdGU+PENpdGU+PEF1dGhvcj5CZW5uPC9BdXRob3I+PFllYXI+MjAwMjwvWWVhcj48UmVj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</w:fldData>
        </w:fldChar>
      </w:r>
      <w:r w:rsidR="00017C80" w:rsidRPr="00E453EC">
        <w:instrText xml:space="preserve"> ADDIN EN.CITE.DATA </w:instrText>
      </w:r>
      <w:r w:rsidR="00017C80" w:rsidRPr="00E453EC">
        <w:fldChar w:fldCharType="end"/>
      </w:r>
      <w:r w:rsidR="00A25AEC" w:rsidRPr="00E453EC">
        <w:fldChar w:fldCharType="separate"/>
      </w:r>
      <w:r w:rsidR="00017C80" w:rsidRPr="00E453EC">
        <w:rPr>
          <w:noProof/>
        </w:rPr>
        <w:t>[4, 5, 7, 8, 10]</w:t>
      </w:r>
      <w:r w:rsidR="00A25AEC" w:rsidRPr="00E453EC">
        <w:fldChar w:fldCharType="end"/>
      </w:r>
      <w:r w:rsidR="00A25AEC" w:rsidRPr="00E453EC">
        <w:t xml:space="preserve"> </w:t>
      </w:r>
      <w:r w:rsidR="00F95CF6" w:rsidRPr="00E453EC">
        <w:t>with an increased risk of wheezing</w:t>
      </w:r>
      <w:r w:rsidR="00337B7B" w:rsidRPr="00E453EC">
        <w:t>.</w:t>
      </w:r>
      <w:r w:rsidR="00F95CF6" w:rsidRPr="00E453EC">
        <w:t xml:space="preserve">  Few studies that explore various definitions of whe</w:t>
      </w:r>
      <w:r w:rsidR="00C629A4" w:rsidRPr="00E453EC">
        <w:t>ezing and antibiotics use (i.e.,</w:t>
      </w:r>
      <w:r w:rsidR="00F95CF6" w:rsidRPr="00E453EC">
        <w:t xml:space="preserve"> dose-related, infection-related, continuous or binary exposure, etc.), reported increased risks for prenatal antibiotic exposure</w:t>
      </w:r>
      <w:r w:rsidR="00F95CF6" w:rsidRPr="00E453EC">
        <w:rPr>
          <w:i/>
        </w:rPr>
        <w:t xml:space="preserve"> </w:t>
      </w:r>
      <w:r w:rsidR="00F95CF6" w:rsidRPr="00E453EC">
        <w:t xml:space="preserve">and wheezing after birth </w:t>
      </w:r>
      <w:r w:rsidR="00F95CF6" w:rsidRPr="00E453EC">
        <w:fldChar w:fldCharType="begin">
          <w:fldData xml:space="preserve">PEVuZE5vdGU+PENpdGU+PEF1dGhvcj5CZW5uPC9BdXRob3I+PFllYXI+MjAwMjwvWWVhcj48UmVj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</w:fldData>
        </w:fldChar>
      </w:r>
      <w:r w:rsidR="00017C80" w:rsidRPr="00E453EC">
        <w:instrText xml:space="preserve"> ADDIN EN.CITE </w:instrText>
      </w:r>
      <w:r w:rsidR="00017C80" w:rsidRPr="00E453EC">
        <w:fldChar w:fldCharType="begin">
          <w:fldData xml:space="preserve">PEVuZE5vdGU+PENpdGU+PEF1dGhvcj5CZW5uPC9BdXRob3I+PFllYXI+MjAwMjwvWWVhcj48UmVj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</w:fldData>
        </w:fldChar>
      </w:r>
      <w:r w:rsidR="00017C80" w:rsidRPr="00E453EC">
        <w:instrText xml:space="preserve"> ADDIN EN.CITE.DATA </w:instrText>
      </w:r>
      <w:r w:rsidR="00017C80" w:rsidRPr="00E453EC">
        <w:fldChar w:fldCharType="end"/>
      </w:r>
      <w:r w:rsidR="00F95CF6" w:rsidRPr="00E453EC">
        <w:fldChar w:fldCharType="separate"/>
      </w:r>
      <w:r w:rsidR="00017C80" w:rsidRPr="00E453EC">
        <w:rPr>
          <w:noProof/>
        </w:rPr>
        <w:t>[4, 5, 7-9]</w:t>
      </w:r>
      <w:r w:rsidR="00F95CF6" w:rsidRPr="00E453EC">
        <w:fldChar w:fldCharType="end"/>
      </w:r>
      <w:r w:rsidR="00F95CF6" w:rsidRPr="00E453EC">
        <w:t xml:space="preserve">, whereas two studies did not find such associations </w:t>
      </w:r>
      <w:r w:rsidR="00F95CF6" w:rsidRPr="00E453EC">
        <w:fldChar w:fldCharType="begin">
          <w:fldData xml:space="preserve">PEVuZE5vdGU+PENpdGU+PEF1dGhvcj5MYXBpbjwvQXV0aG9yPjxZZWFyPjIwMTU8L1llYXI+PFJl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</w:fldData>
        </w:fldChar>
      </w:r>
      <w:r w:rsidR="00017C80" w:rsidRPr="00E453EC">
        <w:instrText xml:space="preserve"> ADDIN EN.CITE </w:instrText>
      </w:r>
      <w:r w:rsidR="00017C80" w:rsidRPr="00E453EC">
        <w:fldChar w:fldCharType="begin">
          <w:fldData xml:space="preserve">PEVuZE5vdGU+PENpdGU+PEF1dGhvcj5MYXBpbjwvQXV0aG9yPjxZZWFyPjIwMTU8L1llYXI+PFJl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</w:fldData>
        </w:fldChar>
      </w:r>
      <w:r w:rsidR="00017C80" w:rsidRPr="00E453EC">
        <w:instrText xml:space="preserve"> ADDIN EN.CITE.DATA </w:instrText>
      </w:r>
      <w:r w:rsidR="00017C80" w:rsidRPr="00E453EC">
        <w:fldChar w:fldCharType="end"/>
      </w:r>
      <w:r w:rsidR="00F95CF6" w:rsidRPr="00E453EC">
        <w:fldChar w:fldCharType="separate"/>
      </w:r>
      <w:r w:rsidR="00017C80" w:rsidRPr="00E453EC">
        <w:rPr>
          <w:noProof/>
        </w:rPr>
        <w:t>[6, 10]</w:t>
      </w:r>
      <w:r w:rsidR="00F95CF6" w:rsidRPr="00E453EC">
        <w:fldChar w:fldCharType="end"/>
      </w:r>
      <w:r w:rsidR="00337B7B" w:rsidRPr="00E453EC">
        <w:t>.</w:t>
      </w:r>
      <w:r w:rsidR="002C67B7" w:rsidRPr="00E453EC">
        <w:t xml:space="preserve"> In addition, it has been proposed that prenatal antibiotic use can reduce the amount of ‘healthy’ bacteria, which the child is exposed to when it comes into contact with maternal vaginal bacteria during normal delivery </w:t>
      </w:r>
      <w:r w:rsidR="002C67B7" w:rsidRPr="00E453EC">
        <w:fldChar w:fldCharType="begin">
          <w:fldData xml:space="preserve">PEVuZE5vdGU+PENpdGU+PEF1dGhvcj5CZW5uPC9BdXRob3I+PFllYXI+MjAwMjwvWWVhcj48UmVj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=
</w:fldData>
        </w:fldChar>
      </w:r>
      <w:r w:rsidR="002C67B7" w:rsidRPr="00E453EC">
        <w:instrText xml:space="preserve"> ADDIN EN.CITE </w:instrText>
      </w:r>
      <w:r w:rsidR="002C67B7" w:rsidRPr="00E453EC">
        <w:fldChar w:fldCharType="begin">
          <w:fldData xml:space="preserve">PEVuZE5vdGU+PENpdGU+PEF1dGhvcj5CZW5uPC9BdXRob3I+PFllYXI+MjAwMjwvWWVhcj48UmVj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=
</w:fldData>
        </w:fldChar>
      </w:r>
      <w:r w:rsidR="002C67B7" w:rsidRPr="00E453EC">
        <w:instrText xml:space="preserve"> ADDIN EN.CITE.DATA </w:instrText>
      </w:r>
      <w:r w:rsidR="002C67B7" w:rsidRPr="00E453EC">
        <w:fldChar w:fldCharType="end"/>
      </w:r>
      <w:r w:rsidR="002C67B7" w:rsidRPr="00E453EC">
        <w:fldChar w:fldCharType="separate"/>
      </w:r>
      <w:r w:rsidR="002C67B7" w:rsidRPr="00E453EC">
        <w:rPr>
          <w:noProof/>
        </w:rPr>
        <w:t>[4, 8, 16-20]</w:t>
      </w:r>
      <w:r w:rsidR="002C67B7" w:rsidRPr="00E453EC">
        <w:fldChar w:fldCharType="end"/>
      </w:r>
      <w:r w:rsidR="002C67B7" w:rsidRPr="00E453EC">
        <w:t>.</w:t>
      </w:r>
    </w:p>
    <w:p w14:paraId="16B71DFD" w14:textId="3CCE3821" w:rsidR="00923445" w:rsidRPr="00E453EC" w:rsidRDefault="006F523C" w:rsidP="00DD4FF1">
      <w:pPr>
        <w:spacing w:line="480" w:lineRule="auto"/>
        <w:rPr>
          <w:b/>
          <w:i/>
        </w:rPr>
      </w:pPr>
      <w:r w:rsidRPr="00E453EC">
        <w:rPr>
          <w:b/>
          <w:i/>
        </w:rPr>
        <w:t>Research Regarding the A</w:t>
      </w:r>
      <w:r w:rsidR="00C76763" w:rsidRPr="00E453EC">
        <w:rPr>
          <w:b/>
          <w:i/>
        </w:rPr>
        <w:t>ss</w:t>
      </w:r>
      <w:r w:rsidRPr="00E453EC">
        <w:rPr>
          <w:b/>
          <w:i/>
        </w:rPr>
        <w:t>ociation between Mode of Delivery and Infant W</w:t>
      </w:r>
      <w:r w:rsidR="00C76763" w:rsidRPr="00E453EC">
        <w:rPr>
          <w:b/>
          <w:i/>
        </w:rPr>
        <w:t>heezing</w:t>
      </w:r>
    </w:p>
    <w:p w14:paraId="50194EED" w14:textId="7901477A" w:rsidR="00923D63" w:rsidRPr="00E453EC" w:rsidRDefault="00D8676F" w:rsidP="00DD4FF1">
      <w:pPr>
        <w:spacing w:line="480" w:lineRule="auto"/>
      </w:pPr>
      <w:r w:rsidRPr="00E453EC">
        <w:t>Alteration</w:t>
      </w:r>
      <w:r w:rsidR="006F523C" w:rsidRPr="00E453EC">
        <w:t xml:space="preserve"> in bacteria,</w:t>
      </w:r>
      <w:r w:rsidR="00C45FC8" w:rsidRPr="00E453EC">
        <w:t xml:space="preserve"> sug</w:t>
      </w:r>
      <w:r w:rsidR="00CC7492" w:rsidRPr="00E453EC">
        <w:t>gests that mode of delivery is a</w:t>
      </w:r>
      <w:r w:rsidR="00C45FC8" w:rsidRPr="00E453EC">
        <w:t xml:space="preserve">n important risk factor to </w:t>
      </w:r>
      <w:r w:rsidR="00CC7492" w:rsidRPr="00E453EC">
        <w:t xml:space="preserve">be </w:t>
      </w:r>
      <w:proofErr w:type="gramStart"/>
      <w:r w:rsidR="00C45FC8" w:rsidRPr="00E453EC">
        <w:t>take</w:t>
      </w:r>
      <w:r w:rsidR="00CC7492" w:rsidRPr="00E453EC">
        <w:t>n</w:t>
      </w:r>
      <w:r w:rsidR="00C45FC8" w:rsidRPr="00E453EC">
        <w:t xml:space="preserve"> into account</w:t>
      </w:r>
      <w:proofErr w:type="gramEnd"/>
      <w:r w:rsidR="00C45FC8" w:rsidRPr="00E453EC">
        <w:t xml:space="preserve"> </w:t>
      </w:r>
      <w:r w:rsidR="00CC7492" w:rsidRPr="00E453EC">
        <w:t>when determining</w:t>
      </w:r>
      <w:r w:rsidR="00C45FC8" w:rsidRPr="00E453EC">
        <w:t xml:space="preserve"> associations between infant wheeze and prenatal antibiotic exposure</w:t>
      </w:r>
      <w:r w:rsidR="00573B50" w:rsidRPr="00E453EC">
        <w:t xml:space="preserve">. Furthermore, non-exposure to the maternal microbiome is considered as one factor for the association between Cesarean section and wheezing </w:t>
      </w:r>
      <w:r w:rsidR="00573B50" w:rsidRPr="00E453EC">
        <w:fldChar w:fldCharType="begin">
          <w:fldData xml:space="preserve">PEVuZE5vdGU+PENpdGU+PEF1dGhvcj5CZW5uPC9BdXRob3I+PFllYXI+MjAwMjwvWWVhcj48UmVj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</w:fldData>
        </w:fldChar>
      </w:r>
      <w:r w:rsidR="00017C80" w:rsidRPr="00E453EC">
        <w:instrText xml:space="preserve"> ADDIN EN.CITE </w:instrText>
      </w:r>
      <w:r w:rsidR="00017C80" w:rsidRPr="00E453EC">
        <w:fldChar w:fldCharType="begin">
          <w:fldData xml:space="preserve">PEVuZE5vdGU+PENpdGU+PEF1dGhvcj5CZW5uPC9BdXRob3I+PFllYXI+MjAwMjwvWWVhcj48UmVj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</w:fldData>
        </w:fldChar>
      </w:r>
      <w:r w:rsidR="00017C80" w:rsidRPr="00E453EC">
        <w:instrText xml:space="preserve"> ADDIN EN.CITE.DATA </w:instrText>
      </w:r>
      <w:r w:rsidR="00017C80" w:rsidRPr="00E453EC">
        <w:fldChar w:fldCharType="end"/>
      </w:r>
      <w:r w:rsidR="00573B50" w:rsidRPr="00E453EC">
        <w:fldChar w:fldCharType="separate"/>
      </w:r>
      <w:r w:rsidR="00017C80" w:rsidRPr="00E453EC">
        <w:rPr>
          <w:noProof/>
        </w:rPr>
        <w:t>[4, 9]</w:t>
      </w:r>
      <w:r w:rsidR="00573B50" w:rsidRPr="00E453EC">
        <w:fldChar w:fldCharType="end"/>
      </w:r>
      <w:r w:rsidR="00573B50" w:rsidRPr="00E453EC">
        <w:t>.</w:t>
      </w:r>
      <w:r w:rsidR="00C45FC8" w:rsidRPr="00E453EC">
        <w:t xml:space="preserve"> In our overview of past findings (Figure 2), we have </w:t>
      </w:r>
      <w:r w:rsidR="00CC7492" w:rsidRPr="00E453EC">
        <w:t xml:space="preserve">applied </w:t>
      </w:r>
      <w:r w:rsidR="00C45FC8" w:rsidRPr="00E453EC">
        <w:t>the same requirements as in our literature review for prenatal antibiotic use</w:t>
      </w:r>
      <w:r w:rsidR="006D78FF" w:rsidRPr="00E453EC">
        <w:t>.</w:t>
      </w:r>
      <w:r w:rsidR="00337B7B" w:rsidRPr="00E453EC">
        <w:t xml:space="preserve"> </w:t>
      </w:r>
      <w:r w:rsidR="006D78FF" w:rsidRPr="00E453EC">
        <w:t xml:space="preserve">Figure 2 and Appendix Table S2 provide </w:t>
      </w:r>
      <w:r w:rsidR="00337B7B" w:rsidRPr="00E453EC">
        <w:t xml:space="preserve">an overview of the past research regarding mode of delivery </w:t>
      </w:r>
      <w:r w:rsidR="000862C9" w:rsidRPr="00E453EC">
        <w:fldChar w:fldCharType="begin">
          <w:fldData xml:space="preserve">PEVuZE5vdGU+PENpdGU+PEF1dGhvcj5CZW5uPC9BdXRob3I+PFllYXI+MjAwMjwvWWVhcj48UmVj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</w:fldData>
        </w:fldChar>
      </w:r>
      <w:r w:rsidR="00485B2B" w:rsidRPr="00E453EC">
        <w:instrText xml:space="preserve"> ADDIN EN.CITE </w:instrText>
      </w:r>
      <w:r w:rsidR="00485B2B" w:rsidRPr="00E453EC">
        <w:fldChar w:fldCharType="begin">
          <w:fldData xml:space="preserve">PEVuZE5vdGU+PENpdGU+PEF1dGhvcj5CZW5uPC9BdXRob3I+PFllYXI+MjAwMjwvWWVhcj48UmVj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</w:fldData>
        </w:fldChar>
      </w:r>
      <w:r w:rsidR="00485B2B" w:rsidRPr="00E453EC">
        <w:instrText xml:space="preserve"> ADDIN EN.CITE.DATA </w:instrText>
      </w:r>
      <w:r w:rsidR="00485B2B" w:rsidRPr="00E453EC">
        <w:fldChar w:fldCharType="end"/>
      </w:r>
      <w:r w:rsidR="000862C9" w:rsidRPr="00E453EC">
        <w:fldChar w:fldCharType="separate"/>
      </w:r>
      <w:r w:rsidR="00485B2B" w:rsidRPr="00E453EC">
        <w:rPr>
          <w:noProof/>
        </w:rPr>
        <w:t>[4, 9, 13, 21-23]</w:t>
      </w:r>
      <w:r w:rsidR="000862C9" w:rsidRPr="00E453EC">
        <w:fldChar w:fldCharType="end"/>
      </w:r>
      <w:r w:rsidR="000862C9" w:rsidRPr="00E453EC">
        <w:t xml:space="preserve"> </w:t>
      </w:r>
      <w:r w:rsidR="00337B7B" w:rsidRPr="00E453EC">
        <w:t>and infant wheezing</w:t>
      </w:r>
      <w:r w:rsidR="006D78FF" w:rsidRPr="00E453EC">
        <w:t>,</w:t>
      </w:r>
      <w:r w:rsidR="00337B7B" w:rsidRPr="00E453EC">
        <w:t xml:space="preserve"> </w:t>
      </w:r>
      <w:r w:rsidR="006D78FF" w:rsidRPr="00E453EC">
        <w:t>showing inconsistent associations</w:t>
      </w:r>
      <w:r w:rsidR="00337B7B" w:rsidRPr="00E453EC">
        <w:t>.</w:t>
      </w:r>
      <w:r w:rsidR="00DF1189" w:rsidRPr="00E453EC">
        <w:t xml:space="preserve"> Only one study, </w:t>
      </w:r>
      <w:proofErr w:type="spellStart"/>
      <w:r w:rsidR="00DF1189" w:rsidRPr="00E453EC">
        <w:t>Negele</w:t>
      </w:r>
      <w:proofErr w:type="spellEnd"/>
      <w:r w:rsidR="00DF1189" w:rsidRPr="00E453EC">
        <w:t xml:space="preserve"> et al. </w:t>
      </w:r>
      <w:r w:rsidR="00DF1189" w:rsidRPr="00E453EC">
        <w:fldChar w:fldCharType="begin"/>
      </w:r>
      <w:r w:rsidR="00017C80" w:rsidRPr="00E453EC">
        <w:instrText xml:space="preserve"> ADDIN EN.CITE &lt;EndNote&gt;&lt;Cite&gt;&lt;Author&gt;Negele&lt;/Author&gt;&lt;Year&gt;2004&lt;/Year&gt;&lt;RecNum&gt;45&lt;/RecNum&gt;&lt;DisplayText&gt;[13]&lt;/DisplayText&gt;&lt;record&gt;&lt;rec-number&gt;45&lt;/rec-number&gt;&lt;foreign-keys&gt;&lt;key app="EN" db-id="ezt55ep0i5ftv3edsstxv0xes9t52v09f5ds" timestamp="1539877310"&gt;45&lt;/key&gt;&lt;/foreign-keys&gt;&lt;ref-type name="Journal Article"&gt;17&lt;/ref-type&gt;&lt;contributors&gt;&lt;authors&gt;&lt;author&gt;Negele, Kathrin&lt;/author&gt;&lt;author&gt;Heinrich, Joachim&lt;/author&gt;&lt;author&gt;Borte, Michael&lt;/author&gt;&lt;author&gt;von Berg, Andrea&lt;/author&gt;&lt;author&gt;Schaaf, Beate&lt;/author&gt;&lt;author</w:instrText>
      </w:r>
      <w:r w:rsidR="00017C80" w:rsidRPr="00E453EC">
        <w:rPr>
          <w:rFonts w:hint="eastAsia"/>
        </w:rPr>
        <w:instrText>&gt;Lehmann, Irina&lt;/author&gt;&lt;author&gt;Wichmann, H</w:instrText>
      </w:r>
      <w:r w:rsidR="00017C80" w:rsidRPr="00E453EC">
        <w:rPr>
          <w:rFonts w:hint="eastAsia"/>
        </w:rPr>
        <w:instrText>‐</w:instrText>
      </w:r>
      <w:r w:rsidR="00017C80" w:rsidRPr="00E453EC">
        <w:rPr>
          <w:rFonts w:hint="eastAsia"/>
        </w:rPr>
        <w:instrText>Erich&lt;/author&gt;&lt;author&gt;Bolte, Gabriele&lt;/author&gt;&lt;author&gt;LISA Study Group&lt;/author&gt;&lt;/authors&gt;&lt;/contributors&gt;&lt;titles&gt;&lt;title&gt;Mode of delivery and development of atopic disease during the first 2 years of life&lt;/title&gt;&lt;</w:instrText>
      </w:r>
      <w:r w:rsidR="00017C80" w:rsidRPr="00E453EC">
        <w:instrText>secondary-title&gt;Pediatric allergy and immunology&lt;/secondary-title&gt;&lt;/titles&gt;&lt;periodical&gt;&lt;full-title&gt;Pediatric allergy and immunology&lt;/full-title&gt;&lt;/periodical&gt;&lt;pages&gt;48-54&lt;/pages&gt;&lt;volume&gt;15&lt;/volume&gt;&lt;number&gt;1&lt;/number&gt;&lt;dates&gt;&lt;year&gt;2004&lt;/year&gt;&lt;/dates&gt;&lt;isbn&gt;0905-6157&lt;/isbn&gt;&lt;urls&gt;&lt;related-urls&gt;&lt;url&gt;https://onlinelibrary.wiley.com/doi/pdf/10.1046/j.0905-6157.2003.00101.x&lt;/url&gt;&lt;/related-urls&gt;&lt;/urls&gt;&lt;/record&gt;&lt;/Cite&gt;&lt;/EndNote&gt;</w:instrText>
      </w:r>
      <w:r w:rsidR="00DF1189" w:rsidRPr="00E453EC">
        <w:fldChar w:fldCharType="separate"/>
      </w:r>
      <w:r w:rsidR="00017C80" w:rsidRPr="00E453EC">
        <w:rPr>
          <w:noProof/>
        </w:rPr>
        <w:t>[13]</w:t>
      </w:r>
      <w:r w:rsidR="00DF1189" w:rsidRPr="00E453EC">
        <w:fldChar w:fldCharType="end"/>
      </w:r>
      <w:r w:rsidR="00DF1189" w:rsidRPr="00E453EC">
        <w:t>, found a statistically significant increased risk for wheezing in early life</w:t>
      </w:r>
      <w:r w:rsidR="00DF1189" w:rsidRPr="00E453EC" w:rsidDel="00E700E8">
        <w:t xml:space="preserve"> </w:t>
      </w:r>
      <w:r w:rsidR="00DF1189" w:rsidRPr="00E453EC">
        <w:t xml:space="preserve">in children delivered through Cesarean section. Three other studies detected non-significant associations between wheezing in children born by Cesarean sections </w:t>
      </w:r>
      <w:r w:rsidR="00DF1189" w:rsidRPr="00E453EC">
        <w:fldChar w:fldCharType="begin">
          <w:fldData xml:space="preserve">PEVuZE5vdGU+PENpdGU+PEF1dGhvcj5SdXNjb25pPC9BdXRob3I+PFllYXI+MjAwNzwvWWVhcj48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==
</w:fldData>
        </w:fldChar>
      </w:r>
      <w:r w:rsidR="00485B2B" w:rsidRPr="00E453EC">
        <w:instrText xml:space="preserve"> ADDIN EN.CITE </w:instrText>
      </w:r>
      <w:r w:rsidR="00485B2B" w:rsidRPr="00E453EC">
        <w:fldChar w:fldCharType="begin">
          <w:fldData xml:space="preserve">PEVuZE5vdGU+PENpdGU+PEF1dGhvcj5SdXNjb25pPC9BdXRob3I+PFllYXI+MjAwNzwvWWVhcj48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==
</w:fldData>
        </w:fldChar>
      </w:r>
      <w:r w:rsidR="00485B2B" w:rsidRPr="00E453EC">
        <w:instrText xml:space="preserve"> ADDIN EN.CITE.DATA </w:instrText>
      </w:r>
      <w:r w:rsidR="00485B2B" w:rsidRPr="00E453EC">
        <w:fldChar w:fldCharType="end"/>
      </w:r>
      <w:r w:rsidR="00DF1189" w:rsidRPr="00E453EC">
        <w:fldChar w:fldCharType="separate"/>
      </w:r>
      <w:r w:rsidR="00485B2B" w:rsidRPr="00E453EC">
        <w:rPr>
          <w:noProof/>
        </w:rPr>
        <w:t>[4, 9, 22]</w:t>
      </w:r>
      <w:r w:rsidR="00DF1189" w:rsidRPr="00E453EC">
        <w:fldChar w:fldCharType="end"/>
      </w:r>
      <w:r w:rsidR="00DF1189" w:rsidRPr="00E453EC">
        <w:t xml:space="preserve">. </w:t>
      </w:r>
    </w:p>
    <w:p w14:paraId="40139822" w14:textId="0203B9F0" w:rsidR="00485B2B" w:rsidRPr="00E453EC" w:rsidRDefault="00485B2B" w:rsidP="00DD4FF1">
      <w:pPr>
        <w:spacing w:line="480" w:lineRule="auto"/>
        <w:rPr>
          <w:b/>
          <w:i/>
        </w:rPr>
      </w:pPr>
      <w:r w:rsidRPr="00E453EC">
        <w:rPr>
          <w:b/>
          <w:i/>
        </w:rPr>
        <w:t>Wheezing</w:t>
      </w:r>
    </w:p>
    <w:p w14:paraId="5E88AD52" w14:textId="4E86F085" w:rsidR="00485B2B" w:rsidRPr="00E453EC" w:rsidRDefault="00485B2B" w:rsidP="00DD4FF1">
      <w:pPr>
        <w:spacing w:line="480" w:lineRule="auto"/>
      </w:pPr>
      <w:r w:rsidRPr="00E453EC">
        <w:t xml:space="preserve">The literature regarding prenatal exposures </w:t>
      </w:r>
      <w:r w:rsidR="00AC6108" w:rsidRPr="00E453EC">
        <w:t>and</w:t>
      </w:r>
      <w:r w:rsidRPr="00E453EC">
        <w:t xml:space="preserve"> wheezing in children reveal</w:t>
      </w:r>
      <w:r w:rsidR="00AC6108" w:rsidRPr="00E453EC">
        <w:t>ed</w:t>
      </w:r>
      <w:r w:rsidRPr="00E453EC">
        <w:t xml:space="preserve"> </w:t>
      </w:r>
      <w:r w:rsidR="00AC6108" w:rsidRPr="00E453EC">
        <w:t>varying</w:t>
      </w:r>
      <w:r w:rsidRPr="00E453EC">
        <w:t xml:space="preserve"> findings. This could be due to how wheezing was defined in previous studies. Often it was not considered whether the child was wheezing from a cold or infection, or if the child might have early </w:t>
      </w:r>
      <w:r w:rsidRPr="00E453EC">
        <w:lastRenderedPageBreak/>
        <w:t xml:space="preserve">symptoms, like non-infectious wheezing, that can be reflective of asthma </w:t>
      </w:r>
      <w:r w:rsidRPr="00E453EC">
        <w:fldChar w:fldCharType="begin">
          <w:fldData xml:space="preserve">PEVuZE5vdGU+PENpdGU+PEF1dGhvcj5OZ2luZyBUYW48L0F1dGhvcj48WWVhcj4yMDA1PC9ZZWFy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==
</w:fldData>
        </w:fldChar>
      </w:r>
      <w:r w:rsidRPr="00E453EC">
        <w:instrText xml:space="preserve"> ADDIN EN.CITE </w:instrText>
      </w:r>
      <w:r w:rsidRPr="00E453EC">
        <w:fldChar w:fldCharType="begin">
          <w:fldData xml:space="preserve">PEVuZE5vdGU+PENpdGU+PEF1dGhvcj5OZ2luZyBUYW48L0F1dGhvcj48WWVhcj4yMDA1PC9ZZWFy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==
</w:fldData>
        </w:fldChar>
      </w:r>
      <w:r w:rsidRPr="00E453EC">
        <w:instrText xml:space="preserve"> ADDIN EN.CITE.DATA </w:instrText>
      </w:r>
      <w:r w:rsidRPr="00E453EC">
        <w:fldChar w:fldCharType="end"/>
      </w:r>
      <w:r w:rsidRPr="00E453EC">
        <w:fldChar w:fldCharType="separate"/>
      </w:r>
      <w:r w:rsidRPr="00E453EC">
        <w:rPr>
          <w:noProof/>
        </w:rPr>
        <w:t>[24-26]</w:t>
      </w:r>
      <w:r w:rsidRPr="00E453EC">
        <w:fldChar w:fldCharType="end"/>
      </w:r>
      <w:r w:rsidRPr="00E453EC">
        <w:t>.</w:t>
      </w:r>
      <w:r w:rsidR="00AC6108" w:rsidRPr="00E453EC">
        <w:t xml:space="preserve"> Using new subtypes of wheezing in this research can be instrumental to identify associations between prenatal exposures and wheeze. To this end, we used information on infectious and non-infectious wheezing.</w:t>
      </w:r>
    </w:p>
    <w:p w14:paraId="305EA841" w14:textId="1E7D1822" w:rsidR="00DF1189" w:rsidRPr="00E453EC" w:rsidRDefault="00C76763" w:rsidP="00DD4FF1">
      <w:pPr>
        <w:spacing w:line="480" w:lineRule="auto"/>
        <w:rPr>
          <w:b/>
          <w:i/>
        </w:rPr>
      </w:pPr>
      <w:r w:rsidRPr="00E453EC">
        <w:rPr>
          <w:b/>
          <w:i/>
        </w:rPr>
        <w:t xml:space="preserve">Purpose </w:t>
      </w:r>
    </w:p>
    <w:p w14:paraId="6BC776A5" w14:textId="03B9EE8A" w:rsidR="00497CFC" w:rsidRPr="00E453EC" w:rsidRDefault="004925DC" w:rsidP="00DD4FF1">
      <w:pPr>
        <w:spacing w:line="480" w:lineRule="auto"/>
        <w:rPr>
          <w:b/>
        </w:rPr>
      </w:pPr>
      <w:r w:rsidRPr="00E453EC">
        <w:t>Interestingly</w:t>
      </w:r>
      <w:r w:rsidR="00C76763" w:rsidRPr="00E453EC">
        <w:t xml:space="preserve">, </w:t>
      </w:r>
      <w:proofErr w:type="gramStart"/>
      <w:r w:rsidR="00C76763" w:rsidRPr="00E453EC">
        <w:t>the majority of</w:t>
      </w:r>
      <w:proofErr w:type="gramEnd"/>
      <w:r w:rsidR="00C76763" w:rsidRPr="00E453EC">
        <w:t xml:space="preserve"> the findings resulted from studies conducted between 1990s and early 2000s </w:t>
      </w:r>
      <w:r w:rsidR="00017C80" w:rsidRPr="00E453EC">
        <w:fldChar w:fldCharType="begin">
          <w:fldData xml:space="preserve">PEVuZE5vdGU+PENpdGU+PEF1dGhvcj5CZW5uPC9BdXRob3I+PFllYXI+MjAwMjwvWWVhcj48UmVj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</w:fldData>
        </w:fldChar>
      </w:r>
      <w:r w:rsidR="00485B2B" w:rsidRPr="00E453EC">
        <w:instrText xml:space="preserve"> ADDIN EN.CITE </w:instrText>
      </w:r>
      <w:r w:rsidR="00485B2B" w:rsidRPr="00E453EC">
        <w:fldChar w:fldCharType="begin">
          <w:fldData xml:space="preserve">PEVuZE5vdGU+PENpdGU+PEF1dGhvcj5CZW5uPC9BdXRob3I+PFllYXI+MjAwMjwvWWVhcj48UmVj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</w:fldData>
        </w:fldChar>
      </w:r>
      <w:r w:rsidR="00485B2B" w:rsidRPr="00E453EC">
        <w:instrText xml:space="preserve"> ADDIN EN.CITE.DATA </w:instrText>
      </w:r>
      <w:r w:rsidR="00485B2B" w:rsidRPr="00E453EC">
        <w:fldChar w:fldCharType="end"/>
      </w:r>
      <w:r w:rsidR="00017C80" w:rsidRPr="00E453EC">
        <w:fldChar w:fldCharType="separate"/>
      </w:r>
      <w:r w:rsidR="00485B2B" w:rsidRPr="00E453EC">
        <w:rPr>
          <w:noProof/>
        </w:rPr>
        <w:t>[4-10, 13, 21-23]</w:t>
      </w:r>
      <w:r w:rsidR="00017C80" w:rsidRPr="00E453EC">
        <w:fldChar w:fldCharType="end"/>
      </w:r>
      <w:r w:rsidR="00D1791C" w:rsidRPr="00E453EC">
        <w:t>.</w:t>
      </w:r>
      <w:r w:rsidR="00C76763" w:rsidRPr="00E453EC">
        <w:t xml:space="preserve"> There is a lack of studies that feature data collected after the year 2000.  Hence, new assessments are necessary to update potential associations between prenatal antibiotic use and wheezing and asthma in children. We provided new </w:t>
      </w:r>
      <w:r w:rsidR="00FC77DD" w:rsidRPr="00E453EC">
        <w:t>investigations</w:t>
      </w:r>
      <w:r w:rsidR="00C76763" w:rsidRPr="00E453EC">
        <w:t xml:space="preserve"> using the Isle of Wight 3</w:t>
      </w:r>
      <w:r w:rsidR="00C76763" w:rsidRPr="00E453EC">
        <w:rPr>
          <w:vertAlign w:val="superscript"/>
        </w:rPr>
        <w:t>rd</w:t>
      </w:r>
      <w:r w:rsidR="00C76763" w:rsidRPr="00E453EC">
        <w:t xml:space="preserve"> generation cohort, a three generational cohort including grandmother, mother, and children</w:t>
      </w:r>
      <w:r w:rsidR="00FC77DD" w:rsidRPr="00E453EC">
        <w:t xml:space="preserve"> (F0, F1, and F2)</w:t>
      </w:r>
      <w:r w:rsidR="00C76763" w:rsidRPr="00E453EC">
        <w:t xml:space="preserve">. Because of Isle of Wight’s </w:t>
      </w:r>
      <w:r w:rsidR="00FC77DD" w:rsidRPr="00E453EC">
        <w:t>ongoing follow-up with deliveries between 2010 and 2016</w:t>
      </w:r>
      <w:r w:rsidR="00C76763" w:rsidRPr="00E453EC">
        <w:t xml:space="preserve">, we were able to </w:t>
      </w:r>
      <w:r w:rsidR="00FC77DD" w:rsidRPr="00E453EC">
        <w:t>contact</w:t>
      </w:r>
      <w:r w:rsidR="00C76763" w:rsidRPr="00E453EC">
        <w:t xml:space="preserve"> women early in pregnancy, </w:t>
      </w:r>
      <w:r w:rsidR="00FC77DD" w:rsidRPr="00E453EC">
        <w:t>potentially resulting in</w:t>
      </w:r>
      <w:r w:rsidR="00C76763" w:rsidRPr="00E453EC">
        <w:t xml:space="preserve"> a more accurate assessment of exposure and risk factors compared to retrospective ascertainments</w:t>
      </w:r>
      <w:r w:rsidR="00D1791C" w:rsidRPr="00E453EC">
        <w:t xml:space="preserve"> </w:t>
      </w:r>
      <w:r w:rsidR="00D1791C" w:rsidRPr="00E453EC">
        <w:fldChar w:fldCharType="begin"/>
      </w:r>
      <w:r w:rsidR="00485B2B" w:rsidRPr="00E453EC">
        <w:instrText xml:space="preserve"> ADDIN EN.CITE &lt;EndNote&gt;&lt;Cite&gt;&lt;Author&gt;Euser&lt;/Author&gt;&lt;Year&gt;2009&lt;/Year&gt;&lt;RecNum&gt;198&lt;/RecNum&gt;&lt;DisplayText&gt;[27]&lt;/DisplayText&gt;&lt;record&gt;&lt;rec-number&gt;198&lt;/rec-number&gt;&lt;foreign-keys&gt;&lt;key app="EN" db-id="ezt55ep0i5ftv3edsstxv0xes9t52v09f5ds" timestamp="1575397096"&gt;198&lt;/key&gt;&lt;/foreign-keys&gt;&lt;ref-type name="Journal Article"&gt;17&lt;/ref-type&gt;&lt;contributors&gt;&lt;authors&gt;&lt;author&gt;Euser, Anne M&lt;/author&gt;&lt;author&gt;Zoccali, Carmine&lt;/author&gt;&lt;author&gt;Jager, Kitty J&lt;/author&gt;&lt;author&gt;Dekker, Friedo W&lt;/author&gt;&lt;/authors&gt;&lt;/contributors&gt;&lt;titles&gt;&lt;title&gt;Cohort studies: prospective versus retrospective&lt;/title&gt;&lt;secondary-title&gt;Nephron Clinical Practice&lt;/secondary-title&gt;&lt;/titles&gt;&lt;periodical&gt;&lt;full-title&gt;Nephron Clinical Practice&lt;/full-title&gt;&lt;/periodical&gt;&lt;pages&gt;c214-c217&lt;/pages&gt;&lt;volume&gt;113&lt;/volume&gt;&lt;number&gt;3&lt;/number&gt;&lt;dates&gt;&lt;year&gt;2009&lt;/year&gt;&lt;/dates&gt;&lt;isbn&gt;1660-2110&lt;/isbn&gt;&lt;urls&gt;&lt;/urls&gt;&lt;/record&gt;&lt;/Cite&gt;&lt;/EndNote&gt;</w:instrText>
      </w:r>
      <w:r w:rsidR="00D1791C" w:rsidRPr="00E453EC">
        <w:fldChar w:fldCharType="separate"/>
      </w:r>
      <w:r w:rsidR="00485B2B" w:rsidRPr="00E453EC">
        <w:rPr>
          <w:noProof/>
        </w:rPr>
        <w:t>[27]</w:t>
      </w:r>
      <w:r w:rsidR="00D1791C" w:rsidRPr="00E453EC">
        <w:fldChar w:fldCharType="end"/>
      </w:r>
      <w:r w:rsidR="00C76763" w:rsidRPr="00E453EC">
        <w:t>.</w:t>
      </w:r>
      <w:r w:rsidR="00A62B96" w:rsidRPr="00E453EC">
        <w:t xml:space="preserve"> </w:t>
      </w:r>
      <w:r w:rsidR="00A021A4" w:rsidRPr="00E453EC">
        <w:t xml:space="preserve">Our aim was to investigate associations between prenatal antibiotics and mode of delivery for wheezing, </w:t>
      </w:r>
      <w:r w:rsidR="00FC77DD" w:rsidRPr="00E453EC">
        <w:t>focused on</w:t>
      </w:r>
      <w:r w:rsidR="00A021A4" w:rsidRPr="00E453EC">
        <w:t xml:space="preserve"> infecti</w:t>
      </w:r>
      <w:r w:rsidR="00FC77DD" w:rsidRPr="00E453EC">
        <w:t>ous and non-infectious wheezing in infants.</w:t>
      </w:r>
    </w:p>
    <w:p w14:paraId="0F00CAF3" w14:textId="77777777" w:rsidR="00DD4FF1" w:rsidRPr="00E453EC" w:rsidRDefault="00DD4FF1" w:rsidP="00DD4FF1">
      <w:pPr>
        <w:spacing w:line="480" w:lineRule="auto"/>
        <w:rPr>
          <w:b/>
        </w:rPr>
      </w:pPr>
    </w:p>
    <w:p w14:paraId="1DD2D653" w14:textId="0E441406" w:rsidR="00485629" w:rsidRPr="00E453EC" w:rsidRDefault="00485629" w:rsidP="00DD4FF1">
      <w:pPr>
        <w:spacing w:line="480" w:lineRule="auto"/>
        <w:outlineLvl w:val="0"/>
        <w:rPr>
          <w:b/>
        </w:rPr>
      </w:pPr>
      <w:r w:rsidRPr="00E453EC">
        <w:rPr>
          <w:b/>
        </w:rPr>
        <w:t>Methods</w:t>
      </w:r>
    </w:p>
    <w:p w14:paraId="3C74F470" w14:textId="77777777" w:rsidR="00485629" w:rsidRPr="00E453EC" w:rsidRDefault="00485629" w:rsidP="00DD4FF1">
      <w:pPr>
        <w:spacing w:line="480" w:lineRule="auto"/>
        <w:outlineLvl w:val="0"/>
        <w:rPr>
          <w:b/>
          <w:i/>
        </w:rPr>
      </w:pPr>
      <w:r w:rsidRPr="00E453EC">
        <w:rPr>
          <w:b/>
          <w:i/>
        </w:rPr>
        <w:t xml:space="preserve">Study Population </w:t>
      </w:r>
    </w:p>
    <w:p w14:paraId="6DD22EB2" w14:textId="0CDBC8CB" w:rsidR="00CE44EB" w:rsidRPr="00E453EC" w:rsidRDefault="00E3487B" w:rsidP="00DD4FF1">
      <w:pPr>
        <w:spacing w:line="480" w:lineRule="auto"/>
      </w:pPr>
      <w:r w:rsidRPr="00E453EC">
        <w:t>Data from</w:t>
      </w:r>
      <w:r w:rsidR="00E66371" w:rsidRPr="00E453EC">
        <w:t xml:space="preserve"> the </w:t>
      </w:r>
      <w:r w:rsidR="006C7345" w:rsidRPr="00E453EC">
        <w:t>3</w:t>
      </w:r>
      <w:r w:rsidR="006C7345" w:rsidRPr="00E453EC">
        <w:rPr>
          <w:vertAlign w:val="superscript"/>
        </w:rPr>
        <w:t>rd</w:t>
      </w:r>
      <w:r w:rsidR="006C7345" w:rsidRPr="00E453EC">
        <w:t xml:space="preserve"> </w:t>
      </w:r>
      <w:r w:rsidR="00E66371" w:rsidRPr="00E453EC">
        <w:t>generation birth cohort (F2)</w:t>
      </w:r>
      <w:r w:rsidRPr="00E453EC">
        <w:t xml:space="preserve"> </w:t>
      </w:r>
      <w:r w:rsidR="002C2E3B" w:rsidRPr="00E453EC">
        <w:t xml:space="preserve">were </w:t>
      </w:r>
      <w:r w:rsidR="007E0216" w:rsidRPr="00E453EC">
        <w:t>analyzed</w:t>
      </w:r>
      <w:r w:rsidRPr="00E453EC">
        <w:t xml:space="preserve">.  The </w:t>
      </w:r>
      <w:r w:rsidR="002C2E3B" w:rsidRPr="00E453EC">
        <w:t>original</w:t>
      </w:r>
      <w:r w:rsidRPr="00E453EC">
        <w:t xml:space="preserve"> birth cohort (F1) was established in 1989 on the Isle of Wight, UK to study natural </w:t>
      </w:r>
      <w:r w:rsidR="00D33938" w:rsidRPr="00E453EC">
        <w:t>history and risk factors f</w:t>
      </w:r>
      <w:r w:rsidRPr="00E453EC">
        <w:t xml:space="preserve">or allergic disease </w:t>
      </w:r>
      <w:r w:rsidR="00057A85" w:rsidRPr="00E453EC">
        <w:fldChar w:fldCharType="begin">
          <w:fldData xml:space="preserve">PEVuZE5vdGU+PENpdGU+PEF1dGhvcj5BcnNoYWQ8L0F1dGhvcj48WWVhcj4yMDE3PC9ZZWFyPjxS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</w:fldData>
        </w:fldChar>
      </w:r>
      <w:r w:rsidR="00485B2B" w:rsidRPr="00E453EC">
        <w:instrText xml:space="preserve"> ADDIN EN.CITE </w:instrText>
      </w:r>
      <w:r w:rsidR="00485B2B" w:rsidRPr="00E453EC">
        <w:fldChar w:fldCharType="begin">
          <w:fldData xml:space="preserve">PEVuZE5vdGU+PENpdGU+PEF1dGhvcj5BcnNoYWQ8L0F1dGhvcj48WWVhcj4yMDE3PC9ZZWFyPjxS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</w:fldData>
        </w:fldChar>
      </w:r>
      <w:r w:rsidR="00485B2B" w:rsidRPr="00E453EC">
        <w:instrText xml:space="preserve"> ADDIN EN.CITE.DATA </w:instrText>
      </w:r>
      <w:r w:rsidR="00485B2B" w:rsidRPr="00E453EC">
        <w:fldChar w:fldCharType="end"/>
      </w:r>
      <w:r w:rsidR="00057A85" w:rsidRPr="00E453EC">
        <w:fldChar w:fldCharType="separate"/>
      </w:r>
      <w:r w:rsidR="00485B2B" w:rsidRPr="00E453EC">
        <w:rPr>
          <w:noProof/>
        </w:rPr>
        <w:t>[28, 29]</w:t>
      </w:r>
      <w:r w:rsidR="00057A85" w:rsidRPr="00E453EC">
        <w:fldChar w:fldCharType="end"/>
      </w:r>
      <w:r w:rsidR="00635C1F" w:rsidRPr="00E453EC">
        <w:t>.</w:t>
      </w:r>
      <w:r w:rsidRPr="00E453EC">
        <w:t xml:space="preserve"> </w:t>
      </w:r>
      <w:r w:rsidR="00E66371" w:rsidRPr="00E453EC">
        <w:t xml:space="preserve">The cohort covers three generations (F0 = grand-parents; F1= original birth cohort, now parents, n = 1456, and F2 = grandchildren, n = 412) </w:t>
      </w:r>
      <w:r w:rsidR="00E66371" w:rsidRPr="00E453EC">
        <w:fldChar w:fldCharType="begin"/>
      </w:r>
      <w:r w:rsidR="00485B2B" w:rsidRPr="00E453EC">
        <w:instrText xml:space="preserve"> ADDIN EN.CITE &lt;EndNote&gt;&lt;Cite&gt;&lt;Author&gt;Arshad&lt;/Author&gt;&lt;Year&gt;2017&lt;/Year&gt;&lt;RecNum&gt;43&lt;/RecNum&gt;&lt;DisplayText&gt;[28]&lt;/DisplayText&gt;&lt;record&gt;&lt;rec-number&gt;43&lt;/rec-number&gt;&lt;foreign-keys&gt;&lt;key app="EN" db-id="ezt55ep0i5ftv3edsstxv0xes9t52v09f5ds" timestamp="1539877208"&gt;43&lt;/key&gt;&lt;/foreign-keys&gt;&lt;ref-type name="Journal Article"&gt;17&lt;/ref-type&gt;&lt;contributors&gt;&lt;authors&gt;&lt;author&gt;Arshad, S Hasan&lt;/author&gt;&lt;author&gt;Karmaus, Wilfried&lt;/author&gt;&lt;author&gt;Zhang, Hongmei&lt;/author&gt;&lt;author&gt;Holloway, John W&lt;/author&gt;&lt;/authors&gt;&lt;/contributors&gt;&lt;titles&gt;&lt;title&gt;Multigenerational cohorts in patients with asthma and allergy&lt;/title&gt;&lt;secondary-title&gt;Journal of Allergy and Clinical Immunology&lt;/secondary-title&gt;&lt;/titles&gt;&lt;periodical&gt;&lt;full-title&gt;Journal of Allergy and Clinical Immunology&lt;/full-title&gt;&lt;/periodical&gt;&lt;pages&gt;415-421&lt;/pages&gt;&lt;volume&gt;139&lt;/volume&gt;&lt;number&gt;2&lt;/number&gt;&lt;dates&gt;&lt;year&gt;2017&lt;/year&gt;&lt;/dates&gt;&lt;isbn&gt;0091-6749&lt;/isbn&gt;&lt;urls&gt;&lt;related-urls&gt;&lt;url&gt;https://ac.els-cdn.com/S0091674916314543/1-s2.0-S0091674916314543-main.pdf?_tid=05cab1b8-0859-42b6-b3d6-0e2059e1608c&amp;amp;acdnat=1549382588_6875eb5794c93d995d6bb87c71ff6043&lt;/url&gt;&lt;/related-urls&gt;&lt;/urls&gt;&lt;/record&gt;&lt;/Cite&gt;&lt;/EndNote&gt;</w:instrText>
      </w:r>
      <w:r w:rsidR="00E66371" w:rsidRPr="00E453EC">
        <w:fldChar w:fldCharType="separate"/>
      </w:r>
      <w:r w:rsidR="00485B2B" w:rsidRPr="00E453EC">
        <w:rPr>
          <w:noProof/>
        </w:rPr>
        <w:t>[28]</w:t>
      </w:r>
      <w:r w:rsidR="00E66371" w:rsidRPr="00E453EC">
        <w:fldChar w:fldCharType="end"/>
      </w:r>
      <w:r w:rsidR="00E66371" w:rsidRPr="00E453EC">
        <w:t xml:space="preserve">. </w:t>
      </w:r>
      <w:r w:rsidR="00F4293D" w:rsidRPr="00E453EC">
        <w:t xml:space="preserve">F2 generation is an ongoing cohort with continued recruitment and assessments. </w:t>
      </w:r>
      <w:r w:rsidR="00E66371" w:rsidRPr="00E453EC">
        <w:t xml:space="preserve">Our analysis focuses on the F2 </w:t>
      </w:r>
      <w:r w:rsidR="00E66371" w:rsidRPr="00E453EC">
        <w:lastRenderedPageBreak/>
        <w:t xml:space="preserve">generation, </w:t>
      </w:r>
      <w:r w:rsidR="00F4293D" w:rsidRPr="00E453EC">
        <w:t xml:space="preserve">with assessments at 3, 6, and 12 months, </w:t>
      </w:r>
      <w:r w:rsidR="00E66371" w:rsidRPr="00E453EC">
        <w:t xml:space="preserve">with detailed questionnaires. </w:t>
      </w:r>
      <w:r w:rsidR="00485629" w:rsidRPr="00E453EC">
        <w:t xml:space="preserve">The </w:t>
      </w:r>
      <w:r w:rsidR="00D954D4" w:rsidRPr="00E453EC">
        <w:t>Isle of Wight</w:t>
      </w:r>
      <w:r w:rsidR="00485629" w:rsidRPr="00E453EC">
        <w:t xml:space="preserve"> is near the British mai</w:t>
      </w:r>
      <w:r w:rsidR="00DD27AC" w:rsidRPr="00E453EC">
        <w:t>nland and has a population of 130,000</w:t>
      </w:r>
      <w:r w:rsidR="00485629" w:rsidRPr="00E453EC">
        <w:t xml:space="preserve">, which is over 99% Caucasian. </w:t>
      </w:r>
      <w:r w:rsidR="00E52BED" w:rsidRPr="00E453EC">
        <w:t>The investigation was approved by the local ethics committee –National Research Ethics Service, NRES Committee South Central – Hampshire B, U.K. and by the University of Memphis Institutional Review Board in Memphis, U.S (#2423). Written informed consents were obtained from the participants at the time of enrollments and at each follow-up.</w:t>
      </w:r>
      <w:r w:rsidR="005C05D4" w:rsidRPr="00E453EC">
        <w:t xml:space="preserve"> </w:t>
      </w:r>
    </w:p>
    <w:p w14:paraId="335663D7" w14:textId="77777777" w:rsidR="0062551D" w:rsidRPr="00E453EC" w:rsidRDefault="0062551D" w:rsidP="00DD4FF1">
      <w:pPr>
        <w:spacing w:line="480" w:lineRule="auto"/>
        <w:outlineLvl w:val="0"/>
        <w:rPr>
          <w:b/>
          <w:i/>
        </w:rPr>
      </w:pPr>
      <w:r w:rsidRPr="00E453EC">
        <w:rPr>
          <w:b/>
          <w:i/>
        </w:rPr>
        <w:t>Exposure</w:t>
      </w:r>
    </w:p>
    <w:p w14:paraId="06710596" w14:textId="59941AD6" w:rsidR="00950973" w:rsidRPr="00E453EC" w:rsidRDefault="00A2084F" w:rsidP="00DD4FF1">
      <w:pPr>
        <w:spacing w:line="480" w:lineRule="auto"/>
      </w:pPr>
      <w:r w:rsidRPr="00E453EC">
        <w:t>Information regarding pre</w:t>
      </w:r>
      <w:r w:rsidR="00D954D4" w:rsidRPr="00E453EC">
        <w:t>- and peri</w:t>
      </w:r>
      <w:r w:rsidRPr="00E453EC">
        <w:t xml:space="preserve">natal </w:t>
      </w:r>
      <w:r w:rsidR="004E0C62" w:rsidRPr="00E453EC">
        <w:t>condition</w:t>
      </w:r>
      <w:r w:rsidR="00E66371" w:rsidRPr="00E453EC">
        <w:t>s</w:t>
      </w:r>
      <w:r w:rsidR="004E0C62" w:rsidRPr="00E453EC">
        <w:t xml:space="preserve"> was gathered </w:t>
      </w:r>
      <w:r w:rsidRPr="00E453EC">
        <w:t>through questionnaires during early pregnancy (</w:t>
      </w:r>
      <w:r w:rsidR="00D33938" w:rsidRPr="00E453EC">
        <w:t xml:space="preserve">12 and </w:t>
      </w:r>
      <w:r w:rsidRPr="00E453EC">
        <w:t>20 weeks of gestation) and late pregnancy (28 weeks)</w:t>
      </w:r>
      <w:r w:rsidR="00E66371" w:rsidRPr="00E453EC">
        <w:t xml:space="preserve"> and hospital and birth records</w:t>
      </w:r>
      <w:r w:rsidRPr="00E453EC">
        <w:t xml:space="preserve">. </w:t>
      </w:r>
      <w:r w:rsidR="0062551D" w:rsidRPr="00E453EC">
        <w:t>Questions related to prenatal antibiotic exposure include</w:t>
      </w:r>
      <w:r w:rsidR="00CE42F6" w:rsidRPr="00E453EC">
        <w:t>d</w:t>
      </w:r>
      <w:r w:rsidR="0062551D" w:rsidRPr="00E453EC">
        <w:t xml:space="preserve"> “Have you taken any medication during pregnancy (e.g. antibiotics, aspirin, paracetamol etc.)? If yes, please specify</w:t>
      </w:r>
      <w:r w:rsidR="00BC1734" w:rsidRPr="00E453EC">
        <w:t>,</w:t>
      </w:r>
      <w:r w:rsidR="0062551D" w:rsidRPr="00E453EC">
        <w:t>”</w:t>
      </w:r>
      <w:r w:rsidR="00BC1734" w:rsidRPr="00E453EC">
        <w:t xml:space="preserve"> </w:t>
      </w:r>
      <w:r w:rsidR="00971E99" w:rsidRPr="00E453EC">
        <w:t>which requested the name of the antibiotics.</w:t>
      </w:r>
      <w:r w:rsidR="0062551D" w:rsidRPr="00E453EC">
        <w:t xml:space="preserve"> Children </w:t>
      </w:r>
      <w:proofErr w:type="gramStart"/>
      <w:r w:rsidR="0062551D" w:rsidRPr="00E453EC">
        <w:t xml:space="preserve">were considered </w:t>
      </w:r>
      <w:r w:rsidR="00311321" w:rsidRPr="00E453EC">
        <w:t xml:space="preserve">to </w:t>
      </w:r>
      <w:r w:rsidR="006C7345" w:rsidRPr="00E453EC">
        <w:t>be</w:t>
      </w:r>
      <w:proofErr w:type="gramEnd"/>
      <w:r w:rsidR="006C7345" w:rsidRPr="00E453EC">
        <w:t xml:space="preserve"> exposed to</w:t>
      </w:r>
      <w:r w:rsidR="00455830" w:rsidRPr="00E453EC">
        <w:t xml:space="preserve"> </w:t>
      </w:r>
      <w:r w:rsidR="007A1BDB" w:rsidRPr="00E453EC">
        <w:t>prenatal</w:t>
      </w:r>
      <w:r w:rsidR="00455830" w:rsidRPr="00E453EC">
        <w:t xml:space="preserve"> antibiotic</w:t>
      </w:r>
      <w:r w:rsidR="004D3F7E" w:rsidRPr="00E453EC">
        <w:t xml:space="preserve"> </w:t>
      </w:r>
      <w:r w:rsidR="00B6059E" w:rsidRPr="00E453EC">
        <w:t>exposure</w:t>
      </w:r>
      <w:r w:rsidR="00455830" w:rsidRPr="00E453EC">
        <w:t xml:space="preserve"> </w:t>
      </w:r>
      <w:r w:rsidR="0062551D" w:rsidRPr="00E453EC">
        <w:t xml:space="preserve">if their mother answered </w:t>
      </w:r>
      <w:r w:rsidR="006D53FB" w:rsidRPr="00E453EC">
        <w:t>“</w:t>
      </w:r>
      <w:r w:rsidR="0062551D" w:rsidRPr="00E453EC">
        <w:t>yes</w:t>
      </w:r>
      <w:r w:rsidR="006D53FB" w:rsidRPr="00E453EC">
        <w:t>”</w:t>
      </w:r>
      <w:r w:rsidR="0062551D" w:rsidRPr="00E453EC">
        <w:t xml:space="preserve"> </w:t>
      </w:r>
      <w:r w:rsidR="00F13515" w:rsidRPr="00E453EC">
        <w:t>and</w:t>
      </w:r>
      <w:r w:rsidR="006A404F" w:rsidRPr="00E453EC">
        <w:t xml:space="preserve"> specified</w:t>
      </w:r>
      <w:r w:rsidR="00F13515" w:rsidRPr="00E453EC">
        <w:t xml:space="preserve"> </w:t>
      </w:r>
      <w:r w:rsidR="00E60840" w:rsidRPr="00E453EC">
        <w:t>antibiotic use</w:t>
      </w:r>
      <w:r w:rsidR="0062551D" w:rsidRPr="00E453EC">
        <w:t>.</w:t>
      </w:r>
      <w:r w:rsidR="00CA19C6" w:rsidRPr="00E453EC">
        <w:t xml:space="preserve"> </w:t>
      </w:r>
      <w:r w:rsidR="00635C1F" w:rsidRPr="00E453EC">
        <w:t xml:space="preserve">Information regarding mode of delivery </w:t>
      </w:r>
      <w:r w:rsidR="00BD60C6" w:rsidRPr="00E453EC">
        <w:t>(</w:t>
      </w:r>
      <w:r w:rsidR="001B4170" w:rsidRPr="00E453EC">
        <w:t>C</w:t>
      </w:r>
      <w:r w:rsidR="00BD60C6" w:rsidRPr="00E453EC">
        <w:t xml:space="preserve">esarean section or </w:t>
      </w:r>
      <w:r w:rsidR="002633DB" w:rsidRPr="00E453EC">
        <w:t>vaginal</w:t>
      </w:r>
      <w:r w:rsidR="00BD60C6" w:rsidRPr="00E453EC">
        <w:t xml:space="preserve">) </w:t>
      </w:r>
      <w:r w:rsidR="00635C1F" w:rsidRPr="00E453EC">
        <w:t xml:space="preserve">was </w:t>
      </w:r>
      <w:r w:rsidR="007D1698" w:rsidRPr="00E453EC">
        <w:t>abstracted</w:t>
      </w:r>
      <w:r w:rsidR="00635C1F" w:rsidRPr="00E453EC">
        <w:t xml:space="preserve"> </w:t>
      </w:r>
      <w:r w:rsidR="000C5F92" w:rsidRPr="00E453EC">
        <w:t>from</w:t>
      </w:r>
      <w:r w:rsidR="00635C1F" w:rsidRPr="00E453EC">
        <w:t xml:space="preserve"> </w:t>
      </w:r>
      <w:r w:rsidR="001B4170" w:rsidRPr="00E453EC">
        <w:t>birth records</w:t>
      </w:r>
      <w:r w:rsidR="000C5F92" w:rsidRPr="00E453EC">
        <w:t xml:space="preserve">. </w:t>
      </w:r>
    </w:p>
    <w:p w14:paraId="1EDB73C2" w14:textId="64E69837" w:rsidR="00A96D82" w:rsidRPr="00E453EC" w:rsidRDefault="00A96D82" w:rsidP="00DD4FF1">
      <w:pPr>
        <w:spacing w:line="480" w:lineRule="auto"/>
        <w:outlineLvl w:val="0"/>
        <w:rPr>
          <w:b/>
          <w:i/>
        </w:rPr>
      </w:pPr>
      <w:r w:rsidRPr="00E453EC">
        <w:rPr>
          <w:b/>
          <w:i/>
        </w:rPr>
        <w:t>Outcome</w:t>
      </w:r>
    </w:p>
    <w:p w14:paraId="63F4AC92" w14:textId="09DAC935" w:rsidR="00D864EB" w:rsidRPr="00E453EC" w:rsidRDefault="00D864EB" w:rsidP="00DD4FF1">
      <w:pPr>
        <w:spacing w:line="480" w:lineRule="auto"/>
        <w:outlineLvl w:val="0"/>
      </w:pPr>
      <w:r w:rsidRPr="00E453EC">
        <w:t>We fo</w:t>
      </w:r>
      <w:r w:rsidR="001436CD" w:rsidRPr="00E453EC">
        <w:t>cused on the classification of three</w:t>
      </w:r>
      <w:r w:rsidRPr="00E453EC">
        <w:t xml:space="preserve"> wheezing </w:t>
      </w:r>
      <w:r w:rsidR="001664CC" w:rsidRPr="00E453EC">
        <w:t>subtypes</w:t>
      </w:r>
      <w:r w:rsidRPr="00E453EC">
        <w:t xml:space="preserve"> in the first year of life: any wheezing, infectious wheezing, and non-infectious wheezing (asthma).</w:t>
      </w:r>
      <w:r w:rsidR="00233BF2" w:rsidRPr="00E453EC">
        <w:t xml:space="preserve"> </w:t>
      </w:r>
      <w:r w:rsidR="001436CD" w:rsidRPr="00E453EC">
        <w:t>Infants</w:t>
      </w:r>
      <w:r w:rsidR="00233BF2" w:rsidRPr="00E453EC">
        <w:t xml:space="preserve"> were classified as having any wheezing if </w:t>
      </w:r>
      <w:r w:rsidR="000B335E" w:rsidRPr="00E453EC">
        <w:t xml:space="preserve">the </w:t>
      </w:r>
      <w:r w:rsidR="00233BF2" w:rsidRPr="00E453EC">
        <w:t xml:space="preserve">child had </w:t>
      </w:r>
      <w:r w:rsidR="00FE0ACF" w:rsidRPr="00E453EC">
        <w:t>“</w:t>
      </w:r>
      <w:r w:rsidR="00233BF2" w:rsidRPr="00E453EC">
        <w:t>wheezing or whistling in the chest</w:t>
      </w:r>
      <w:r w:rsidR="00FE0ACF" w:rsidRPr="00E453EC">
        <w:t>”</w:t>
      </w:r>
      <w:r w:rsidR="00233BF2" w:rsidRPr="00E453EC">
        <w:t xml:space="preserve"> at any point duri</w:t>
      </w:r>
      <w:r w:rsidR="00DA5D6E" w:rsidRPr="00E453EC">
        <w:t xml:space="preserve">ng the 3, 6, or </w:t>
      </w:r>
      <w:r w:rsidR="00EF208F" w:rsidRPr="00E453EC">
        <w:t>12-month</w:t>
      </w:r>
      <w:r w:rsidR="00233BF2" w:rsidRPr="00E453EC">
        <w:t xml:space="preserve"> follow-up period after birth. If infants had any </w:t>
      </w:r>
      <w:r w:rsidR="00FE0ACF" w:rsidRPr="00E453EC">
        <w:t>“</w:t>
      </w:r>
      <w:r w:rsidR="00233BF2" w:rsidRPr="00E453EC">
        <w:t>wheezing in association with cold or chest infection</w:t>
      </w:r>
      <w:r w:rsidR="00BC1734" w:rsidRPr="00E453EC">
        <w:t>,</w:t>
      </w:r>
      <w:r w:rsidR="00FE0ACF" w:rsidRPr="00E453EC">
        <w:t>”</w:t>
      </w:r>
      <w:r w:rsidR="00233BF2" w:rsidRPr="00E453EC">
        <w:t xml:space="preserve"> then the infant was classified as having infectious wheezing. To classify infants as having non-infectious wheezing, the infant must have any wheezing that is not in relation to cold or chest infection</w:t>
      </w:r>
      <w:r w:rsidR="00D954D4" w:rsidRPr="00E453EC">
        <w:t>, only</w:t>
      </w:r>
      <w:r w:rsidR="00233BF2" w:rsidRPr="00E453EC">
        <w:t xml:space="preserve"> </w:t>
      </w:r>
      <w:r w:rsidR="00FE0ACF" w:rsidRPr="00E453EC">
        <w:t>“</w:t>
      </w:r>
      <w:r w:rsidR="00233BF2" w:rsidRPr="00E453EC">
        <w:t>wheezing between cold and chest infection</w:t>
      </w:r>
      <w:r w:rsidR="00BC1734" w:rsidRPr="00E453EC">
        <w:t>.</w:t>
      </w:r>
      <w:r w:rsidR="00FE0ACF" w:rsidRPr="00E453EC">
        <w:t>”</w:t>
      </w:r>
      <w:r w:rsidR="00233BF2" w:rsidRPr="00E453EC">
        <w:t xml:space="preserve"> Each classification was assessed and defined during the 3, 6, and 12 month</w:t>
      </w:r>
      <w:r w:rsidR="00EF208F" w:rsidRPr="00E453EC">
        <w:t>s</w:t>
      </w:r>
      <w:r w:rsidR="00233BF2" w:rsidRPr="00E453EC">
        <w:t xml:space="preserve"> follow up period via </w:t>
      </w:r>
      <w:r w:rsidR="00233BF2" w:rsidRPr="00E453EC">
        <w:lastRenderedPageBreak/>
        <w:t xml:space="preserve">questionnaire. </w:t>
      </w:r>
      <w:r w:rsidR="00300BD6" w:rsidRPr="00E453EC">
        <w:t xml:space="preserve">The follow-up data for wheezing </w:t>
      </w:r>
      <w:r w:rsidR="004D6FEA" w:rsidRPr="00E453EC">
        <w:t>were</w:t>
      </w:r>
      <w:r w:rsidR="00300BD6" w:rsidRPr="00E453EC">
        <w:t xml:space="preserve"> combined </w:t>
      </w:r>
      <w:r w:rsidR="004176F9" w:rsidRPr="00E453EC">
        <w:t>separate</w:t>
      </w:r>
      <w:r w:rsidR="004D6FEA" w:rsidRPr="00E453EC">
        <w:t>ly</w:t>
      </w:r>
      <w:r w:rsidR="004176F9" w:rsidRPr="00E453EC">
        <w:t xml:space="preserve"> for</w:t>
      </w:r>
      <w:r w:rsidR="00300BD6" w:rsidRPr="00E453EC">
        <w:t xml:space="preserve"> each time point to create an o</w:t>
      </w:r>
      <w:r w:rsidR="00617D0D" w:rsidRPr="00E453EC">
        <w:t>verall assessment</w:t>
      </w:r>
      <w:r w:rsidR="006D53FB" w:rsidRPr="00E453EC">
        <w:t xml:space="preserve"> of each subtype</w:t>
      </w:r>
      <w:r w:rsidR="00617D0D" w:rsidRPr="00E453EC">
        <w:t xml:space="preserve">: any wheezing at 3, 6, and 12 months, </w:t>
      </w:r>
      <w:r w:rsidR="00F437F6" w:rsidRPr="00E453EC">
        <w:t>infectious wheezing</w:t>
      </w:r>
      <w:r w:rsidR="00617D0D" w:rsidRPr="00E453EC">
        <w:t xml:space="preserve"> at 3, 6, and 12 months, and non-infectious wheezing at 3, 6, and 12 months. The overall assessment outcomes </w:t>
      </w:r>
      <w:r w:rsidR="001436CD" w:rsidRPr="00E453EC">
        <w:t>were</w:t>
      </w:r>
      <w:r w:rsidR="00617D0D" w:rsidRPr="00E453EC">
        <w:t xml:space="preserve"> used for the repeated measurement analysis.</w:t>
      </w:r>
    </w:p>
    <w:p w14:paraId="3C8D47BD" w14:textId="77777777" w:rsidR="00D97F72" w:rsidRPr="00E453EC" w:rsidRDefault="00D97F72" w:rsidP="00DD4FF1">
      <w:pPr>
        <w:spacing w:line="480" w:lineRule="auto"/>
        <w:outlineLvl w:val="0"/>
        <w:rPr>
          <w:b/>
          <w:i/>
        </w:rPr>
      </w:pPr>
      <w:r w:rsidRPr="00E453EC">
        <w:rPr>
          <w:b/>
          <w:i/>
        </w:rPr>
        <w:t>Covariates</w:t>
      </w:r>
    </w:p>
    <w:p w14:paraId="4291F9F5" w14:textId="21D65F62" w:rsidR="004707D6" w:rsidRPr="00E453EC" w:rsidRDefault="00D97F72" w:rsidP="00DD4FF1">
      <w:pPr>
        <w:spacing w:line="480" w:lineRule="auto"/>
        <w:rPr>
          <w:color w:val="000000"/>
          <w:shd w:val="clear" w:color="auto" w:fill="FFFFFF"/>
        </w:rPr>
      </w:pPr>
      <w:r w:rsidRPr="00E453EC">
        <w:rPr>
          <w:color w:val="000000"/>
          <w:shd w:val="clear" w:color="auto" w:fill="FFFFFF"/>
        </w:rPr>
        <w:t>The following risk factors were considered to potentially confound the association between prenatal antibiotics use or mode of delivery and wheezing in offspring and were adjusted for in th</w:t>
      </w:r>
      <w:r w:rsidR="00B44D70" w:rsidRPr="00E453EC">
        <w:rPr>
          <w:color w:val="000000"/>
          <w:shd w:val="clear" w:color="auto" w:fill="FFFFFF"/>
        </w:rPr>
        <w:t>e analyses</w:t>
      </w:r>
      <w:r w:rsidRPr="00E453EC">
        <w:rPr>
          <w:color w:val="000000"/>
          <w:shd w:val="clear" w:color="auto" w:fill="FFFFFF"/>
        </w:rPr>
        <w:t>:</w:t>
      </w:r>
      <w:r w:rsidR="0001356F" w:rsidRPr="00E453EC">
        <w:rPr>
          <w:color w:val="000000"/>
          <w:shd w:val="clear" w:color="auto" w:fill="FFFFFF"/>
        </w:rPr>
        <w:t xml:space="preserve"> </w:t>
      </w:r>
      <w:r w:rsidRPr="00E453EC">
        <w:rPr>
          <w:color w:val="000000"/>
          <w:shd w:val="clear" w:color="auto" w:fill="FFFFFF"/>
        </w:rPr>
        <w:t>maternal factors (asthma history, age at delivery, smoking</w:t>
      </w:r>
      <w:r w:rsidR="00E6008C" w:rsidRPr="00E453EC">
        <w:rPr>
          <w:color w:val="000000"/>
          <w:shd w:val="clear" w:color="auto" w:fill="FFFFFF"/>
        </w:rPr>
        <w:t>, infection</w:t>
      </w:r>
      <w:r w:rsidRPr="00E453EC">
        <w:rPr>
          <w:color w:val="000000"/>
          <w:shd w:val="clear" w:color="auto" w:fill="FFFFFF"/>
        </w:rPr>
        <w:t xml:space="preserve">) </w:t>
      </w:r>
      <w:r w:rsidR="00057A85" w:rsidRPr="00E453EC">
        <w:rPr>
          <w:color w:val="000000"/>
          <w:shd w:val="clear" w:color="auto" w:fill="FFFFFF"/>
        </w:rPr>
        <w:fldChar w:fldCharType="begin">
          <w:fldData xml:space="preserve">PEVuZE5vdGU+PENpdGU+PEF1dGhvcj5CZW5uPC9BdXRob3I+PFllYXI+MjAwMjwvWWVhcj48UmVj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</w:fldData>
        </w:fldChar>
      </w:r>
      <w:r w:rsidR="00485B2B" w:rsidRPr="00E453EC">
        <w:rPr>
          <w:color w:val="000000"/>
          <w:shd w:val="clear" w:color="auto" w:fill="FFFFFF"/>
        </w:rPr>
        <w:instrText xml:space="preserve"> ADDIN EN.CITE </w:instrText>
      </w:r>
      <w:r w:rsidR="00485B2B" w:rsidRPr="00E453EC">
        <w:rPr>
          <w:color w:val="000000"/>
          <w:shd w:val="clear" w:color="auto" w:fill="FFFFFF"/>
        </w:rPr>
        <w:fldChar w:fldCharType="begin">
          <w:fldData xml:space="preserve">PEVuZE5vdGU+PENpdGU+PEF1dGhvcj5CZW5uPC9BdXRob3I+PFllYXI+MjAwMjwvWWVhcj48UmVj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</w:fldData>
        </w:fldChar>
      </w:r>
      <w:r w:rsidR="00485B2B" w:rsidRPr="00E453EC">
        <w:rPr>
          <w:color w:val="000000"/>
          <w:shd w:val="clear" w:color="auto" w:fill="FFFFFF"/>
        </w:rPr>
        <w:instrText xml:space="preserve"> ADDIN EN.CITE.DATA </w:instrText>
      </w:r>
      <w:r w:rsidR="00485B2B" w:rsidRPr="00E453EC">
        <w:rPr>
          <w:color w:val="000000"/>
          <w:shd w:val="clear" w:color="auto" w:fill="FFFFFF"/>
        </w:rPr>
      </w:r>
      <w:r w:rsidR="00485B2B" w:rsidRPr="00E453EC">
        <w:rPr>
          <w:color w:val="000000"/>
          <w:shd w:val="clear" w:color="auto" w:fill="FFFFFF"/>
        </w:rPr>
        <w:fldChar w:fldCharType="end"/>
      </w:r>
      <w:r w:rsidR="00057A85" w:rsidRPr="00E453EC">
        <w:rPr>
          <w:color w:val="000000"/>
          <w:shd w:val="clear" w:color="auto" w:fill="FFFFFF"/>
        </w:rPr>
      </w:r>
      <w:r w:rsidR="00057A85" w:rsidRPr="00E453EC">
        <w:rPr>
          <w:color w:val="000000"/>
          <w:shd w:val="clear" w:color="auto" w:fill="FFFFFF"/>
        </w:rPr>
        <w:fldChar w:fldCharType="separate"/>
      </w:r>
      <w:r w:rsidR="00485B2B" w:rsidRPr="00E453EC">
        <w:rPr>
          <w:noProof/>
          <w:color w:val="000000"/>
          <w:shd w:val="clear" w:color="auto" w:fill="FFFFFF"/>
        </w:rPr>
        <w:t>[4-10, 13, 21-23]</w:t>
      </w:r>
      <w:r w:rsidR="00057A85" w:rsidRPr="00E453EC">
        <w:rPr>
          <w:color w:val="000000"/>
          <w:shd w:val="clear" w:color="auto" w:fill="FFFFFF"/>
        </w:rPr>
        <w:fldChar w:fldCharType="end"/>
      </w:r>
      <w:r w:rsidRPr="00E453EC">
        <w:rPr>
          <w:color w:val="000000"/>
          <w:shd w:val="clear" w:color="auto" w:fill="FFFFFF"/>
        </w:rPr>
        <w:t xml:space="preserve">, gender </w:t>
      </w:r>
      <w:r w:rsidR="009D52E1" w:rsidRPr="00E453EC">
        <w:rPr>
          <w:color w:val="000000"/>
          <w:shd w:val="clear" w:color="auto" w:fill="FFFFFF"/>
        </w:rPr>
        <w:fldChar w:fldCharType="begin">
          <w:fldData xml:space="preserve">PEVuZE5vdGU+PENpdGU+PEF1dGhvcj5CZW5uPC9BdXRob3I+PFllYXI+MjAwMjwvWWVhcj48UmVj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</w:fldData>
        </w:fldChar>
      </w:r>
      <w:r w:rsidR="00485B2B" w:rsidRPr="00E453EC">
        <w:rPr>
          <w:color w:val="000000"/>
          <w:shd w:val="clear" w:color="auto" w:fill="FFFFFF"/>
        </w:rPr>
        <w:instrText xml:space="preserve"> ADDIN EN.CITE </w:instrText>
      </w:r>
      <w:r w:rsidR="00485B2B" w:rsidRPr="00E453EC">
        <w:rPr>
          <w:color w:val="000000"/>
          <w:shd w:val="clear" w:color="auto" w:fill="FFFFFF"/>
        </w:rPr>
        <w:fldChar w:fldCharType="begin">
          <w:fldData xml:space="preserve">PEVuZE5vdGU+PENpdGU+PEF1dGhvcj5CZW5uPC9BdXRob3I+PFllYXI+MjAwMjwvWWVhcj48UmVj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</w:fldData>
        </w:fldChar>
      </w:r>
      <w:r w:rsidR="00485B2B" w:rsidRPr="00E453EC">
        <w:rPr>
          <w:color w:val="000000"/>
          <w:shd w:val="clear" w:color="auto" w:fill="FFFFFF"/>
        </w:rPr>
        <w:instrText xml:space="preserve"> ADDIN EN.CITE.DATA </w:instrText>
      </w:r>
      <w:r w:rsidR="00485B2B" w:rsidRPr="00E453EC">
        <w:rPr>
          <w:color w:val="000000"/>
          <w:shd w:val="clear" w:color="auto" w:fill="FFFFFF"/>
        </w:rPr>
      </w:r>
      <w:r w:rsidR="00485B2B" w:rsidRPr="00E453EC">
        <w:rPr>
          <w:color w:val="000000"/>
          <w:shd w:val="clear" w:color="auto" w:fill="FFFFFF"/>
        </w:rPr>
        <w:fldChar w:fldCharType="end"/>
      </w:r>
      <w:r w:rsidR="009D52E1" w:rsidRPr="00E453EC">
        <w:rPr>
          <w:color w:val="000000"/>
          <w:shd w:val="clear" w:color="auto" w:fill="FFFFFF"/>
        </w:rPr>
      </w:r>
      <w:r w:rsidR="009D52E1" w:rsidRPr="00E453EC">
        <w:rPr>
          <w:color w:val="000000"/>
          <w:shd w:val="clear" w:color="auto" w:fill="FFFFFF"/>
        </w:rPr>
        <w:fldChar w:fldCharType="separate"/>
      </w:r>
      <w:r w:rsidR="00485B2B" w:rsidRPr="00E453EC">
        <w:rPr>
          <w:noProof/>
          <w:color w:val="000000"/>
          <w:shd w:val="clear" w:color="auto" w:fill="FFFFFF"/>
        </w:rPr>
        <w:t>[4-6, 9, 10, 13, 21-23]</w:t>
      </w:r>
      <w:r w:rsidR="009D52E1" w:rsidRPr="00E453EC">
        <w:rPr>
          <w:color w:val="000000"/>
          <w:shd w:val="clear" w:color="auto" w:fill="FFFFFF"/>
        </w:rPr>
        <w:fldChar w:fldCharType="end"/>
      </w:r>
      <w:r w:rsidRPr="00E453EC">
        <w:rPr>
          <w:color w:val="000000"/>
          <w:shd w:val="clear" w:color="auto" w:fill="FFFFFF"/>
        </w:rPr>
        <w:t xml:space="preserve">, birth order </w:t>
      </w:r>
      <w:r w:rsidR="009D52E1" w:rsidRPr="00E453EC">
        <w:rPr>
          <w:color w:val="000000"/>
          <w:shd w:val="clear" w:color="auto" w:fill="FFFFFF"/>
        </w:rPr>
        <w:fldChar w:fldCharType="begin">
          <w:fldData xml:space="preserve">PEVuZE5vdGU+PENpdGU+PEF1dGhvcj5NZW5lemVzPC9BdXRob3I+PFllYXI+MjAxMTwvWWVhcj48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</w:fldData>
        </w:fldChar>
      </w:r>
      <w:r w:rsidR="00485B2B" w:rsidRPr="00E453EC">
        <w:rPr>
          <w:color w:val="000000"/>
          <w:shd w:val="clear" w:color="auto" w:fill="FFFFFF"/>
        </w:rPr>
        <w:instrText xml:space="preserve"> ADDIN EN.CITE </w:instrText>
      </w:r>
      <w:r w:rsidR="00485B2B" w:rsidRPr="00E453EC">
        <w:rPr>
          <w:color w:val="000000"/>
          <w:shd w:val="clear" w:color="auto" w:fill="FFFFFF"/>
        </w:rPr>
        <w:fldChar w:fldCharType="begin">
          <w:fldData xml:space="preserve">PEVuZE5vdGU+PENpdGU+PEF1dGhvcj5NZW5lemVzPC9BdXRob3I+PFllYXI+MjAxMTwvWWVhcj48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</w:fldData>
        </w:fldChar>
      </w:r>
      <w:r w:rsidR="00485B2B" w:rsidRPr="00E453EC">
        <w:rPr>
          <w:color w:val="000000"/>
          <w:shd w:val="clear" w:color="auto" w:fill="FFFFFF"/>
        </w:rPr>
        <w:instrText xml:space="preserve"> ADDIN EN.CITE.DATA </w:instrText>
      </w:r>
      <w:r w:rsidR="00485B2B" w:rsidRPr="00E453EC">
        <w:rPr>
          <w:color w:val="000000"/>
          <w:shd w:val="clear" w:color="auto" w:fill="FFFFFF"/>
        </w:rPr>
      </w:r>
      <w:r w:rsidR="00485B2B" w:rsidRPr="00E453EC">
        <w:rPr>
          <w:color w:val="000000"/>
          <w:shd w:val="clear" w:color="auto" w:fill="FFFFFF"/>
        </w:rPr>
        <w:fldChar w:fldCharType="end"/>
      </w:r>
      <w:r w:rsidR="009D52E1" w:rsidRPr="00E453EC">
        <w:rPr>
          <w:color w:val="000000"/>
          <w:shd w:val="clear" w:color="auto" w:fill="FFFFFF"/>
        </w:rPr>
      </w:r>
      <w:r w:rsidR="009D52E1" w:rsidRPr="00E453EC">
        <w:rPr>
          <w:color w:val="000000"/>
          <w:shd w:val="clear" w:color="auto" w:fill="FFFFFF"/>
        </w:rPr>
        <w:fldChar w:fldCharType="separate"/>
      </w:r>
      <w:r w:rsidR="00485B2B" w:rsidRPr="00E453EC">
        <w:rPr>
          <w:noProof/>
          <w:color w:val="000000"/>
          <w:shd w:val="clear" w:color="auto" w:fill="FFFFFF"/>
        </w:rPr>
        <w:t>[6, 22]</w:t>
      </w:r>
      <w:r w:rsidR="009D52E1" w:rsidRPr="00E453EC">
        <w:rPr>
          <w:color w:val="000000"/>
          <w:shd w:val="clear" w:color="auto" w:fill="FFFFFF"/>
        </w:rPr>
        <w:fldChar w:fldCharType="end"/>
      </w:r>
      <w:r w:rsidRPr="00E453EC">
        <w:rPr>
          <w:color w:val="000000"/>
          <w:shd w:val="clear" w:color="auto" w:fill="FFFFFF"/>
        </w:rPr>
        <w:t xml:space="preserve">, and birth weight (born less than 2500g (5lbs and 8oz) </w:t>
      </w:r>
      <w:r w:rsidR="009D52E1" w:rsidRPr="00E453EC">
        <w:rPr>
          <w:color w:val="000000"/>
          <w:shd w:val="clear" w:color="auto" w:fill="FFFFFF"/>
        </w:rPr>
        <w:fldChar w:fldCharType="begin">
          <w:fldData xml:space="preserve">PEVuZE5vdGU+PENpdGU+PEF1dGhvcj5CZW5uPC9BdXRob3I+PFllYXI+MjAwMjwvWWVhcj48UmVj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</w:fldData>
        </w:fldChar>
      </w:r>
      <w:r w:rsidR="00485B2B" w:rsidRPr="00E453EC">
        <w:rPr>
          <w:color w:val="000000"/>
          <w:shd w:val="clear" w:color="auto" w:fill="FFFFFF"/>
        </w:rPr>
        <w:instrText xml:space="preserve"> ADDIN EN.CITE </w:instrText>
      </w:r>
      <w:r w:rsidR="00485B2B" w:rsidRPr="00E453EC">
        <w:rPr>
          <w:color w:val="000000"/>
          <w:shd w:val="clear" w:color="auto" w:fill="FFFFFF"/>
        </w:rPr>
        <w:fldChar w:fldCharType="begin">
          <w:fldData xml:space="preserve">PEVuZE5vdGU+PENpdGU+PEF1dGhvcj5CZW5uPC9BdXRob3I+PFllYXI+MjAwMjwvWWVhcj48UmVj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</w:fldData>
        </w:fldChar>
      </w:r>
      <w:r w:rsidR="00485B2B" w:rsidRPr="00E453EC">
        <w:rPr>
          <w:color w:val="000000"/>
          <w:shd w:val="clear" w:color="auto" w:fill="FFFFFF"/>
        </w:rPr>
        <w:instrText xml:space="preserve"> ADDIN EN.CITE.DATA </w:instrText>
      </w:r>
      <w:r w:rsidR="00485B2B" w:rsidRPr="00E453EC">
        <w:rPr>
          <w:color w:val="000000"/>
          <w:shd w:val="clear" w:color="auto" w:fill="FFFFFF"/>
        </w:rPr>
      </w:r>
      <w:r w:rsidR="00485B2B" w:rsidRPr="00E453EC">
        <w:rPr>
          <w:color w:val="000000"/>
          <w:shd w:val="clear" w:color="auto" w:fill="FFFFFF"/>
        </w:rPr>
        <w:fldChar w:fldCharType="end"/>
      </w:r>
      <w:r w:rsidR="009D52E1" w:rsidRPr="00E453EC">
        <w:rPr>
          <w:color w:val="000000"/>
          <w:shd w:val="clear" w:color="auto" w:fill="FFFFFF"/>
        </w:rPr>
      </w:r>
      <w:r w:rsidR="009D52E1" w:rsidRPr="00E453EC">
        <w:rPr>
          <w:color w:val="000000"/>
          <w:shd w:val="clear" w:color="auto" w:fill="FFFFFF"/>
        </w:rPr>
        <w:fldChar w:fldCharType="separate"/>
      </w:r>
      <w:r w:rsidR="00485B2B" w:rsidRPr="00E453EC">
        <w:rPr>
          <w:noProof/>
          <w:color w:val="000000"/>
          <w:shd w:val="clear" w:color="auto" w:fill="FFFFFF"/>
        </w:rPr>
        <w:t>[4, 6, 9, 10, 13, 21-23]</w:t>
      </w:r>
      <w:r w:rsidR="009D52E1" w:rsidRPr="00E453EC">
        <w:rPr>
          <w:color w:val="000000"/>
          <w:shd w:val="clear" w:color="auto" w:fill="FFFFFF"/>
        </w:rPr>
        <w:fldChar w:fldCharType="end"/>
      </w:r>
      <w:r w:rsidRPr="00E453EC">
        <w:rPr>
          <w:color w:val="000000"/>
          <w:shd w:val="clear" w:color="auto" w:fill="FFFFFF"/>
        </w:rPr>
        <w:t xml:space="preserve">. </w:t>
      </w:r>
      <w:r w:rsidR="002C3AF0" w:rsidRPr="00E453EC">
        <w:rPr>
          <w:color w:val="000000"/>
          <w:shd w:val="clear" w:color="auto" w:fill="FFFFFF"/>
        </w:rPr>
        <w:t xml:space="preserve">Information on birth weight and maternal infection was retrieved from hospital notes. Data </w:t>
      </w:r>
      <w:r w:rsidR="00C56971" w:rsidRPr="00E453EC">
        <w:rPr>
          <w:color w:val="000000"/>
          <w:shd w:val="clear" w:color="auto" w:fill="FFFFFF"/>
        </w:rPr>
        <w:t>on</w:t>
      </w:r>
      <w:r w:rsidR="002C3AF0" w:rsidRPr="00E453EC">
        <w:rPr>
          <w:color w:val="000000"/>
          <w:shd w:val="clear" w:color="auto" w:fill="FFFFFF"/>
        </w:rPr>
        <w:t xml:space="preserve"> antibiotic use and covariates were acquired via questionnaires.</w:t>
      </w:r>
      <w:r w:rsidRPr="00E453EC">
        <w:rPr>
          <w:color w:val="000000"/>
          <w:shd w:val="clear" w:color="auto" w:fill="FFFFFF"/>
        </w:rPr>
        <w:t xml:space="preserve"> </w:t>
      </w:r>
    </w:p>
    <w:p w14:paraId="4D7D696B" w14:textId="01979081" w:rsidR="0066314C" w:rsidRPr="00E453EC" w:rsidRDefault="00DE2255" w:rsidP="00DD4FF1">
      <w:pPr>
        <w:spacing w:line="480" w:lineRule="auto"/>
        <w:rPr>
          <w:color w:val="000000"/>
          <w:shd w:val="clear" w:color="auto" w:fill="FFFFFF"/>
        </w:rPr>
      </w:pPr>
      <w:r w:rsidRPr="00E453EC">
        <w:rPr>
          <w:b/>
          <w:i/>
        </w:rPr>
        <w:t>Statistical Analysis</w:t>
      </w:r>
    </w:p>
    <w:p w14:paraId="33DAC98E" w14:textId="3815EBB3" w:rsidR="007C36E7" w:rsidRPr="00E453EC" w:rsidRDefault="00BF74BC" w:rsidP="00DD4FF1">
      <w:pPr>
        <w:spacing w:line="480" w:lineRule="auto"/>
      </w:pPr>
      <w:r w:rsidRPr="00E453EC">
        <w:t xml:space="preserve">Frequency counts and percentages </w:t>
      </w:r>
      <w:r w:rsidR="00B44D70" w:rsidRPr="00E453EC">
        <w:t>a</w:t>
      </w:r>
      <w:r w:rsidRPr="00E453EC">
        <w:t>re presented for all variables.</w:t>
      </w:r>
      <w:r w:rsidR="00A1760D" w:rsidRPr="00E453EC">
        <w:t xml:space="preserve"> </w:t>
      </w:r>
      <w:r w:rsidR="004274C7" w:rsidRPr="00E453EC">
        <w:t>Chi-square</w:t>
      </w:r>
      <w:r w:rsidR="00A1760D" w:rsidRPr="00E453EC">
        <w:t xml:space="preserve"> goodness of fit</w:t>
      </w:r>
      <w:r w:rsidR="004274C7" w:rsidRPr="00E453EC">
        <w:t xml:space="preserve"> analys</w:t>
      </w:r>
      <w:r w:rsidR="00A1760D" w:rsidRPr="00E453EC">
        <w:t>is</w:t>
      </w:r>
      <w:r w:rsidR="004274C7" w:rsidRPr="00E453EC">
        <w:t xml:space="preserve"> </w:t>
      </w:r>
      <w:r w:rsidR="00A1760D" w:rsidRPr="00E453EC">
        <w:t>was</w:t>
      </w:r>
      <w:r w:rsidR="004274C7" w:rsidRPr="00E453EC">
        <w:t xml:space="preserve"> used to test </w:t>
      </w:r>
      <w:r w:rsidR="00E66371" w:rsidRPr="00E453EC">
        <w:t xml:space="preserve">the statistical </w:t>
      </w:r>
      <w:r w:rsidR="004274C7" w:rsidRPr="00E453EC">
        <w:t>significa</w:t>
      </w:r>
      <w:r w:rsidR="00806AE9" w:rsidRPr="00E453EC">
        <w:t>n</w:t>
      </w:r>
      <w:r w:rsidR="00E66371" w:rsidRPr="00E453EC">
        <w:t>ce</w:t>
      </w:r>
      <w:r w:rsidR="00806AE9" w:rsidRPr="00E453EC">
        <w:t xml:space="preserve"> difference</w:t>
      </w:r>
      <w:r w:rsidR="00B336EC" w:rsidRPr="00E453EC">
        <w:t>s between the analytical sample with the relevant data</w:t>
      </w:r>
      <w:r w:rsidR="006C4977" w:rsidRPr="00E453EC">
        <w:t xml:space="preserve"> </w:t>
      </w:r>
      <w:r w:rsidR="009B74C2" w:rsidRPr="00E453EC">
        <w:t xml:space="preserve">and the </w:t>
      </w:r>
      <w:r w:rsidR="00B336EC" w:rsidRPr="00E453EC">
        <w:t>complete F2 birth cohort</w:t>
      </w:r>
      <w:r w:rsidR="00C93C35" w:rsidRPr="00E453EC">
        <w:t xml:space="preserve"> (status of 2018)</w:t>
      </w:r>
      <w:r w:rsidR="00864AD7" w:rsidRPr="00E453EC">
        <w:t xml:space="preserve">. </w:t>
      </w:r>
      <w:r w:rsidR="00D05738" w:rsidRPr="00E453EC">
        <w:t xml:space="preserve">We distinguished any </w:t>
      </w:r>
      <w:r w:rsidR="00491C6F" w:rsidRPr="00E453EC">
        <w:t>wheezing</w:t>
      </w:r>
      <w:r w:rsidR="00D05738" w:rsidRPr="00E453EC">
        <w:t xml:space="preserve">, infectious </w:t>
      </w:r>
      <w:r w:rsidR="00491C6F" w:rsidRPr="00E453EC">
        <w:t>wheezing</w:t>
      </w:r>
      <w:r w:rsidR="00D05738" w:rsidRPr="00E453EC">
        <w:t xml:space="preserve">, non-infectious </w:t>
      </w:r>
      <w:r w:rsidR="00491C6F" w:rsidRPr="00E453EC">
        <w:t>wheezing</w:t>
      </w:r>
      <w:r w:rsidR="00D05738" w:rsidRPr="00E453EC">
        <w:t xml:space="preserve"> measured at 3, 6, and 12 months in the first year of life. </w:t>
      </w:r>
      <w:r w:rsidRPr="00E453EC">
        <w:t>A log-linear model</w:t>
      </w:r>
      <w:r w:rsidR="0001356F" w:rsidRPr="00E453EC">
        <w:t xml:space="preserve"> was used</w:t>
      </w:r>
      <w:r w:rsidRPr="00E453EC">
        <w:t xml:space="preserve"> </w:t>
      </w:r>
      <w:r w:rsidR="00B336EC" w:rsidRPr="00E453EC">
        <w:t xml:space="preserve">to estimate risk ratios </w:t>
      </w:r>
      <w:r w:rsidR="00D05738" w:rsidRPr="00E453EC">
        <w:t xml:space="preserve">of prenatal antibiotic use and mode of delivery for repeated measurement of wheezing </w:t>
      </w:r>
      <w:r w:rsidR="00B336EC" w:rsidRPr="00E453EC">
        <w:t xml:space="preserve">using the SAS procedure GENMOD </w:t>
      </w:r>
      <w:r w:rsidR="003B6D6C" w:rsidRPr="00E453EC">
        <w:fldChar w:fldCharType="begin"/>
      </w:r>
      <w:r w:rsidR="00485B2B" w:rsidRPr="00E453EC">
        <w:instrText xml:space="preserve"> ADDIN EN.CITE &lt;EndNote&gt;&lt;Cite&gt;&lt;Author&gt;Zou&lt;/Author&gt;&lt;Year&gt;2004&lt;/Year&gt;&lt;RecNum&gt;58&lt;/RecNum&gt;&lt;DisplayText&gt;[30]&lt;/DisplayText&gt;&lt;record&gt;&lt;rec-number&gt;58&lt;/rec-number&gt;&lt;foreign-keys&gt;&lt;key app="EN" db-id="ezt55ep0i5ftv3edsstxv0xes9t52v09f5ds" timestamp="1546965196"&gt;58&lt;/key&gt;&lt;/foreign-keys&gt;&lt;ref-type name="Journal Article"&gt;17&lt;/ref-type&gt;&lt;contributors&gt;&lt;authors&gt;&lt;author&gt;Zou, Guangyong&lt;/author&gt;&lt;/authors&gt;&lt;/contributors&gt;&lt;titles&gt;&lt;title&gt;A modified poisson regression approach to prospective studies with binary data&lt;/title&gt;&lt;secondary-title&gt;American journal of epidemiology&lt;/secondary-title&gt;&lt;/titles&gt;&lt;periodical&gt;&lt;full-title&gt;American journal of epidemiology&lt;/full-title&gt;&lt;/periodical&gt;&lt;pages&gt;702-706&lt;/pages&gt;&lt;volume&gt;159&lt;/volume&gt;&lt;number&gt;7&lt;/number&gt;&lt;dates&gt;&lt;year&gt;2004&lt;/year&gt;&lt;/dates&gt;&lt;isbn&gt;0002-9262&lt;/isbn&gt;&lt;urls&gt;&lt;/urls&gt;&lt;/record&gt;&lt;/Cite&gt;&lt;/EndNote&gt;</w:instrText>
      </w:r>
      <w:r w:rsidR="003B6D6C" w:rsidRPr="00E453EC">
        <w:fldChar w:fldCharType="separate"/>
      </w:r>
      <w:r w:rsidR="00485B2B" w:rsidRPr="00E453EC">
        <w:rPr>
          <w:noProof/>
        </w:rPr>
        <w:t>[30]</w:t>
      </w:r>
      <w:r w:rsidR="003B6D6C" w:rsidRPr="00E453EC">
        <w:fldChar w:fldCharType="end"/>
      </w:r>
      <w:r w:rsidRPr="00E453EC">
        <w:t xml:space="preserve">. We </w:t>
      </w:r>
      <w:r w:rsidR="00B336EC" w:rsidRPr="00E453EC">
        <w:t xml:space="preserve">also </w:t>
      </w:r>
      <w:r w:rsidRPr="00E453EC">
        <w:t>assessed first term interaction</w:t>
      </w:r>
      <w:r w:rsidR="00D954D4" w:rsidRPr="00E453EC">
        <w:t>s</w:t>
      </w:r>
      <w:r w:rsidRPr="00E453EC">
        <w:t xml:space="preserve"> of prenatal antibiotic exposure </w:t>
      </w:r>
      <w:r w:rsidR="00D954D4" w:rsidRPr="00E453EC">
        <w:t xml:space="preserve">and mode of delivery </w:t>
      </w:r>
      <w:r w:rsidRPr="00E453EC">
        <w:t xml:space="preserve">with maternal </w:t>
      </w:r>
      <w:r w:rsidR="008C4526" w:rsidRPr="00E453EC">
        <w:t xml:space="preserve">and infant </w:t>
      </w:r>
      <w:r w:rsidRPr="00E453EC">
        <w:t>factors</w:t>
      </w:r>
      <w:r w:rsidR="008C4526" w:rsidRPr="00E453EC">
        <w:t>;</w:t>
      </w:r>
      <w:r w:rsidR="00156455" w:rsidRPr="00E453EC">
        <w:t xml:space="preserve"> </w:t>
      </w:r>
      <w:r w:rsidR="00156455" w:rsidRPr="00E453EC">
        <w:rPr>
          <w:color w:val="000000"/>
          <w:shd w:val="clear" w:color="auto" w:fill="FFFFFF"/>
        </w:rPr>
        <w:t>asthma history, age at delivery, smoking,</w:t>
      </w:r>
      <w:r w:rsidRPr="00E453EC">
        <w:t xml:space="preserve"> gender,</w:t>
      </w:r>
      <w:r w:rsidR="00DB4DA4" w:rsidRPr="00E453EC">
        <w:t xml:space="preserve"> birth weight, and birth order.</w:t>
      </w:r>
      <w:r w:rsidR="003C6810" w:rsidRPr="00E453EC">
        <w:t xml:space="preserve"> </w:t>
      </w:r>
      <w:r w:rsidR="006D53FB" w:rsidRPr="00E453EC">
        <w:t>Furthermore, w</w:t>
      </w:r>
      <w:r w:rsidR="003C6810" w:rsidRPr="00E453EC">
        <w:t>e considered</w:t>
      </w:r>
      <w:r w:rsidR="003C6810" w:rsidRPr="00E453EC">
        <w:rPr>
          <w:color w:val="000000"/>
          <w:shd w:val="clear" w:color="auto" w:fill="FFFFFF"/>
        </w:rPr>
        <w:t xml:space="preserve"> that mothers with asthma </w:t>
      </w:r>
      <w:r w:rsidR="00BC582E" w:rsidRPr="00E453EC">
        <w:rPr>
          <w:color w:val="000000"/>
          <w:shd w:val="clear" w:color="auto" w:fill="FFFFFF"/>
        </w:rPr>
        <w:t>might</w:t>
      </w:r>
      <w:r w:rsidR="004176F9" w:rsidRPr="00E453EC">
        <w:rPr>
          <w:color w:val="000000"/>
          <w:shd w:val="clear" w:color="auto" w:fill="FFFFFF"/>
        </w:rPr>
        <w:t xml:space="preserve"> </w:t>
      </w:r>
      <w:r w:rsidR="00326A0F" w:rsidRPr="00E453EC">
        <w:rPr>
          <w:color w:val="000000"/>
          <w:shd w:val="clear" w:color="auto" w:fill="FFFFFF"/>
        </w:rPr>
        <w:t>have</w:t>
      </w:r>
      <w:r w:rsidR="003C6810" w:rsidRPr="00E453EC">
        <w:rPr>
          <w:color w:val="000000"/>
          <w:shd w:val="clear" w:color="auto" w:fill="FFFFFF"/>
        </w:rPr>
        <w:t xml:space="preserve"> </w:t>
      </w:r>
      <w:r w:rsidR="004176F9" w:rsidRPr="00E453EC">
        <w:rPr>
          <w:color w:val="000000"/>
          <w:shd w:val="clear" w:color="auto" w:fill="FFFFFF"/>
        </w:rPr>
        <w:t xml:space="preserve">a </w:t>
      </w:r>
      <w:r w:rsidR="003C6810" w:rsidRPr="00E453EC">
        <w:rPr>
          <w:color w:val="000000"/>
          <w:shd w:val="clear" w:color="auto" w:fill="FFFFFF"/>
        </w:rPr>
        <w:t xml:space="preserve">different use of antibiotics during pregnancy. </w:t>
      </w:r>
      <w:r w:rsidR="004176F9" w:rsidRPr="00E453EC">
        <w:rPr>
          <w:color w:val="000000"/>
          <w:shd w:val="clear" w:color="auto" w:fill="FFFFFF"/>
        </w:rPr>
        <w:t>I</w:t>
      </w:r>
      <w:r w:rsidRPr="00E453EC">
        <w:t>n addition to assessing interaction</w:t>
      </w:r>
      <w:r w:rsidR="00D05738" w:rsidRPr="00E453EC">
        <w:t xml:space="preserve"> on a </w:t>
      </w:r>
      <w:r w:rsidR="00D05738" w:rsidRPr="00E453EC">
        <w:lastRenderedPageBreak/>
        <w:t>multiplicative scale using log-linear models</w:t>
      </w:r>
      <w:r w:rsidRPr="00E453EC">
        <w:t xml:space="preserve">, we further evaluated </w:t>
      </w:r>
      <w:r w:rsidR="00D05738" w:rsidRPr="00E453EC">
        <w:t xml:space="preserve">a </w:t>
      </w:r>
      <w:r w:rsidRPr="00E453EC">
        <w:t xml:space="preserve">possible </w:t>
      </w:r>
      <w:r w:rsidR="00D05738" w:rsidRPr="00E453EC">
        <w:t xml:space="preserve">interaction </w:t>
      </w:r>
      <w:r w:rsidRPr="00E453EC">
        <w:t xml:space="preserve">on an additive scale </w:t>
      </w:r>
      <w:r w:rsidR="00D05738" w:rsidRPr="00E453EC">
        <w:t>(joint effects)</w:t>
      </w:r>
      <w:r w:rsidRPr="00E453EC">
        <w:t xml:space="preserve"> using </w:t>
      </w:r>
      <w:r w:rsidR="00B336EC" w:rsidRPr="00E453EC">
        <w:t xml:space="preserve">the SAS procedure </w:t>
      </w:r>
      <w:r w:rsidRPr="00E453EC">
        <w:t>GAM</w:t>
      </w:r>
      <w:r w:rsidR="00B336EC" w:rsidRPr="00E453EC">
        <w:t xml:space="preserve"> </w:t>
      </w:r>
      <w:r w:rsidR="003B6D6C" w:rsidRPr="00E453EC">
        <w:fldChar w:fldCharType="begin"/>
      </w:r>
      <w:r w:rsidR="00485B2B" w:rsidRPr="00E453EC">
        <w:instrText xml:space="preserve"> ADDIN EN.CITE &lt;EndNote&gt;&lt;Cite&gt;&lt;Author&gt;Cai&lt;/Author&gt;&lt;Year&gt;2008&lt;/Year&gt;&lt;RecNum&gt;59&lt;/RecNum&gt;&lt;DisplayText&gt;[31]&lt;/DisplayText&gt;&lt;record&gt;&lt;rec-number&gt;59&lt;/rec-number&gt;&lt;foreign-keys&gt;&lt;key app="EN" db-id="ezt55ep0i5ftv3edsstxv0xes9t52v09f5ds" timestamp="1546965218"&gt;59&lt;/key&gt;&lt;/foreign-keys&gt;&lt;ref-type name="Conference Proceedings"&gt;10&lt;/ref-type&gt;&lt;contributors&gt;&lt;authors&gt;&lt;author&gt;Cai, Weijie&lt;/author&gt;&lt;/authors&gt;&lt;/contributors&gt;&lt;titles&gt;&lt;title&gt;Fitting Generalized Additive Models with the GAM Procedure in SAS 9.2&lt;/title&gt;&lt;secondary-title&gt;SAS Global Forum&lt;/secondary-title&gt;&lt;/titles&gt;&lt;dates&gt;&lt;year&gt;2008&lt;/year&gt;&lt;/dates&gt;&lt;urls&gt;&lt;/urls&gt;&lt;/record&gt;&lt;/Cite&gt;&lt;/EndNote&gt;</w:instrText>
      </w:r>
      <w:r w:rsidR="003B6D6C" w:rsidRPr="00E453EC">
        <w:fldChar w:fldCharType="separate"/>
      </w:r>
      <w:r w:rsidR="00485B2B" w:rsidRPr="00E453EC">
        <w:rPr>
          <w:noProof/>
        </w:rPr>
        <w:t>[31]</w:t>
      </w:r>
      <w:r w:rsidR="003B6D6C" w:rsidRPr="00E453EC">
        <w:fldChar w:fldCharType="end"/>
      </w:r>
      <w:r w:rsidR="00D05738" w:rsidRPr="00E453EC">
        <w:t>. This approach</w:t>
      </w:r>
      <w:r w:rsidR="002E09C2" w:rsidRPr="00E453EC">
        <w:t xml:space="preserve"> allows nonparametric regression modeling </w:t>
      </w:r>
      <w:r w:rsidR="00901296" w:rsidRPr="00E453EC">
        <w:t xml:space="preserve">and gives flexibility to </w:t>
      </w:r>
      <w:r w:rsidR="00B918BA" w:rsidRPr="00E453EC">
        <w:t>model predictor-response relationships</w:t>
      </w:r>
      <w:r w:rsidR="00901296" w:rsidRPr="00E453EC">
        <w:t xml:space="preserve"> in various data types</w:t>
      </w:r>
      <w:r w:rsidR="007D5D3A" w:rsidRPr="00E453EC">
        <w:t xml:space="preserve">, which </w:t>
      </w:r>
      <w:r w:rsidR="00BC14CD" w:rsidRPr="00E453EC">
        <w:t>may</w:t>
      </w:r>
      <w:r w:rsidR="007D5D3A" w:rsidRPr="00E453EC">
        <w:t xml:space="preserve"> give better insight into biologic interaction </w:t>
      </w:r>
      <w:r w:rsidR="00867417" w:rsidRPr="00E453EC">
        <w:fldChar w:fldCharType="begin"/>
      </w:r>
      <w:r w:rsidR="00485B2B" w:rsidRPr="00E453EC">
        <w:instrText xml:space="preserve"> ADDIN EN.CITE &lt;EndNote&gt;&lt;Cite&gt;&lt;Author&gt;Rothman&lt;/Author&gt;&lt;Year&gt;2012&lt;/Year&gt;&lt;RecNum&gt;109&lt;/RecNum&gt;&lt;DisplayText&gt;[32, 33]&lt;/DisplayText&gt;&lt;record&gt;&lt;rec-number&gt;109&lt;/rec-number&gt;&lt;foreign-keys&gt;&lt;key app="EN" db-id="ezt55ep0i5ftv3edsstxv0xes9t52v09f5ds" timestamp="1557337055"&gt;109&lt;/key&gt;&lt;/foreign-keys&gt;&lt;ref-type name="Book"&gt;6&lt;/ref-type&gt;&lt;contributors&gt;&lt;authors&gt;&lt;author&gt;Rothman, Kenneth J&lt;/author&gt;&lt;/authors&gt;&lt;/contributors&gt;&lt;titles&gt;&lt;title&gt;Epidemiology: an introduction&lt;/title&gt;&lt;/titles&gt;&lt;dates&gt;&lt;year&gt;2012&lt;/year&gt;&lt;/dates&gt;&lt;publisher&gt;Oxford university press&lt;/publisher&gt;&lt;isbn&gt;0199938458&lt;/isbn&gt;&lt;urls&gt;&lt;/urls&gt;&lt;/record&gt;&lt;/Cite&gt;&lt;Cite&gt;&lt;Author&gt;Knol&lt;/Author&gt;&lt;Year&gt;2007&lt;/Year&gt;&lt;RecNum&gt;110&lt;/RecNum&gt;&lt;record&gt;&lt;rec-number&gt;110&lt;/rec-number&gt;&lt;foreign-keys&gt;&lt;key app="EN" db-id="ezt55ep0i5ftv3edsstxv0xes9t52v09f5ds" timestamp="1557337104"&gt;110&lt;/key&gt;&lt;/foreign-keys&gt;&lt;ref-type name="Journal Article"&gt;17&lt;/ref-type&gt;&lt;contributors&gt;&lt;authors&gt;&lt;author&gt;Knol, Mirjam J&lt;/author&gt;&lt;author&gt;van der Tweel, Ingeborg&lt;/author&gt;&lt;author&gt;Grobbee, Diederick E&lt;/author&gt;&lt;author&gt;Numans, Mattijs E&lt;/author&gt;&lt;author&gt;Geerlings, Mirjam I&lt;/author&gt;&lt;/authors&gt;&lt;/contributors&gt;&lt;titles&gt;&lt;title&gt;Estimating interaction on an additive scale between continuous determinants in a logistic regression model&lt;/title&gt;&lt;secondary-title&gt;International journal of epidemiology&lt;/secondary-title&gt;&lt;/titles&gt;&lt;periodical&gt;&lt;full-title&gt;International journal of epidemiology&lt;/full-title&gt;&lt;/periodical&gt;&lt;pages&gt;1111-1118&lt;/pages&gt;&lt;volume&gt;36&lt;/volume&gt;&lt;number&gt;5&lt;/number&gt;&lt;dates&gt;&lt;year&gt;2007&lt;/year&gt;&lt;/dates&gt;&lt;isbn&gt;1464-3685&lt;/isbn&gt;&lt;urls&gt;&lt;/urls&gt;&lt;/record&gt;&lt;/Cite&gt;&lt;/EndNote&gt;</w:instrText>
      </w:r>
      <w:r w:rsidR="00867417" w:rsidRPr="00E453EC">
        <w:fldChar w:fldCharType="separate"/>
      </w:r>
      <w:r w:rsidR="00485B2B" w:rsidRPr="00E453EC">
        <w:rPr>
          <w:noProof/>
        </w:rPr>
        <w:t>[32, 33]</w:t>
      </w:r>
      <w:r w:rsidR="00867417" w:rsidRPr="00E453EC">
        <w:fldChar w:fldCharType="end"/>
      </w:r>
      <w:r w:rsidR="00E1685D" w:rsidRPr="00E453EC">
        <w:t>.</w:t>
      </w:r>
    </w:p>
    <w:p w14:paraId="3BFFF53D" w14:textId="77777777" w:rsidR="00DD4FF1" w:rsidRPr="00E453EC" w:rsidRDefault="00DD4FF1" w:rsidP="00DD4FF1">
      <w:pPr>
        <w:spacing w:line="480" w:lineRule="auto"/>
      </w:pPr>
    </w:p>
    <w:p w14:paraId="3033CD42" w14:textId="478E71A2" w:rsidR="0096368B" w:rsidRPr="00E453EC" w:rsidRDefault="004176F9" w:rsidP="00DD4FF1">
      <w:pPr>
        <w:spacing w:line="480" w:lineRule="auto"/>
      </w:pPr>
      <w:r w:rsidRPr="00E453EC">
        <w:t xml:space="preserve">Covariates </w:t>
      </w:r>
      <w:r w:rsidR="00DB4DA4" w:rsidRPr="00E453EC">
        <w:t xml:space="preserve">were </w:t>
      </w:r>
      <w:r w:rsidR="004274C7" w:rsidRPr="00E453EC">
        <w:rPr>
          <w:color w:val="000000"/>
          <w:shd w:val="clear" w:color="auto" w:fill="FFFFFF"/>
        </w:rPr>
        <w:t xml:space="preserve">considered </w:t>
      </w:r>
      <w:r w:rsidR="00D954D4" w:rsidRPr="00E453EC">
        <w:rPr>
          <w:color w:val="000000"/>
          <w:shd w:val="clear" w:color="auto" w:fill="FFFFFF"/>
        </w:rPr>
        <w:t xml:space="preserve">to confound </w:t>
      </w:r>
      <w:r w:rsidR="004274C7" w:rsidRPr="00E453EC">
        <w:rPr>
          <w:color w:val="000000"/>
          <w:shd w:val="clear" w:color="auto" w:fill="FFFFFF"/>
        </w:rPr>
        <w:t xml:space="preserve">if they changed the </w:t>
      </w:r>
      <w:r w:rsidR="00B336EC" w:rsidRPr="00E453EC">
        <w:rPr>
          <w:color w:val="000000"/>
          <w:shd w:val="clear" w:color="auto" w:fill="FFFFFF"/>
        </w:rPr>
        <w:t xml:space="preserve">risk ratio of </w:t>
      </w:r>
      <w:r w:rsidR="004274C7" w:rsidRPr="00E453EC">
        <w:rPr>
          <w:color w:val="000000"/>
          <w:shd w:val="clear" w:color="auto" w:fill="FFFFFF"/>
        </w:rPr>
        <w:t>the primary exposure</w:t>
      </w:r>
      <w:r w:rsidR="00B336EC" w:rsidRPr="00E453EC">
        <w:rPr>
          <w:color w:val="000000"/>
          <w:shd w:val="clear" w:color="auto" w:fill="FFFFFF"/>
        </w:rPr>
        <w:t>s</w:t>
      </w:r>
      <w:r w:rsidR="0029391F" w:rsidRPr="00E453EC">
        <w:rPr>
          <w:color w:val="000000"/>
          <w:shd w:val="clear" w:color="auto" w:fill="FFFFFF"/>
        </w:rPr>
        <w:t xml:space="preserve"> (</w:t>
      </w:r>
      <w:r w:rsidR="00BF74BC" w:rsidRPr="00E453EC">
        <w:rPr>
          <w:color w:val="000000"/>
          <w:shd w:val="clear" w:color="auto" w:fill="FFFFFF"/>
        </w:rPr>
        <w:t>mode of delivery</w:t>
      </w:r>
      <w:r w:rsidR="0029391F" w:rsidRPr="00E453EC">
        <w:rPr>
          <w:color w:val="000000"/>
          <w:shd w:val="clear" w:color="auto" w:fill="FFFFFF"/>
        </w:rPr>
        <w:t xml:space="preserve"> and prenatal antibiotic use)</w:t>
      </w:r>
      <w:r w:rsidR="004274C7" w:rsidRPr="00E453EC">
        <w:rPr>
          <w:color w:val="000000"/>
          <w:shd w:val="clear" w:color="auto" w:fill="FFFFFF"/>
        </w:rPr>
        <w:t xml:space="preserve"> </w:t>
      </w:r>
      <w:r w:rsidR="00B336EC" w:rsidRPr="00E453EC">
        <w:rPr>
          <w:color w:val="000000"/>
          <w:shd w:val="clear" w:color="auto" w:fill="FFFFFF"/>
        </w:rPr>
        <w:t xml:space="preserve">related to </w:t>
      </w:r>
      <w:r w:rsidR="004274C7" w:rsidRPr="00E453EC">
        <w:rPr>
          <w:color w:val="000000"/>
          <w:shd w:val="clear" w:color="auto" w:fill="FFFFFF"/>
        </w:rPr>
        <w:t>the occurrence of wheezing by more than 10%.</w:t>
      </w:r>
      <w:r w:rsidR="0029391F" w:rsidRPr="00E453EC">
        <w:rPr>
          <w:color w:val="000000"/>
          <w:shd w:val="clear" w:color="auto" w:fill="FFFFFF"/>
        </w:rPr>
        <w:t xml:space="preserve"> </w:t>
      </w:r>
      <w:r w:rsidR="00652AB3" w:rsidRPr="00E453EC">
        <w:rPr>
          <w:color w:val="000000"/>
          <w:shd w:val="clear" w:color="auto" w:fill="FFFFFF"/>
        </w:rPr>
        <w:t>Backward</w:t>
      </w:r>
      <w:r w:rsidR="00B6059E" w:rsidRPr="00E453EC">
        <w:rPr>
          <w:color w:val="000000"/>
          <w:shd w:val="clear" w:color="auto" w:fill="FFFFFF"/>
        </w:rPr>
        <w:t xml:space="preserve"> selection was used to create the most parsimonious model</w:t>
      </w:r>
      <w:r w:rsidR="00D05738" w:rsidRPr="00E453EC">
        <w:rPr>
          <w:color w:val="000000"/>
          <w:shd w:val="clear" w:color="auto" w:fill="FFFFFF"/>
        </w:rPr>
        <w:t>, after investigating interactions and confounding</w:t>
      </w:r>
      <w:r w:rsidR="00B6059E" w:rsidRPr="00E453EC">
        <w:rPr>
          <w:color w:val="000000"/>
          <w:shd w:val="clear" w:color="auto" w:fill="FFFFFF"/>
        </w:rPr>
        <w:t>.</w:t>
      </w:r>
      <w:r w:rsidR="00B6059E" w:rsidRPr="00E453EC">
        <w:t xml:space="preserve"> </w:t>
      </w:r>
      <w:r w:rsidR="0025769B" w:rsidRPr="00E453EC">
        <w:t>R</w:t>
      </w:r>
      <w:r w:rsidR="004274C7" w:rsidRPr="00E453EC">
        <w:t>isk ratios</w:t>
      </w:r>
      <w:r w:rsidR="00B506BE" w:rsidRPr="00E453EC">
        <w:t xml:space="preserve"> (RR)</w:t>
      </w:r>
      <w:r w:rsidR="004274C7" w:rsidRPr="00E453EC">
        <w:t xml:space="preserve"> and 95% confidence intervals (</w:t>
      </w:r>
      <w:r w:rsidR="00B506BE" w:rsidRPr="00E453EC">
        <w:t xml:space="preserve">95% </w:t>
      </w:r>
      <w:r w:rsidR="004274C7" w:rsidRPr="00E453EC">
        <w:t xml:space="preserve">CIs) were </w:t>
      </w:r>
      <w:r w:rsidR="00D05738" w:rsidRPr="00E453EC">
        <w:t>estimated</w:t>
      </w:r>
      <w:r w:rsidR="00C62B13" w:rsidRPr="00E453EC">
        <w:t>.</w:t>
      </w:r>
      <w:r w:rsidR="00205836" w:rsidRPr="00E453EC">
        <w:t xml:space="preserve"> In addition</w:t>
      </w:r>
      <w:r w:rsidR="00DA367A" w:rsidRPr="00E453EC">
        <w:t>al analysis</w:t>
      </w:r>
      <w:r w:rsidR="00205836" w:rsidRPr="00E453EC">
        <w:t>, we investigate</w:t>
      </w:r>
      <w:r w:rsidR="003C6810" w:rsidRPr="00E453EC">
        <w:t>d</w:t>
      </w:r>
      <w:r w:rsidR="00205836" w:rsidRPr="00E453EC">
        <w:t xml:space="preserve"> </w:t>
      </w:r>
      <w:r w:rsidR="00D05738" w:rsidRPr="00E453EC">
        <w:t>the role</w:t>
      </w:r>
      <w:r w:rsidR="007D2745" w:rsidRPr="00E453EC">
        <w:t xml:space="preserve"> of</w:t>
      </w:r>
      <w:r w:rsidR="00D05738" w:rsidRPr="00E453EC">
        <w:t xml:space="preserve"> </w:t>
      </w:r>
      <w:r w:rsidR="002B0AB3" w:rsidRPr="00E453EC">
        <w:t>missingness</w:t>
      </w:r>
      <w:r w:rsidR="006B4E70" w:rsidRPr="00E453EC">
        <w:t xml:space="preserve"> to determine </w:t>
      </w:r>
      <w:r w:rsidR="003C6810" w:rsidRPr="00E453EC">
        <w:t>whether</w:t>
      </w:r>
      <w:r w:rsidR="006B4E70" w:rsidRPr="00E453EC">
        <w:t xml:space="preserve"> the</w:t>
      </w:r>
      <w:r w:rsidR="00A54DA1" w:rsidRPr="00E453EC">
        <w:t xml:space="preserve">re was any significant difference </w:t>
      </w:r>
      <w:r w:rsidR="003C6810" w:rsidRPr="00E453EC">
        <w:t xml:space="preserve">due to </w:t>
      </w:r>
      <w:r w:rsidR="006B4E70" w:rsidRPr="00E453EC">
        <w:t>missing observations</w:t>
      </w:r>
      <w:r w:rsidR="00954398" w:rsidRPr="00E453EC">
        <w:t xml:space="preserve"> between each variable and the observed data</w:t>
      </w:r>
      <w:r w:rsidR="00205836" w:rsidRPr="00E453EC">
        <w:t xml:space="preserve">. </w:t>
      </w:r>
      <w:r w:rsidR="003C6810" w:rsidRPr="00E453EC">
        <w:t>Finally</w:t>
      </w:r>
      <w:r w:rsidR="00477369" w:rsidRPr="00E453EC">
        <w:t xml:space="preserve">, to assess </w:t>
      </w:r>
      <w:r w:rsidR="00B6059E" w:rsidRPr="00E453EC">
        <w:t xml:space="preserve">the </w:t>
      </w:r>
      <w:r w:rsidR="00C93C35" w:rsidRPr="00E453EC">
        <w:t xml:space="preserve">development </w:t>
      </w:r>
      <w:r w:rsidR="00B6059E" w:rsidRPr="00E453EC">
        <w:t xml:space="preserve">of </w:t>
      </w:r>
      <w:r w:rsidR="00833ADC" w:rsidRPr="00E453EC">
        <w:t xml:space="preserve">infant </w:t>
      </w:r>
      <w:r w:rsidR="00524585" w:rsidRPr="00E453EC">
        <w:t>wheezing</w:t>
      </w:r>
      <w:r w:rsidR="00833ADC" w:rsidRPr="00E453EC">
        <w:t xml:space="preserve"> </w:t>
      </w:r>
      <w:r w:rsidR="00042772" w:rsidRPr="00E453EC">
        <w:t>(infectious and non-infectious wheezing)</w:t>
      </w:r>
      <w:r w:rsidR="005A370E" w:rsidRPr="00E453EC">
        <w:t xml:space="preserve"> and co-</w:t>
      </w:r>
      <w:r w:rsidR="00CD2547" w:rsidRPr="00E453EC">
        <w:t>occurrence of phenotypes</w:t>
      </w:r>
      <w:r w:rsidR="00042772" w:rsidRPr="00E453EC">
        <w:t xml:space="preserve"> </w:t>
      </w:r>
      <w:r w:rsidR="00833ADC" w:rsidRPr="00E453EC">
        <w:t xml:space="preserve">in the first year of life, we applied Latent Transition Analysis </w:t>
      </w:r>
      <w:r w:rsidR="007539B4" w:rsidRPr="00E453EC">
        <w:t xml:space="preserve">(LTA) </w:t>
      </w:r>
      <w:r w:rsidR="00833ADC" w:rsidRPr="00E453EC">
        <w:t xml:space="preserve">using </w:t>
      </w:r>
      <w:r w:rsidR="000627FE" w:rsidRPr="00E453EC">
        <w:t>the SAS procedure</w:t>
      </w:r>
      <w:r w:rsidR="00833ADC" w:rsidRPr="00E453EC">
        <w:t xml:space="preserve"> LTA</w:t>
      </w:r>
      <w:r w:rsidR="00CB25E4" w:rsidRPr="00E453EC">
        <w:t xml:space="preserve"> </w:t>
      </w:r>
      <w:r w:rsidR="00CB25E4" w:rsidRPr="00E453EC">
        <w:fldChar w:fldCharType="begin"/>
      </w:r>
      <w:r w:rsidR="00485B2B" w:rsidRPr="00E453EC">
        <w:instrText xml:space="preserve"> ADDIN EN.CITE &lt;EndNote&gt;&lt;Cite&gt;&lt;Author&gt;Lanza&lt;/Author&gt;&lt;Year&gt;2015&lt;/Year&gt;&lt;RecNum&gt;88&lt;/RecNum&gt;&lt;DisplayText&gt;[34]&lt;/DisplayText&gt;&lt;record&gt;&lt;rec-number&gt;88&lt;/rec-number&gt;&lt;foreign-keys&gt;&lt;key app="EN" db-id="ezt55ep0i5ftv3edsstxv0xes9t52v09f5ds" timestamp="1550765735"&gt;88&lt;/key&gt;&lt;/foreign-keys&gt;&lt;ref-type name="Journal Article"&gt;17&lt;/ref-type&gt;&lt;contributors&gt;&lt;authors&gt;&lt;author&gt;Lanza, Stephanie T&lt;/author&gt;&lt;author&gt;Dziak, John J&lt;/author&gt;&lt;author&gt;Huang, Liying&lt;/author&gt;&lt;author&gt;Wagner, Aaron&lt;/author&gt;&lt;author&gt;Collins, Linda M&lt;/author&gt;&lt;/authors&gt;&lt;/contributors&gt;&lt;titles&gt;&lt;title&gt;Proc LCA &amp;amp; Proc LTA users’ Guide (Version 1.3. 2)&lt;/title&gt;&lt;secondary-title&gt;University Park: The Methodology Center, Penn State&lt;/secondary-title&gt;&lt;/titles&gt;&lt;periodical&gt;&lt;full-title&gt;University Park: The Methodology Center, Penn State&lt;/full-title&gt;&lt;/periodical&gt;&lt;dates&gt;&lt;year&gt;2015&lt;/year&gt;&lt;/dates&gt;&lt;urls&gt;&lt;/urls&gt;&lt;/record&gt;&lt;/Cite&gt;&lt;/EndNote&gt;</w:instrText>
      </w:r>
      <w:r w:rsidR="00CB25E4" w:rsidRPr="00E453EC">
        <w:fldChar w:fldCharType="separate"/>
      </w:r>
      <w:r w:rsidR="00485B2B" w:rsidRPr="00E453EC">
        <w:rPr>
          <w:noProof/>
        </w:rPr>
        <w:t>[34]</w:t>
      </w:r>
      <w:r w:rsidR="00CB25E4" w:rsidRPr="00E453EC">
        <w:fldChar w:fldCharType="end"/>
      </w:r>
      <w:r w:rsidR="007539B4" w:rsidRPr="00E453EC">
        <w:t>,</w:t>
      </w:r>
      <w:r w:rsidR="00EE4DFB" w:rsidRPr="00E453EC">
        <w:t xml:space="preserve"> to estimate membership </w:t>
      </w:r>
      <w:r w:rsidR="00C93C35" w:rsidRPr="00E453EC">
        <w:t>for different ‘latent wheezing classes’</w:t>
      </w:r>
      <w:r w:rsidR="007539B4" w:rsidRPr="00E453EC">
        <w:t>. LTA identified the probability of t</w:t>
      </w:r>
      <w:r w:rsidR="002F2A78" w:rsidRPr="00E453EC">
        <w:t xml:space="preserve">ransition between </w:t>
      </w:r>
      <w:r w:rsidR="003C6810" w:rsidRPr="00E453EC">
        <w:t xml:space="preserve">infectious and non-infectious wheezing </w:t>
      </w:r>
      <w:r w:rsidR="00964006" w:rsidRPr="00E453EC">
        <w:t xml:space="preserve">at </w:t>
      </w:r>
      <w:r w:rsidR="00B6059E" w:rsidRPr="00E453EC">
        <w:t>3</w:t>
      </w:r>
      <w:r w:rsidR="00964006" w:rsidRPr="00E453EC">
        <w:t xml:space="preserve"> to </w:t>
      </w:r>
      <w:r w:rsidR="00B6059E" w:rsidRPr="00E453EC">
        <w:t>6</w:t>
      </w:r>
      <w:r w:rsidR="00964006" w:rsidRPr="00E453EC">
        <w:t xml:space="preserve"> </w:t>
      </w:r>
      <w:r w:rsidR="007539B4" w:rsidRPr="00E453EC">
        <w:t xml:space="preserve">months and </w:t>
      </w:r>
      <w:r w:rsidR="00B6059E" w:rsidRPr="00E453EC">
        <w:t>6</w:t>
      </w:r>
      <w:r w:rsidR="007539B4" w:rsidRPr="00E453EC">
        <w:t xml:space="preserve"> to </w:t>
      </w:r>
      <w:r w:rsidR="00B6059E" w:rsidRPr="00E453EC">
        <w:t>12</w:t>
      </w:r>
      <w:r w:rsidR="007539B4" w:rsidRPr="00E453EC">
        <w:t xml:space="preserve"> months</w:t>
      </w:r>
      <w:r w:rsidR="003C6810" w:rsidRPr="00E453EC">
        <w:t xml:space="preserve"> and their co-occurrence</w:t>
      </w:r>
      <w:r w:rsidR="00524585" w:rsidRPr="00E453EC">
        <w:t>.</w:t>
      </w:r>
      <w:r w:rsidR="00154870" w:rsidRPr="00E453EC">
        <w:t xml:space="preserve"> In addition, </w:t>
      </w:r>
      <w:r w:rsidR="00C95CC1" w:rsidRPr="00E453EC">
        <w:t xml:space="preserve">we </w:t>
      </w:r>
      <w:r w:rsidR="00154870" w:rsidRPr="00E453EC">
        <w:t xml:space="preserve">utilized </w:t>
      </w:r>
      <w:r w:rsidR="00C95CC1" w:rsidRPr="00E453EC">
        <w:t xml:space="preserve">the </w:t>
      </w:r>
      <w:r w:rsidR="003C6810" w:rsidRPr="00E453EC">
        <w:t>log-linear models (</w:t>
      </w:r>
      <w:r w:rsidR="00154870" w:rsidRPr="00E453EC">
        <w:t>GENMOD in SAS</w:t>
      </w:r>
      <w:r w:rsidR="003C6810" w:rsidRPr="00E453EC">
        <w:t>)</w:t>
      </w:r>
      <w:r w:rsidR="00154870" w:rsidRPr="00E453EC">
        <w:t xml:space="preserve"> to investigate if there w</w:t>
      </w:r>
      <w:r w:rsidR="003C6810" w:rsidRPr="00E453EC">
        <w:t>ere</w:t>
      </w:r>
      <w:r w:rsidR="00524585" w:rsidRPr="00E453EC">
        <w:t xml:space="preserve"> </w:t>
      </w:r>
      <w:r w:rsidR="00154870" w:rsidRPr="00E453EC">
        <w:t>association</w:t>
      </w:r>
      <w:r w:rsidR="003C6810" w:rsidRPr="00E453EC">
        <w:t>s</w:t>
      </w:r>
      <w:r w:rsidR="00154870" w:rsidRPr="00E453EC">
        <w:t xml:space="preserve"> with </w:t>
      </w:r>
      <w:r w:rsidR="003C6810" w:rsidRPr="00E453EC">
        <w:t>the two</w:t>
      </w:r>
      <w:r w:rsidR="00154870" w:rsidRPr="00E453EC">
        <w:t xml:space="preserve"> exposure variables with the </w:t>
      </w:r>
      <w:r w:rsidR="00C93C35" w:rsidRPr="00E453EC">
        <w:t>identified</w:t>
      </w:r>
      <w:r w:rsidR="00154870" w:rsidRPr="00E453EC">
        <w:t xml:space="preserve"> </w:t>
      </w:r>
      <w:r w:rsidR="00C93C35" w:rsidRPr="00E453EC">
        <w:t>‘</w:t>
      </w:r>
      <w:r w:rsidR="00154870" w:rsidRPr="00E453EC">
        <w:t xml:space="preserve">latent </w:t>
      </w:r>
      <w:r w:rsidR="003C6810" w:rsidRPr="00E453EC">
        <w:t xml:space="preserve">wheezing </w:t>
      </w:r>
      <w:proofErr w:type="gramStart"/>
      <w:r w:rsidR="00154870" w:rsidRPr="00E453EC">
        <w:t>classes</w:t>
      </w:r>
      <w:r w:rsidR="00C93C35" w:rsidRPr="00E453EC">
        <w:t>’</w:t>
      </w:r>
      <w:proofErr w:type="gramEnd"/>
      <w:r w:rsidR="00154870" w:rsidRPr="00E453EC">
        <w:t>.</w:t>
      </w:r>
      <w:r w:rsidR="008D6FE9" w:rsidRPr="00E453EC">
        <w:t xml:space="preserve"> </w:t>
      </w:r>
      <w:r w:rsidR="004274C7" w:rsidRPr="00E453EC">
        <w:t xml:space="preserve">A p-value of </w:t>
      </w:r>
      <w:r w:rsidR="00663BB0" w:rsidRPr="00E453EC">
        <w:t>≤</w:t>
      </w:r>
      <w:r w:rsidR="004274C7" w:rsidRPr="00E453EC">
        <w:t xml:space="preserve">0.05 </w:t>
      </w:r>
      <w:r w:rsidR="003C6810" w:rsidRPr="00E453EC">
        <w:t>was used to determine</w:t>
      </w:r>
      <w:r w:rsidR="004274C7" w:rsidRPr="00E453EC">
        <w:t xml:space="preserve"> statistical significance.</w:t>
      </w:r>
      <w:r w:rsidR="00CD7C65" w:rsidRPr="00E453EC">
        <w:t xml:space="preserve"> </w:t>
      </w:r>
      <w:r w:rsidR="003C6810" w:rsidRPr="00E453EC">
        <w:t xml:space="preserve">No adjustment for multiple testing </w:t>
      </w:r>
      <w:r w:rsidR="00C93C35" w:rsidRPr="00E453EC">
        <w:t>was</w:t>
      </w:r>
      <w:r w:rsidR="003C6810" w:rsidRPr="00E453EC">
        <w:t xml:space="preserve"> </w:t>
      </w:r>
      <w:r w:rsidR="00C93C35" w:rsidRPr="00E453EC">
        <w:t>conducted</w:t>
      </w:r>
      <w:r w:rsidR="003C6810" w:rsidRPr="00E453EC">
        <w:t xml:space="preserve">. </w:t>
      </w:r>
      <w:r w:rsidR="004274C7" w:rsidRPr="00E453EC">
        <w:t>All data w</w:t>
      </w:r>
      <w:r w:rsidR="00663BB0" w:rsidRPr="00E453EC">
        <w:t>ere</w:t>
      </w:r>
      <w:r w:rsidR="004274C7" w:rsidRPr="00E453EC">
        <w:t xml:space="preserve"> analyzed </w:t>
      </w:r>
      <w:r w:rsidR="00663BB0" w:rsidRPr="00E453EC">
        <w:t>using</w:t>
      </w:r>
      <w:r w:rsidR="004274C7" w:rsidRPr="00E453EC">
        <w:t xml:space="preserve"> </w:t>
      </w:r>
      <w:r w:rsidR="00CD7C65" w:rsidRPr="00E453EC">
        <w:t>Statistical Analysis System (</w:t>
      </w:r>
      <w:r w:rsidR="00C126D6" w:rsidRPr="00E453EC">
        <w:t>vers</w:t>
      </w:r>
      <w:r w:rsidR="00174FAC" w:rsidRPr="00E453EC">
        <w:t>ion 9.4 (SAS I</w:t>
      </w:r>
      <w:r w:rsidR="00C126D6" w:rsidRPr="00E453EC">
        <w:t>nstitute, Inc., Cary, NC) software package</w:t>
      </w:r>
      <w:r w:rsidR="004274C7" w:rsidRPr="00E453EC">
        <w:t>.</w:t>
      </w:r>
      <w:r w:rsidR="00727D20" w:rsidRPr="00E453EC">
        <w:t xml:space="preserve"> </w:t>
      </w:r>
    </w:p>
    <w:p w14:paraId="0DB06A10" w14:textId="77777777" w:rsidR="007C36E7" w:rsidRPr="00E453EC" w:rsidRDefault="007C36E7" w:rsidP="00DD4FF1">
      <w:pPr>
        <w:spacing w:line="480" w:lineRule="auto"/>
        <w:outlineLvl w:val="0"/>
        <w:rPr>
          <w:b/>
        </w:rPr>
      </w:pPr>
    </w:p>
    <w:p w14:paraId="4E5616F8" w14:textId="3063C229" w:rsidR="0079333E" w:rsidRPr="00E453EC" w:rsidRDefault="00DC0CB5" w:rsidP="00DD4FF1">
      <w:pPr>
        <w:spacing w:line="480" w:lineRule="auto"/>
        <w:outlineLvl w:val="0"/>
        <w:rPr>
          <w:b/>
        </w:rPr>
      </w:pPr>
      <w:r w:rsidRPr="00E453EC">
        <w:rPr>
          <w:b/>
        </w:rPr>
        <w:lastRenderedPageBreak/>
        <w:t>Results</w:t>
      </w:r>
    </w:p>
    <w:p w14:paraId="252275F8" w14:textId="759B5EA0" w:rsidR="00984100" w:rsidRPr="00E453EC" w:rsidRDefault="00984100" w:rsidP="00DD4FF1">
      <w:pPr>
        <w:spacing w:line="480" w:lineRule="auto"/>
        <w:outlineLvl w:val="0"/>
        <w:rPr>
          <w:b/>
          <w:i/>
        </w:rPr>
      </w:pPr>
      <w:r w:rsidRPr="00E453EC">
        <w:rPr>
          <w:b/>
          <w:i/>
        </w:rPr>
        <w:t>Overall Prevalence of Wheezing</w:t>
      </w:r>
    </w:p>
    <w:p w14:paraId="63498AE4" w14:textId="656FFC60" w:rsidR="002830DA" w:rsidRPr="00E453EC" w:rsidRDefault="00930F43" w:rsidP="00DD4FF1">
      <w:pPr>
        <w:spacing w:line="480" w:lineRule="auto"/>
      </w:pPr>
      <w:r w:rsidRPr="00E453EC">
        <w:t>The 3</w:t>
      </w:r>
      <w:r w:rsidRPr="00E453EC">
        <w:rPr>
          <w:vertAlign w:val="superscript"/>
        </w:rPr>
        <w:t>rd</w:t>
      </w:r>
      <w:r w:rsidRPr="00E453EC">
        <w:t xml:space="preserve"> generation cohort, up to the year 2018, included 412 infants (55% boys). </w:t>
      </w:r>
      <w:r w:rsidR="00A86734" w:rsidRPr="00E453EC">
        <w:t xml:space="preserve">The prevalence of any wheezing </w:t>
      </w:r>
      <w:r w:rsidR="00882D51" w:rsidRPr="00E453EC">
        <w:t xml:space="preserve">in this cohort </w:t>
      </w:r>
      <w:r w:rsidR="00A86734" w:rsidRPr="00E453EC">
        <w:t>increased from month 3 to the month 12 (month 3: 29.1%, month 6: 36.6%, months 12: 40.1%</w:t>
      </w:r>
      <w:r w:rsidR="00C57DB7" w:rsidRPr="00E453EC">
        <w:t>, Table 1</w:t>
      </w:r>
      <w:r w:rsidR="00A86734" w:rsidRPr="00E453EC">
        <w:t xml:space="preserve">).  The prevalence of infectious wheezing was higher (3 months 23.8%, 6 months 33.5%, 12 months 38.5%) than that of non-infectious wheezing (3 months 13.0%, 6 months 14.0%, 12 months 11.1%). </w:t>
      </w:r>
    </w:p>
    <w:p w14:paraId="6DC533E9" w14:textId="187EAB86" w:rsidR="00A86734" w:rsidRPr="00E453EC" w:rsidRDefault="000475AC" w:rsidP="00DD4FF1">
      <w:pPr>
        <w:spacing w:line="480" w:lineRule="auto"/>
        <w:rPr>
          <w:b/>
          <w:i/>
        </w:rPr>
      </w:pPr>
      <w:r w:rsidRPr="00E453EC">
        <w:rPr>
          <w:b/>
          <w:i/>
        </w:rPr>
        <w:t>Prevalence of Wheezing Subtypes in I</w:t>
      </w:r>
      <w:r w:rsidR="002830DA" w:rsidRPr="00E453EC">
        <w:rPr>
          <w:b/>
          <w:i/>
        </w:rPr>
        <w:t>nfancy</w:t>
      </w:r>
    </w:p>
    <w:p w14:paraId="35CE22E7" w14:textId="1431D934" w:rsidR="008325C7" w:rsidRPr="00E453EC" w:rsidRDefault="00704321" w:rsidP="00DD4FF1">
      <w:pPr>
        <w:spacing w:line="480" w:lineRule="auto"/>
      </w:pPr>
      <w:r w:rsidRPr="00E453EC">
        <w:t>We used LTA t</w:t>
      </w:r>
      <w:r w:rsidR="00930F43" w:rsidRPr="00E453EC">
        <w:t xml:space="preserve">o investigate the co-occurrence of infectious and non-infectious wheezing </w:t>
      </w:r>
      <w:r w:rsidRPr="00E453EC">
        <w:t>at 3, 6, and 12 months</w:t>
      </w:r>
      <w:r w:rsidR="00930F43" w:rsidRPr="00E453EC">
        <w:t xml:space="preserve">. LTA presented three membership statuses of wheezing subtypes in the first year of life: (infants with no wheezing, infants with infectious wheezing only, and infants with both infectious and non-infectious wheezing). This solution provided the best fit. The prevalence of the wheezing types is presented in columns and transition probabilities are shown in the arrows (Figure 3). The transition probabilities indicate the proportion of transition in the first year of life between healthy infants, infants with only infectious wheezing, and infants that have both infectious and non-infectious wheezing. The thicker the arrow, the greater the transition probability. At 3, 6 and 12 months the largest latent class is the healthy population (3 months 57.6%, 6 months 53%, 12 months 54.5%), followed by infectious wheezing only (3 months 31.7%, 6 months 33.1%, 12 months 32.5%) and a combination group of infectious and non-infectious wheezing (3 months 10.7%, 6 months 13.9%, 12 months 13.1%), respectively. </w:t>
      </w:r>
      <w:r w:rsidR="000475AC" w:rsidRPr="00E453EC">
        <w:t>Interestingly, n</w:t>
      </w:r>
      <w:r w:rsidR="00F43F0E" w:rsidRPr="00E453EC">
        <w:t>on-infec</w:t>
      </w:r>
      <w:r w:rsidR="000475AC" w:rsidRPr="00E453EC">
        <w:t>tious wheezing was not present</w:t>
      </w:r>
      <w:r w:rsidR="00F43F0E" w:rsidRPr="00E453EC">
        <w:t xml:space="preserve"> as a subtype of wheeze</w:t>
      </w:r>
      <w:r w:rsidR="000475AC" w:rsidRPr="00E453EC">
        <w:t xml:space="preserve"> of its own</w:t>
      </w:r>
      <w:r w:rsidR="00F43F0E" w:rsidRPr="00E453EC">
        <w:t>. Instead, the LTA identified only a combination group of both infectious and non-infectious wheezing in the first year of life</w:t>
      </w:r>
      <w:r w:rsidR="008325C7" w:rsidRPr="00E453EC">
        <w:t>.</w:t>
      </w:r>
    </w:p>
    <w:p w14:paraId="212B5DFF" w14:textId="4CCF56FB" w:rsidR="002830DA" w:rsidRPr="00E453EC" w:rsidRDefault="006446E4" w:rsidP="00DD4FF1">
      <w:pPr>
        <w:spacing w:line="480" w:lineRule="auto"/>
        <w:rPr>
          <w:rFonts w:eastAsia="Times New Roman"/>
          <w:b/>
          <w:i/>
        </w:rPr>
      </w:pPr>
      <w:r w:rsidRPr="00E453EC">
        <w:rPr>
          <w:rFonts w:eastAsia="Times New Roman"/>
          <w:b/>
          <w:i/>
        </w:rPr>
        <w:lastRenderedPageBreak/>
        <w:t>Stability and Transition of Wheezing Subtypes in I</w:t>
      </w:r>
      <w:r w:rsidR="002830DA" w:rsidRPr="00E453EC">
        <w:rPr>
          <w:rFonts w:eastAsia="Times New Roman"/>
          <w:b/>
          <w:i/>
        </w:rPr>
        <w:t>nfancy</w:t>
      </w:r>
    </w:p>
    <w:p w14:paraId="2CDC01F5" w14:textId="576649B3" w:rsidR="00930F43" w:rsidRPr="00E453EC" w:rsidRDefault="00930F43" w:rsidP="00DD4FF1">
      <w:pPr>
        <w:spacing w:line="480" w:lineRule="auto"/>
      </w:pPr>
      <w:r w:rsidRPr="00E453EC">
        <w:t xml:space="preserve">The prevalence of healthy infants </w:t>
      </w:r>
      <w:r w:rsidR="009D3CCB" w:rsidRPr="00E453EC">
        <w:t>was</w:t>
      </w:r>
      <w:r w:rsidRPr="00E453EC">
        <w:t xml:space="preserve"> stable with a slight decrease from month 3 (57.6%) to month 6 (53%) and a slight increase to month 12 (54.5%); 85.9% of the healthy infants stay</w:t>
      </w:r>
      <w:r w:rsidR="009D3CCB" w:rsidRPr="00E453EC">
        <w:t>ed</w:t>
      </w:r>
      <w:r w:rsidRPr="00E453EC">
        <w:t xml:space="preserve"> </w:t>
      </w:r>
      <w:r w:rsidR="009D3CCB" w:rsidRPr="00E453EC">
        <w:t>without wheezing</w:t>
      </w:r>
      <w:r w:rsidRPr="00E453EC">
        <w:t xml:space="preserve"> from 3 to 6 months and 92.3% </w:t>
      </w:r>
      <w:r w:rsidR="009D3CCB" w:rsidRPr="00E453EC">
        <w:t>remain wheezing-free</w:t>
      </w:r>
      <w:r w:rsidRPr="00E453EC">
        <w:t xml:space="preserve"> from 6 to 12 months (Figure 3). Only 7.1% of children transition</w:t>
      </w:r>
      <w:r w:rsidR="003C2C79" w:rsidRPr="00E453EC">
        <w:t>ed</w:t>
      </w:r>
      <w:r w:rsidRPr="00E453EC">
        <w:t xml:space="preserve"> from healthy to having infectious wheezing only and 7.0% to a combination of infectious and non-infectious wheezing at 6 months, while even less, 0.5% and 2.4 %, transition</w:t>
      </w:r>
      <w:r w:rsidR="003C2C79" w:rsidRPr="00E453EC">
        <w:t>ed</w:t>
      </w:r>
      <w:r w:rsidRPr="00E453EC">
        <w:t xml:space="preserve"> from healthy to having infectious wheezing or a combination of non-infectious and infectious wheezing at 12 months, respectively. Likewise, the group of infants with only infectious wheezing with about 32% </w:t>
      </w:r>
      <w:r w:rsidR="003C2C79" w:rsidRPr="00E453EC">
        <w:t>was</w:t>
      </w:r>
      <w:r w:rsidRPr="00E453EC">
        <w:t xml:space="preserve"> quite stable from month 3 (89.2%) to month 6 and from month 6 to month 12 (84.8%).  Only 10.8% of the infants who had</w:t>
      </w:r>
      <w:r w:rsidR="00BF7298" w:rsidRPr="00E453EC">
        <w:t xml:space="preserve"> infectious wheezing at month</w:t>
      </w:r>
      <w:r w:rsidRPr="00E453EC">
        <w:t xml:space="preserve"> </w:t>
      </w:r>
      <w:r w:rsidR="003C2C79" w:rsidRPr="00E453EC">
        <w:t xml:space="preserve">3 </w:t>
      </w:r>
      <w:r w:rsidRPr="00E453EC">
        <w:t>transition</w:t>
      </w:r>
      <w:r w:rsidR="003C2C79" w:rsidRPr="00E453EC">
        <w:t>ed</w:t>
      </w:r>
      <w:r w:rsidRPr="00E453EC">
        <w:t xml:space="preserve"> to have both infectious and non-infectious wheezing at 6 months, while even less, 6.6% transition</w:t>
      </w:r>
      <w:r w:rsidR="003C2C79" w:rsidRPr="00E453EC">
        <w:t>ed</w:t>
      </w:r>
      <w:r w:rsidRPr="00E453EC">
        <w:t xml:space="preserve"> from infectious wheezing at 6 months to a combination of infectious and non-infectious wheezing at 12 months. Eight percent of the infants that </w:t>
      </w:r>
      <w:r w:rsidR="00D8676F" w:rsidRPr="00E453EC">
        <w:t>had</w:t>
      </w:r>
      <w:r w:rsidRPr="00E453EC">
        <w:t xml:space="preserve"> only infectious wheezing at 6 months revert </w:t>
      </w:r>
      <w:r w:rsidR="003C2C79" w:rsidRPr="00E453EC">
        <w:t>a wheeze-free status</w:t>
      </w:r>
      <w:r w:rsidRPr="00E453EC">
        <w:t xml:space="preserve"> at 12 months. There </w:t>
      </w:r>
      <w:r w:rsidR="00A73865" w:rsidRPr="00E453EC">
        <w:t>was</w:t>
      </w:r>
      <w:r w:rsidRPr="00E453EC">
        <w:t xml:space="preserve"> a slight increase in the prevalence of </w:t>
      </w:r>
      <w:r w:rsidR="00353C5A" w:rsidRPr="00E453EC">
        <w:t>children with a combination of infectious and non-</w:t>
      </w:r>
      <w:r w:rsidR="00A73865" w:rsidRPr="00E453EC">
        <w:t>infectious wheezing</w:t>
      </w:r>
      <w:r w:rsidRPr="00E453EC">
        <w:t xml:space="preserve"> from 3 months (10.7%) to 6 months (13.9%) and 12 months (13.1%). </w:t>
      </w:r>
      <w:r w:rsidR="00876279" w:rsidRPr="00E453EC">
        <w:t>In addition, t</w:t>
      </w:r>
      <w:r w:rsidRPr="00E453EC">
        <w:t xml:space="preserve">he stability of the group of infants with infectious and non-infectious wheezing in the two transition periods is smaller (60.4% and 69.5%). Analyses of these subtypes </w:t>
      </w:r>
      <w:proofErr w:type="gramStart"/>
      <w:r w:rsidRPr="00E453EC">
        <w:t>with regard to</w:t>
      </w:r>
      <w:proofErr w:type="gramEnd"/>
      <w:r w:rsidRPr="00E453EC">
        <w:t xml:space="preserve"> antibiotics or mode of delivery did not reveal additional information (data not shown).</w:t>
      </w:r>
    </w:p>
    <w:p w14:paraId="53B62CC0" w14:textId="494F7C07" w:rsidR="00667502" w:rsidRPr="00E453EC" w:rsidRDefault="00FA1B26" w:rsidP="00DD4FF1">
      <w:pPr>
        <w:spacing w:line="480" w:lineRule="auto"/>
        <w:rPr>
          <w:b/>
          <w:i/>
        </w:rPr>
      </w:pPr>
      <w:r w:rsidRPr="00E453EC">
        <w:rPr>
          <w:b/>
          <w:i/>
        </w:rPr>
        <w:t>Overall Risk Factors of the Study P</w:t>
      </w:r>
      <w:r w:rsidR="00667502" w:rsidRPr="00E453EC">
        <w:rPr>
          <w:b/>
          <w:i/>
        </w:rPr>
        <w:t xml:space="preserve">opulation </w:t>
      </w:r>
    </w:p>
    <w:p w14:paraId="1936F8CF" w14:textId="0A263F82" w:rsidR="00F437F6" w:rsidRPr="00E453EC" w:rsidRDefault="008C7656" w:rsidP="00DD4FF1">
      <w:pPr>
        <w:spacing w:line="480" w:lineRule="auto"/>
      </w:pPr>
      <w:r w:rsidRPr="00E453EC">
        <w:t>In terms of risk factors</w:t>
      </w:r>
      <w:r w:rsidR="005469EC" w:rsidRPr="00E453EC">
        <w:t>, 85</w:t>
      </w:r>
      <w:r w:rsidR="00BC7AE1" w:rsidRPr="00E453EC">
        <w:t xml:space="preserve"> </w:t>
      </w:r>
      <w:r w:rsidR="005E212D" w:rsidRPr="00E453EC">
        <w:t xml:space="preserve">children </w:t>
      </w:r>
      <w:r w:rsidR="00BC7AE1" w:rsidRPr="00E453EC">
        <w:t>(20.6%)</w:t>
      </w:r>
      <w:r w:rsidR="005469EC" w:rsidRPr="00E453EC">
        <w:t xml:space="preserve"> had prenatal antibiotic exposure and 266</w:t>
      </w:r>
      <w:r w:rsidR="00BC7AE1" w:rsidRPr="00E453EC">
        <w:t xml:space="preserve"> </w:t>
      </w:r>
      <w:r w:rsidR="005E212D" w:rsidRPr="00E453EC">
        <w:t xml:space="preserve">children </w:t>
      </w:r>
      <w:r w:rsidR="00BC7AE1" w:rsidRPr="00E453EC">
        <w:t>(64.6%)</w:t>
      </w:r>
      <w:r w:rsidR="005469EC" w:rsidRPr="00E453EC">
        <w:t xml:space="preserve"> did not</w:t>
      </w:r>
      <w:r w:rsidR="00D7015F" w:rsidRPr="00E453EC">
        <w:t xml:space="preserve"> (Table 2</w:t>
      </w:r>
      <w:r w:rsidR="00042772" w:rsidRPr="00E453EC">
        <w:t xml:space="preserve">). </w:t>
      </w:r>
      <w:r w:rsidR="001F4320" w:rsidRPr="00E453EC">
        <w:t>Sixty-one</w:t>
      </w:r>
      <w:r w:rsidR="0072376E" w:rsidRPr="00E453EC">
        <w:t xml:space="preserve"> </w:t>
      </w:r>
      <w:r w:rsidR="005E212D" w:rsidRPr="00E453EC">
        <w:t xml:space="preserve">children </w:t>
      </w:r>
      <w:r w:rsidR="0072376E" w:rsidRPr="00E453EC">
        <w:t>(14.8%)</w:t>
      </w:r>
      <w:r w:rsidR="00DB55BA" w:rsidRPr="00E453EC">
        <w:t xml:space="preserve"> lacked</w:t>
      </w:r>
      <w:r w:rsidR="00BC7AE1" w:rsidRPr="00E453EC">
        <w:t xml:space="preserve"> information related to prenatal antibiotic exposure</w:t>
      </w:r>
      <w:r w:rsidR="005E212D" w:rsidRPr="00E453EC">
        <w:t>. Sixty-four children</w:t>
      </w:r>
      <w:r w:rsidR="00B336B2" w:rsidRPr="00E453EC">
        <w:t xml:space="preserve"> (15.5%)</w:t>
      </w:r>
      <w:r w:rsidR="005469EC" w:rsidRPr="00E453EC">
        <w:t xml:space="preserve"> were born by Caesarean Section and 278</w:t>
      </w:r>
      <w:r w:rsidR="00B336B2" w:rsidRPr="00E453EC">
        <w:t xml:space="preserve"> </w:t>
      </w:r>
      <w:r w:rsidR="00B336B2" w:rsidRPr="00E453EC">
        <w:lastRenderedPageBreak/>
        <w:t>(67.4%)</w:t>
      </w:r>
      <w:r w:rsidR="005469EC" w:rsidRPr="00E453EC">
        <w:t xml:space="preserve"> </w:t>
      </w:r>
      <w:r w:rsidR="00042772" w:rsidRPr="00E453EC">
        <w:t>by</w:t>
      </w:r>
      <w:r w:rsidR="005469EC" w:rsidRPr="00E453EC">
        <w:t xml:space="preserve"> vaginal delivery</w:t>
      </w:r>
      <w:r w:rsidR="005E212D" w:rsidRPr="00E453EC">
        <w:t>;</w:t>
      </w:r>
      <w:r w:rsidR="00042772" w:rsidRPr="00E453EC">
        <w:t xml:space="preserve"> </w:t>
      </w:r>
      <w:r w:rsidR="005E212D" w:rsidRPr="00E453EC">
        <w:t>70</w:t>
      </w:r>
      <w:r w:rsidR="001F4320" w:rsidRPr="00E453EC">
        <w:t xml:space="preserve"> </w:t>
      </w:r>
      <w:r w:rsidR="005E212D" w:rsidRPr="00E453EC">
        <w:t xml:space="preserve">children </w:t>
      </w:r>
      <w:r w:rsidR="00160AC8" w:rsidRPr="00E453EC">
        <w:t xml:space="preserve">(17%) </w:t>
      </w:r>
      <w:r w:rsidR="00DB55BA" w:rsidRPr="00E453EC">
        <w:t>had missing</w:t>
      </w:r>
      <w:r w:rsidR="00B336B2" w:rsidRPr="00E453EC">
        <w:t xml:space="preserve"> information </w:t>
      </w:r>
      <w:r w:rsidR="00DB55BA" w:rsidRPr="00E453EC">
        <w:t>on the</w:t>
      </w:r>
      <w:r w:rsidR="00B336B2" w:rsidRPr="00E453EC">
        <w:t xml:space="preserve"> mode of delivery.</w:t>
      </w:r>
      <w:r w:rsidR="005E212D" w:rsidRPr="00E453EC">
        <w:t xml:space="preserve"> </w:t>
      </w:r>
      <w:r w:rsidR="008C542F" w:rsidRPr="00E453EC">
        <w:t xml:space="preserve">Values indicating missingness </w:t>
      </w:r>
      <w:r w:rsidR="00C73B44" w:rsidRPr="00E453EC">
        <w:t xml:space="preserve">at different </w:t>
      </w:r>
      <w:r w:rsidR="002004B5" w:rsidRPr="00E453EC">
        <w:t xml:space="preserve">time points are </w:t>
      </w:r>
      <w:r w:rsidR="00C73B44" w:rsidRPr="00E453EC">
        <w:t xml:space="preserve">displayed in Table 2 in the rows </w:t>
      </w:r>
      <w:r w:rsidR="002004B5" w:rsidRPr="00E453EC">
        <w:t>as</w:t>
      </w:r>
      <w:r w:rsidR="00C73B44" w:rsidRPr="00E453EC">
        <w:t xml:space="preserve"> “missing”</w:t>
      </w:r>
      <w:r w:rsidR="005E212D" w:rsidRPr="00E453EC">
        <w:t>. Maternal smokin</w:t>
      </w:r>
      <w:r w:rsidR="002D3917" w:rsidRPr="00E453EC">
        <w:t>g, as a time-dependent covariate,</w:t>
      </w:r>
      <w:r w:rsidR="005E212D" w:rsidRPr="00E453EC">
        <w:t xml:space="preserve"> sh</w:t>
      </w:r>
      <w:r w:rsidR="00B53AB2" w:rsidRPr="00E453EC">
        <w:t xml:space="preserve">owed </w:t>
      </w:r>
      <w:r w:rsidR="002004B5" w:rsidRPr="00E453EC">
        <w:t>missing information in</w:t>
      </w:r>
      <w:r w:rsidR="008C30E1" w:rsidRPr="00E453EC">
        <w:t xml:space="preserve"> 4</w:t>
      </w:r>
      <w:r w:rsidR="00D7015F" w:rsidRPr="00E453EC">
        <w:t>% (Table 2</w:t>
      </w:r>
      <w:r w:rsidR="005E212D" w:rsidRPr="00E453EC">
        <w:t>). Other covariates with missing information are as follows: maternal asthma (n=26; 6</w:t>
      </w:r>
      <w:r w:rsidR="00C93C35" w:rsidRPr="00E453EC">
        <w:t>%</w:t>
      </w:r>
      <w:r w:rsidR="005E212D" w:rsidRPr="00E453EC">
        <w:t xml:space="preserve">), </w:t>
      </w:r>
      <w:r w:rsidR="009851BF" w:rsidRPr="00E453EC">
        <w:t xml:space="preserve">maternal infection (n=138: 33%), </w:t>
      </w:r>
      <w:r w:rsidR="005E212D" w:rsidRPr="00E453EC">
        <w:t>birth order (n=3; 0.7%), an</w:t>
      </w:r>
      <w:r w:rsidR="00C73B44" w:rsidRPr="00E453EC">
        <w:t xml:space="preserve">d low-birthweight (n=70; 17%). We investigated </w:t>
      </w:r>
      <w:r w:rsidR="002004B5" w:rsidRPr="00E453EC">
        <w:t>whether</w:t>
      </w:r>
      <w:r w:rsidR="00C73B44" w:rsidRPr="00E453EC">
        <w:t xml:space="preserve"> missingness affected the results of our study and found no such effects. Therefore, we concluded that missingness is at random and the missingness in each variable differ from the observed data only by chance</w:t>
      </w:r>
      <w:r w:rsidR="005E212D" w:rsidRPr="00E453EC">
        <w:t>.</w:t>
      </w:r>
    </w:p>
    <w:p w14:paraId="7DF604C2" w14:textId="29F5DC47" w:rsidR="00CB2312" w:rsidRPr="00E453EC" w:rsidRDefault="002004B5" w:rsidP="00DD4FF1">
      <w:pPr>
        <w:spacing w:line="480" w:lineRule="auto"/>
        <w:rPr>
          <w:b/>
          <w:i/>
        </w:rPr>
      </w:pPr>
      <w:r w:rsidRPr="00E453EC">
        <w:rPr>
          <w:b/>
          <w:i/>
        </w:rPr>
        <w:t>Risk of Infant Wheezing due to Prenatal Antibiotic E</w:t>
      </w:r>
      <w:r w:rsidR="00CB2312" w:rsidRPr="00E453EC">
        <w:rPr>
          <w:b/>
          <w:i/>
        </w:rPr>
        <w:t>xposure</w:t>
      </w:r>
      <w:r w:rsidRPr="00E453EC">
        <w:rPr>
          <w:b/>
          <w:i/>
        </w:rPr>
        <w:t xml:space="preserve"> or Mode of D</w:t>
      </w:r>
      <w:r w:rsidR="0054052C" w:rsidRPr="00E453EC">
        <w:rPr>
          <w:b/>
          <w:i/>
        </w:rPr>
        <w:t>elivery</w:t>
      </w:r>
    </w:p>
    <w:p w14:paraId="2C5D78D1" w14:textId="785F0BC8" w:rsidR="00041457" w:rsidRPr="00E453EC" w:rsidRDefault="00D2243F" w:rsidP="00DD4FF1">
      <w:pPr>
        <w:spacing w:line="480" w:lineRule="auto"/>
      </w:pPr>
      <w:r w:rsidRPr="00E453EC">
        <w:t>P</w:t>
      </w:r>
      <w:r w:rsidR="007840D7" w:rsidRPr="00E453EC">
        <w:t xml:space="preserve">renatal exposure to antibiotics </w:t>
      </w:r>
      <w:r w:rsidRPr="00E453EC">
        <w:t>was statistically insignificant for</w:t>
      </w:r>
      <w:r w:rsidR="007840D7" w:rsidRPr="00E453EC">
        <w:t xml:space="preserve"> all three</w:t>
      </w:r>
      <w:r w:rsidR="001664CC" w:rsidRPr="00E453EC">
        <w:t xml:space="preserve"> subtypes </w:t>
      </w:r>
      <w:r w:rsidR="007840D7" w:rsidRPr="00E453EC">
        <w:t>of wheezing (</w:t>
      </w:r>
      <w:r w:rsidR="00F31A10" w:rsidRPr="00E453EC">
        <w:t xml:space="preserve">any wheezing, infectious wheezing, </w:t>
      </w:r>
      <w:r w:rsidR="00FB5D4F" w:rsidRPr="00E453EC">
        <w:t>and</w:t>
      </w:r>
      <w:r w:rsidR="00F31A10" w:rsidRPr="00E453EC">
        <w:t xml:space="preserve"> non-infectious wheezing</w:t>
      </w:r>
      <w:r w:rsidR="00FB5D4F" w:rsidRPr="00E453EC">
        <w:t xml:space="preserve">, </w:t>
      </w:r>
      <w:r w:rsidR="00D07BD6" w:rsidRPr="00E453EC">
        <w:t xml:space="preserve">Table 3). </w:t>
      </w:r>
      <w:r w:rsidR="00F14A92" w:rsidRPr="00E453EC">
        <w:t xml:space="preserve">Mode of delivery shows </w:t>
      </w:r>
      <w:r w:rsidR="00FB5D4F" w:rsidRPr="00E453EC">
        <w:t xml:space="preserve">an </w:t>
      </w:r>
      <w:r w:rsidR="00F14A92" w:rsidRPr="00E453EC">
        <w:t xml:space="preserve">increased risk for any wheezing </w:t>
      </w:r>
      <w:r w:rsidR="005620F4" w:rsidRPr="00E453EC">
        <w:t>among</w:t>
      </w:r>
      <w:r w:rsidR="00F14A92" w:rsidRPr="00E453EC">
        <w:t xml:space="preserve"> children born by Cesarean section. </w:t>
      </w:r>
      <w:r w:rsidR="00FB5D4F" w:rsidRPr="00E453EC">
        <w:t>C</w:t>
      </w:r>
      <w:r w:rsidR="00406D0C" w:rsidRPr="00E453EC">
        <w:t>hildren born</w:t>
      </w:r>
      <w:r w:rsidR="00CF0524" w:rsidRPr="00E453EC">
        <w:t xml:space="preserve"> via </w:t>
      </w:r>
      <w:r w:rsidR="00FB5D4F" w:rsidRPr="00E453EC">
        <w:t>C</w:t>
      </w:r>
      <w:r w:rsidR="00E16E3B" w:rsidRPr="00E453EC">
        <w:t>esarean section had 1.83</w:t>
      </w:r>
      <w:r w:rsidR="00CF0524" w:rsidRPr="00E453EC">
        <w:t xml:space="preserve"> times the risk of any wheezing in comparison to children born via vaginal delivery </w:t>
      </w:r>
      <w:r w:rsidR="00383312" w:rsidRPr="00E453EC">
        <w:t>(</w:t>
      </w:r>
      <w:r w:rsidR="00E16E3B" w:rsidRPr="00E453EC">
        <w:t>RR=1.83</w:t>
      </w:r>
      <w:r w:rsidR="006E53A1" w:rsidRPr="00E453EC">
        <w:t>, 95%</w:t>
      </w:r>
      <w:r w:rsidR="00EA598F" w:rsidRPr="00E453EC">
        <w:t xml:space="preserve"> </w:t>
      </w:r>
      <w:r w:rsidR="00383312" w:rsidRPr="00E453EC">
        <w:t>CI</w:t>
      </w:r>
      <w:r w:rsidR="006E53A1" w:rsidRPr="00E453EC">
        <w:t xml:space="preserve"> </w:t>
      </w:r>
      <w:r w:rsidR="00E16E3B" w:rsidRPr="00E453EC">
        <w:t>1.29-2.60</w:t>
      </w:r>
      <w:r w:rsidR="00383312" w:rsidRPr="00E453EC">
        <w:t>)</w:t>
      </w:r>
      <w:r w:rsidR="00CF0524" w:rsidRPr="00E453EC">
        <w:t>.</w:t>
      </w:r>
      <w:r w:rsidR="00F31A10" w:rsidRPr="00E453EC">
        <w:t xml:space="preserve"> </w:t>
      </w:r>
      <w:r w:rsidR="00F55C7F" w:rsidRPr="00E453EC">
        <w:t>Children</w:t>
      </w:r>
      <w:r w:rsidR="00CF0524" w:rsidRPr="00E453EC">
        <w:t xml:space="preserve"> born via </w:t>
      </w:r>
      <w:r w:rsidR="00A37256" w:rsidRPr="00E453EC">
        <w:t>C</w:t>
      </w:r>
      <w:r w:rsidR="00BA1652" w:rsidRPr="00E453EC">
        <w:t>esarean</w:t>
      </w:r>
      <w:r w:rsidR="00CF0524" w:rsidRPr="00E453EC">
        <w:t xml:space="preserve"> section </w:t>
      </w:r>
      <w:r w:rsidR="00F55C7F" w:rsidRPr="00E453EC">
        <w:t xml:space="preserve">also </w:t>
      </w:r>
      <w:r w:rsidR="00CF0524" w:rsidRPr="00E453EC">
        <w:t xml:space="preserve">had </w:t>
      </w:r>
      <w:r w:rsidR="00E16E3B" w:rsidRPr="00E453EC">
        <w:t>1.72</w:t>
      </w:r>
      <w:r w:rsidR="00F55C7F" w:rsidRPr="00E453EC">
        <w:t xml:space="preserve"> times</w:t>
      </w:r>
      <w:r w:rsidR="00CF0524" w:rsidRPr="00E453EC">
        <w:t xml:space="preserve"> </w:t>
      </w:r>
      <w:r w:rsidR="00B51B80" w:rsidRPr="00E453EC">
        <w:t xml:space="preserve">the </w:t>
      </w:r>
      <w:r w:rsidR="00CF0524" w:rsidRPr="00E453EC">
        <w:t>risk of developing</w:t>
      </w:r>
      <w:r w:rsidR="00383312" w:rsidRPr="00E453EC">
        <w:t xml:space="preserve"> infectious wheezing (</w:t>
      </w:r>
      <w:r w:rsidR="00F31A10" w:rsidRPr="00E453EC">
        <w:t>RR=1.</w:t>
      </w:r>
      <w:r w:rsidR="00E16E3B" w:rsidRPr="00E453EC">
        <w:t>72</w:t>
      </w:r>
      <w:r w:rsidR="00383312" w:rsidRPr="00E453EC">
        <w:t>, 95%CI</w:t>
      </w:r>
      <w:r w:rsidR="006E53A1" w:rsidRPr="00E453EC">
        <w:t xml:space="preserve"> </w:t>
      </w:r>
      <w:r w:rsidR="00E16E3B" w:rsidRPr="00E453EC">
        <w:t>1.18-2.50</w:t>
      </w:r>
      <w:r w:rsidR="00383312" w:rsidRPr="00E453EC">
        <w:t>)</w:t>
      </w:r>
      <w:r w:rsidR="001F6E09" w:rsidRPr="00E453EC">
        <w:t xml:space="preserve">. </w:t>
      </w:r>
      <w:r w:rsidR="00FB5D4F" w:rsidRPr="00E453EC">
        <w:t xml:space="preserve">There was no </w:t>
      </w:r>
      <w:r w:rsidR="001F6E09" w:rsidRPr="00E453EC">
        <w:t xml:space="preserve">significant risk </w:t>
      </w:r>
      <w:r w:rsidR="00FB5D4F" w:rsidRPr="00E453EC">
        <w:t>comparing</w:t>
      </w:r>
      <w:r w:rsidR="008A2579" w:rsidRPr="00E453EC">
        <w:t xml:space="preserve"> </w:t>
      </w:r>
      <w:r w:rsidR="00F31A10" w:rsidRPr="00E453EC">
        <w:t>non-infectious wheezing</w:t>
      </w:r>
      <w:r w:rsidR="00FB5D4F" w:rsidRPr="00E453EC">
        <w:t xml:space="preserve"> with different mode of delivery</w:t>
      </w:r>
      <w:r w:rsidR="00F31A10" w:rsidRPr="00E453EC">
        <w:t xml:space="preserve">.  </w:t>
      </w:r>
    </w:p>
    <w:p w14:paraId="157D983D" w14:textId="6966B493" w:rsidR="00CB2312" w:rsidRPr="00E453EC" w:rsidRDefault="0054052C" w:rsidP="00DD4FF1">
      <w:pPr>
        <w:spacing w:line="480" w:lineRule="auto"/>
        <w:rPr>
          <w:b/>
          <w:i/>
        </w:rPr>
      </w:pPr>
      <w:r w:rsidRPr="00E453EC">
        <w:rPr>
          <w:b/>
          <w:i/>
        </w:rPr>
        <w:t>Interaction by Maternal Asthma</w:t>
      </w:r>
    </w:p>
    <w:p w14:paraId="3BBA22CC" w14:textId="7153E247" w:rsidR="007C36E7" w:rsidRPr="00E453EC" w:rsidRDefault="00993BA1" w:rsidP="00DD4FF1">
      <w:pPr>
        <w:spacing w:line="480" w:lineRule="auto"/>
        <w:rPr>
          <w:b/>
        </w:rPr>
      </w:pPr>
      <w:r w:rsidRPr="00E453EC">
        <w:t xml:space="preserve">Additionally, </w:t>
      </w:r>
      <w:r w:rsidR="00F31A10" w:rsidRPr="00E453EC">
        <w:t>we inspected the relation between wheez</w:t>
      </w:r>
      <w:r w:rsidR="00A37256" w:rsidRPr="00E453EC">
        <w:t>ing in infants</w:t>
      </w:r>
      <w:r w:rsidR="00F31A10" w:rsidRPr="00E453EC">
        <w:t xml:space="preserve"> and prenatal </w:t>
      </w:r>
      <w:r w:rsidR="009D1147" w:rsidRPr="00E453EC">
        <w:t>maternal use</w:t>
      </w:r>
      <w:r w:rsidR="00A37256" w:rsidRPr="00E453EC">
        <w:t xml:space="preserve"> of </w:t>
      </w:r>
      <w:r w:rsidR="00F31A10" w:rsidRPr="00E453EC">
        <w:t xml:space="preserve">antibiotics and mode of delivery </w:t>
      </w:r>
      <w:r w:rsidR="00525406" w:rsidRPr="00E453EC">
        <w:t>in</w:t>
      </w:r>
      <w:r w:rsidR="00F31A10" w:rsidRPr="00E453EC">
        <w:t xml:space="preserve"> asthmatic and non-asthmatic mothers (Table 4).</w:t>
      </w:r>
      <w:r w:rsidR="00DC1EC5" w:rsidRPr="00E453EC">
        <w:t xml:space="preserve"> </w:t>
      </w:r>
      <w:r w:rsidR="00A37256" w:rsidRPr="00E453EC">
        <w:t>N</w:t>
      </w:r>
      <w:r w:rsidR="00DC1EC5" w:rsidRPr="00E453EC">
        <w:t xml:space="preserve">on-infectious wheezing </w:t>
      </w:r>
      <w:r w:rsidR="00A37256" w:rsidRPr="00E453EC">
        <w:t>was</w:t>
      </w:r>
      <w:r w:rsidR="00DC1EC5" w:rsidRPr="00E453EC">
        <w:t xml:space="preserve"> </w:t>
      </w:r>
      <w:r w:rsidR="00A37256" w:rsidRPr="00E453EC">
        <w:t xml:space="preserve">more prevalent </w:t>
      </w:r>
      <w:r w:rsidR="00FB5D4F" w:rsidRPr="00E453EC">
        <w:t>in</w:t>
      </w:r>
      <w:r w:rsidR="00DC1EC5" w:rsidRPr="00E453EC">
        <w:t xml:space="preserve"> children born to mothers </w:t>
      </w:r>
      <w:r w:rsidR="008957D7" w:rsidRPr="00E453EC">
        <w:t>who</w:t>
      </w:r>
      <w:r w:rsidR="00DC1EC5" w:rsidRPr="00E453EC">
        <w:t xml:space="preserve"> ha</w:t>
      </w:r>
      <w:r w:rsidR="00A37256" w:rsidRPr="00E453EC">
        <w:t>d</w:t>
      </w:r>
      <w:r w:rsidR="00DC1EC5" w:rsidRPr="00E453EC">
        <w:t xml:space="preserve"> asthma and use</w:t>
      </w:r>
      <w:r w:rsidR="00FB5D4F" w:rsidRPr="00E453EC">
        <w:t>d</w:t>
      </w:r>
      <w:r w:rsidR="00DC1EC5" w:rsidRPr="00E453EC">
        <w:t xml:space="preserve"> prenatal antibiotics</w:t>
      </w:r>
      <w:r w:rsidR="004309FE" w:rsidRPr="00E453EC">
        <w:t xml:space="preserve"> (50% of n=18),</w:t>
      </w:r>
      <w:r w:rsidR="00DC1EC5" w:rsidRPr="00E453EC">
        <w:t xml:space="preserve"> but only </w:t>
      </w:r>
      <w:r w:rsidR="004309FE" w:rsidRPr="00E453EC">
        <w:t xml:space="preserve">in </w:t>
      </w:r>
      <w:r w:rsidR="00DC1EC5" w:rsidRPr="00E453EC">
        <w:t xml:space="preserve">10.5% of </w:t>
      </w:r>
      <w:r w:rsidR="004309FE" w:rsidRPr="00E453EC">
        <w:t xml:space="preserve">56 </w:t>
      </w:r>
      <w:r w:rsidR="00DC1EC5" w:rsidRPr="00E453EC">
        <w:t xml:space="preserve">children </w:t>
      </w:r>
      <w:r w:rsidR="004B6402" w:rsidRPr="00E453EC">
        <w:t xml:space="preserve">of </w:t>
      </w:r>
      <w:r w:rsidR="00DC1EC5" w:rsidRPr="00E453EC">
        <w:t>non</w:t>
      </w:r>
      <w:r w:rsidR="004B6402" w:rsidRPr="00E453EC">
        <w:t>-asthmatic mothers who</w:t>
      </w:r>
      <w:r w:rsidR="00DC1EC5" w:rsidRPr="00E453EC">
        <w:t xml:space="preserve"> received antibiotics during pregnancy (Table 4). Thus, there seemed to be a possible joint effect of maternal asthma during pregnancy and prenatal antibiotic use</w:t>
      </w:r>
      <w:r w:rsidR="004309FE" w:rsidRPr="00E453EC">
        <w:t xml:space="preserve"> with wheezing in infancy</w:t>
      </w:r>
      <w:r w:rsidR="00DC1EC5" w:rsidRPr="00E453EC">
        <w:t xml:space="preserve">. </w:t>
      </w:r>
      <w:r w:rsidR="00DC1EC5" w:rsidRPr="00E453EC">
        <w:lastRenderedPageBreak/>
        <w:t xml:space="preserve">Although smaller, this type of effect was also seen for </w:t>
      </w:r>
      <w:r w:rsidR="00B51B80" w:rsidRPr="00E453EC">
        <w:t xml:space="preserve">the </w:t>
      </w:r>
      <w:r w:rsidR="00DC1EC5" w:rsidRPr="00E453EC">
        <w:t xml:space="preserve">mode of delivery: 38.5% of the </w:t>
      </w:r>
      <w:r w:rsidR="004309FE" w:rsidRPr="00E453EC">
        <w:t xml:space="preserve">13 </w:t>
      </w:r>
      <w:r w:rsidR="00DC1EC5" w:rsidRPr="00E453EC">
        <w:t>offspring born via Cesarean section to asthmatic mothers experienced wheezing in infancy</w:t>
      </w:r>
      <w:r w:rsidR="004309FE" w:rsidRPr="00E453EC">
        <w:t>, but only 19.1% of the infants born via Cesarean section in mothers without asthma</w:t>
      </w:r>
      <w:r w:rsidR="004B6402" w:rsidRPr="00E453EC">
        <w:t xml:space="preserve"> (Table 4)</w:t>
      </w:r>
      <w:r w:rsidR="00DC1EC5" w:rsidRPr="00E453EC">
        <w:t xml:space="preserve">. </w:t>
      </w:r>
      <w:r w:rsidR="004309FE" w:rsidRPr="00E453EC">
        <w:t xml:space="preserve">However, </w:t>
      </w:r>
      <w:r w:rsidR="008C30E1" w:rsidRPr="00E453EC">
        <w:t>the results</w:t>
      </w:r>
      <w:r w:rsidR="00DC1EC5" w:rsidRPr="00E453EC">
        <w:t xml:space="preserve"> </w:t>
      </w:r>
      <w:r w:rsidR="004B6402" w:rsidRPr="00E453EC">
        <w:t xml:space="preserve">using </w:t>
      </w:r>
      <w:r w:rsidR="004309FE" w:rsidRPr="00E453EC">
        <w:t xml:space="preserve">generalized additive models </w:t>
      </w:r>
      <w:r w:rsidR="00DC1EC5" w:rsidRPr="00E453EC">
        <w:t>show</w:t>
      </w:r>
      <w:r w:rsidR="004309FE" w:rsidRPr="00E453EC">
        <w:t>ed</w:t>
      </w:r>
      <w:r w:rsidR="00DC1EC5" w:rsidRPr="00E453EC">
        <w:t xml:space="preserve"> no additive interaction of maternal asthma with prenatal antibiotics or Cesarean section (data not shown). </w:t>
      </w:r>
    </w:p>
    <w:p w14:paraId="752F01F2" w14:textId="77777777" w:rsidR="004707D6" w:rsidRPr="00E453EC" w:rsidRDefault="004707D6" w:rsidP="00DD4FF1">
      <w:pPr>
        <w:spacing w:line="480" w:lineRule="auto"/>
        <w:rPr>
          <w:b/>
        </w:rPr>
      </w:pPr>
    </w:p>
    <w:p w14:paraId="0F789702" w14:textId="1701F45C" w:rsidR="00D95ED1" w:rsidRPr="00E453EC" w:rsidRDefault="00731E05" w:rsidP="00DD4FF1">
      <w:pPr>
        <w:spacing w:line="480" w:lineRule="auto"/>
        <w:rPr>
          <w:b/>
        </w:rPr>
      </w:pPr>
      <w:r w:rsidRPr="00E453EC">
        <w:rPr>
          <w:b/>
        </w:rPr>
        <w:t>Discussion</w:t>
      </w:r>
    </w:p>
    <w:p w14:paraId="36285973" w14:textId="3A1CA9EA" w:rsidR="00DF49FD" w:rsidRPr="00E453EC" w:rsidRDefault="005C2FE2" w:rsidP="00DD4FF1">
      <w:pPr>
        <w:spacing w:line="480" w:lineRule="auto"/>
      </w:pPr>
      <w:r w:rsidRPr="00E453EC">
        <w:t xml:space="preserve">During infancy, most children remain </w:t>
      </w:r>
      <w:r w:rsidR="008011B7" w:rsidRPr="00E453EC">
        <w:t xml:space="preserve">(more than 60%) in a </w:t>
      </w:r>
      <w:proofErr w:type="gramStart"/>
      <w:r w:rsidR="008011B7" w:rsidRPr="00E453EC">
        <w:t>particular</w:t>
      </w:r>
      <w:r w:rsidRPr="00E453EC">
        <w:t xml:space="preserve"> symptom</w:t>
      </w:r>
      <w:proofErr w:type="gramEnd"/>
      <w:r w:rsidR="008011B7" w:rsidRPr="00E453EC">
        <w:t xml:space="preserve"> class (</w:t>
      </w:r>
      <w:r w:rsidRPr="00E453EC">
        <w:t xml:space="preserve">no </w:t>
      </w:r>
      <w:r w:rsidR="006B22CB" w:rsidRPr="00E453EC">
        <w:t>wheeze</w:t>
      </w:r>
      <w:r w:rsidR="008011B7" w:rsidRPr="00E453EC">
        <w:t xml:space="preserve">, infectious wheeze, combination of both infectious and non-infectious wheeze) of wheezing in the first year of life. Thus, the subtypes of wheezing in infants </w:t>
      </w:r>
      <w:r w:rsidR="006B22CB" w:rsidRPr="00E453EC">
        <w:t>were</w:t>
      </w:r>
      <w:r w:rsidR="008011B7" w:rsidRPr="00E453EC">
        <w:t xml:space="preserve"> quite stable in infancy. </w:t>
      </w:r>
      <w:r w:rsidR="006B22CB" w:rsidRPr="00E453EC">
        <w:t>A</w:t>
      </w:r>
      <w:r w:rsidR="008011B7" w:rsidRPr="00E453EC">
        <w:t xml:space="preserve"> small percentage (more than 10%) of children </w:t>
      </w:r>
      <w:r w:rsidR="006B22CB" w:rsidRPr="00E453EC">
        <w:t>showed</w:t>
      </w:r>
      <w:r w:rsidR="008011B7" w:rsidRPr="00E453EC">
        <w:t xml:space="preserve"> a combination of infectious and non-infectious wheezing. We did not find significant effects pertaining to prenatal antibiotic use </w:t>
      </w:r>
      <w:r w:rsidR="006B22CB" w:rsidRPr="00E453EC">
        <w:t xml:space="preserve">in mothers </w:t>
      </w:r>
      <w:r w:rsidR="008011B7" w:rsidRPr="00E453EC">
        <w:t>on wheezing</w:t>
      </w:r>
      <w:r w:rsidR="006B22CB" w:rsidRPr="00E453EC">
        <w:t xml:space="preserve"> in infants</w:t>
      </w:r>
      <w:r w:rsidR="008011B7" w:rsidRPr="00E453EC">
        <w:t>. However, we did find that children born of Cesarean section may have a higher risk of any wheezing and infectious wheezing in the first year of life.</w:t>
      </w:r>
    </w:p>
    <w:p w14:paraId="5CF4A9AE" w14:textId="79924E78" w:rsidR="008011B7" w:rsidRPr="00E453EC" w:rsidRDefault="00DF49FD" w:rsidP="00DD4FF1">
      <w:pPr>
        <w:spacing w:line="480" w:lineRule="auto"/>
        <w:rPr>
          <w:b/>
          <w:i/>
        </w:rPr>
      </w:pPr>
      <w:r w:rsidRPr="00E453EC">
        <w:t xml:space="preserve"> </w:t>
      </w:r>
      <w:r w:rsidRPr="00E453EC">
        <w:rPr>
          <w:b/>
          <w:i/>
        </w:rPr>
        <w:t>Wheezing in Infancy</w:t>
      </w:r>
    </w:p>
    <w:p w14:paraId="3CEB194E" w14:textId="79380242" w:rsidR="004707D6" w:rsidRPr="00E453EC" w:rsidRDefault="000B5C2E" w:rsidP="00DD4FF1">
      <w:pPr>
        <w:spacing w:line="480" w:lineRule="auto"/>
      </w:pPr>
      <w:r w:rsidRPr="00E453EC">
        <w:t xml:space="preserve">The </w:t>
      </w:r>
      <w:r w:rsidR="00667E3C" w:rsidRPr="00E453EC">
        <w:t>latent transition analysis (</w:t>
      </w:r>
      <w:r w:rsidR="004F6DA8" w:rsidRPr="00E453EC">
        <w:t>LTA</w:t>
      </w:r>
      <w:r w:rsidR="00667E3C" w:rsidRPr="00E453EC">
        <w:t>)</w:t>
      </w:r>
      <w:r w:rsidR="004F6DA8" w:rsidRPr="00E453EC">
        <w:t xml:space="preserve"> revealed three wheezing outcomes, no wheezing, infectious wheezing only, and a combination of infectious and non-infectious wheezing, in the first year of life. </w:t>
      </w:r>
      <w:r w:rsidR="00FD1543" w:rsidRPr="00E453EC">
        <w:t xml:space="preserve">Infectious wheezing was the most prevalent </w:t>
      </w:r>
      <w:r w:rsidR="00A40B2A" w:rsidRPr="00E453EC">
        <w:t>subtype</w:t>
      </w:r>
      <w:r w:rsidR="00FD1543" w:rsidRPr="00E453EC">
        <w:t xml:space="preserve">. </w:t>
      </w:r>
      <w:r w:rsidR="004F6DA8" w:rsidRPr="00E453EC">
        <w:t xml:space="preserve">LTA also illustrated the stability of the wheezing types in </w:t>
      </w:r>
      <w:r w:rsidR="00667E3C" w:rsidRPr="00E453EC">
        <w:t>infancy</w:t>
      </w:r>
      <w:r w:rsidR="004F6DA8" w:rsidRPr="00E453EC">
        <w:t xml:space="preserve">. </w:t>
      </w:r>
      <w:r w:rsidR="00667E3C" w:rsidRPr="00E453EC">
        <w:t>N</w:t>
      </w:r>
      <w:r w:rsidR="00FD1543" w:rsidRPr="00E453EC">
        <w:t xml:space="preserve">on-wheezing infants and the infants with infectious wheezing represent more stable groups with majority of participants remaining in the same group </w:t>
      </w:r>
      <w:r w:rsidR="00667E3C" w:rsidRPr="00E453EC">
        <w:t xml:space="preserve">in two transitions </w:t>
      </w:r>
      <w:r w:rsidR="00FD1543" w:rsidRPr="00E453EC">
        <w:t xml:space="preserve">in the first year of life. </w:t>
      </w:r>
      <w:r w:rsidR="00E32015" w:rsidRPr="00E453EC">
        <w:t>LTA did not present n</w:t>
      </w:r>
      <w:r w:rsidR="004F6DA8" w:rsidRPr="00E453EC">
        <w:t>on-infectious wheezing</w:t>
      </w:r>
      <w:r w:rsidR="00E32015" w:rsidRPr="00E453EC">
        <w:t xml:space="preserve"> only as</w:t>
      </w:r>
      <w:r w:rsidR="004F6DA8" w:rsidRPr="00E453EC">
        <w:t xml:space="preserve"> </w:t>
      </w:r>
      <w:r w:rsidR="00E32015" w:rsidRPr="00E453EC">
        <w:t xml:space="preserve">a </w:t>
      </w:r>
      <w:r w:rsidR="004F6DA8" w:rsidRPr="00E453EC">
        <w:t xml:space="preserve">stable </w:t>
      </w:r>
      <w:r w:rsidR="005C6329" w:rsidRPr="00E453EC">
        <w:t>subtype</w:t>
      </w:r>
      <w:r w:rsidR="00126587" w:rsidRPr="00E453EC">
        <w:t xml:space="preserve"> of its own</w:t>
      </w:r>
      <w:r w:rsidR="00A40B2A" w:rsidRPr="00E453EC">
        <w:t xml:space="preserve">. This agrees with </w:t>
      </w:r>
      <w:r w:rsidR="00E32015" w:rsidRPr="00E453EC">
        <w:t>previous re</w:t>
      </w:r>
      <w:r w:rsidR="00BF490A" w:rsidRPr="00E453EC">
        <w:t xml:space="preserve">search </w:t>
      </w:r>
      <w:r w:rsidR="005C6329" w:rsidRPr="00E453EC">
        <w:t>t</w:t>
      </w:r>
      <w:r w:rsidR="00123EAA" w:rsidRPr="00E453EC">
        <w:t>hat has found that children who</w:t>
      </w:r>
      <w:r w:rsidR="005C6329" w:rsidRPr="00E453EC">
        <w:t xml:space="preserve"> have</w:t>
      </w:r>
      <w:r w:rsidR="009800AE" w:rsidRPr="00E453EC">
        <w:t xml:space="preserve"> non-</w:t>
      </w:r>
      <w:r w:rsidR="00EF208F" w:rsidRPr="00E453EC">
        <w:t>infectious</w:t>
      </w:r>
      <w:r w:rsidR="009800AE" w:rsidRPr="00E453EC">
        <w:t xml:space="preserve"> wheeze (asthma), will </w:t>
      </w:r>
      <w:r w:rsidR="00FD4062" w:rsidRPr="00E453EC">
        <w:t>often</w:t>
      </w:r>
      <w:r w:rsidR="009800AE" w:rsidRPr="00E453EC">
        <w:t xml:space="preserve"> wheeze </w:t>
      </w:r>
      <w:r w:rsidR="00126587" w:rsidRPr="00E453EC">
        <w:t>when they have an</w:t>
      </w:r>
      <w:r w:rsidR="009800AE" w:rsidRPr="00E453EC">
        <w:t xml:space="preserve"> infection</w:t>
      </w:r>
      <w:r w:rsidR="00E45467" w:rsidRPr="00E453EC">
        <w:t xml:space="preserve"> </w:t>
      </w:r>
      <w:r w:rsidR="00E45467" w:rsidRPr="00E453EC">
        <w:fldChar w:fldCharType="begin"/>
      </w:r>
      <w:r w:rsidR="00485B2B" w:rsidRPr="00E453EC">
        <w:instrText xml:space="preserve"> ADDIN EN.CITE &lt;EndNote&gt;&lt;Cite&gt;&lt;Author&gt;Busse&lt;/Author&gt;&lt;Year&gt;2010&lt;/Year&gt;&lt;RecNum&gt;141&lt;/RecNum&gt;&lt;DisplayText&gt;[35, 36]&lt;/DisplayText&gt;&lt;record&gt;&lt;rec-number&gt;141&lt;/rec-number&gt;&lt;foreign-keys&gt;&lt;key app="EN" db-id="ezt55ep0i5ftv3edsstxv0xes9t52v09f5ds" timestamp="1566576550"&gt;141&lt;/key&gt;&lt;/foreign-keys&gt;&lt;ref-type name="Journal Article"&gt;17&lt;/ref-type&gt;&lt;contributors&gt;&lt;authors&gt;&lt;author&gt;Busse, William W&lt;/author&gt;&lt;author&gt;Lemanske Jr, Robert F&lt;/author&gt;&lt;author&gt;Gern, James E&lt;/author&gt;&lt;/authors&gt;&lt;/contributors&gt;&lt;titles&gt;&lt;title&gt;Role of viral respiratory infections in asthma and asthma exacerbations&lt;/title&gt;&lt;secondary-title&gt;The Lancet&lt;/secondary-title&gt;&lt;/titles&gt;&lt;periodical&gt;&lt;full-title&gt;The Lancet&lt;/full-title&gt;&lt;/periodical&gt;&lt;pages&gt;826-834&lt;/pages&gt;&lt;volume&gt;376&lt;/volume&gt;&lt;number&gt;9743&lt;/number&gt;&lt;dates&gt;&lt;year&gt;2010&lt;/year&gt;&lt;/dates&gt;&lt;isbn&gt;0140-6736&lt;/isbn&gt;&lt;urls&gt;&lt;/urls&gt;&lt;/record&gt;&lt;/Cite&gt;&lt;Cite&gt;&lt;Author&gt;Heymann&lt;/Author&gt;&lt;Year&gt;2004&lt;/Year&gt;&lt;RecNum&gt;142&lt;/RecNum&gt;&lt;record&gt;&lt;rec-number&gt;142&lt;/rec-number&gt;&lt;foreign-keys&gt;&lt;key app="EN" db-id="ezt55ep0i5ftv3edsstxv0xes9t52v09f5ds" timestamp="1566576912"&gt;142&lt;/key&gt;&lt;/foreign-keys&gt;&lt;ref-type name="Journal Article"&gt;17&lt;/ref-type&gt;&lt;contributors&gt;&lt;authors&gt;&lt;author&gt;Heymann, Peter W&lt;/author&gt;&lt;author&gt;Carper, Holliday T&lt;/author&gt;&lt;author&gt;Murphy, Deborah D&lt;/author&gt;&lt;author&gt;Platts-Mills, Thomas AE&lt;/author&gt;&lt;author&gt;Patrie, James&lt;/author&gt;&lt;author&gt;McLaughlin, Anne P&lt;/author&gt;&lt;author&gt;Erwin, Elizabeth A&lt;/author&gt;&lt;author&gt;Shaker, Marcus S&lt;/author&gt;&lt;author&gt;Hellems, Martha&lt;/author&gt;&lt;author&gt;Peerzada, Jehanna&lt;/author&gt;&lt;/authors&gt;&lt;/contributors&gt;&lt;titles&gt;&lt;title&gt;Viral infections in relation to age, atopy, and season of admission among children hospitalized for wheezing&lt;/title&gt;&lt;secondary-title&gt;Journal of allergy and clinical immunology&lt;/secondary-title&gt;&lt;/titles&gt;&lt;periodical&gt;&lt;full-title&gt;Journal of Allergy and Clinical Immunology&lt;/full-title&gt;&lt;/periodical&gt;&lt;pages&gt;239-247&lt;/pages&gt;&lt;volume&gt;114&lt;/volume&gt;&lt;number&gt;2&lt;/number&gt;&lt;dates&gt;&lt;year&gt;2004&lt;/year&gt;&lt;/dates&gt;&lt;isbn&gt;0091-6749&lt;/isbn&gt;&lt;urls&gt;&lt;/urls&gt;&lt;/record&gt;&lt;/Cite&gt;&lt;/EndNote&gt;</w:instrText>
      </w:r>
      <w:r w:rsidR="00E45467" w:rsidRPr="00E453EC">
        <w:fldChar w:fldCharType="separate"/>
      </w:r>
      <w:r w:rsidR="00485B2B" w:rsidRPr="00E453EC">
        <w:rPr>
          <w:noProof/>
        </w:rPr>
        <w:t>[35, 36]</w:t>
      </w:r>
      <w:r w:rsidR="00E45467" w:rsidRPr="00E453EC">
        <w:fldChar w:fldCharType="end"/>
      </w:r>
      <w:r w:rsidR="00FD1543" w:rsidRPr="00E453EC">
        <w:t xml:space="preserve">. </w:t>
      </w:r>
      <w:r w:rsidR="00126587" w:rsidRPr="00E453EC">
        <w:t>T</w:t>
      </w:r>
      <w:r w:rsidR="00A40B2A" w:rsidRPr="00E453EC">
        <w:t xml:space="preserve">he </w:t>
      </w:r>
      <w:r w:rsidR="00A40B2A" w:rsidRPr="00E453EC">
        <w:lastRenderedPageBreak/>
        <w:t>combin</w:t>
      </w:r>
      <w:r w:rsidR="00126587" w:rsidRPr="00E453EC">
        <w:t>ed</w:t>
      </w:r>
      <w:r w:rsidR="00A40B2A" w:rsidRPr="00E453EC">
        <w:t xml:space="preserve"> group of infectious and non-infectious wheeze was </w:t>
      </w:r>
      <w:r w:rsidR="00126587" w:rsidRPr="00E453EC">
        <w:t xml:space="preserve">also </w:t>
      </w:r>
      <w:r w:rsidR="00BC7D0C" w:rsidRPr="00E453EC">
        <w:t>found to be more stable than non-infectious wheeze by itself</w:t>
      </w:r>
      <w:r w:rsidR="00A40E45" w:rsidRPr="00E453EC">
        <w:t>.</w:t>
      </w:r>
    </w:p>
    <w:p w14:paraId="662BE2D4" w14:textId="7C08C353" w:rsidR="008B0251" w:rsidRPr="00E453EC" w:rsidRDefault="00291E68" w:rsidP="00DD4FF1">
      <w:pPr>
        <w:spacing w:line="480" w:lineRule="auto"/>
        <w:rPr>
          <w:b/>
          <w:i/>
        </w:rPr>
      </w:pPr>
      <w:r w:rsidRPr="00E453EC">
        <w:rPr>
          <w:b/>
          <w:i/>
        </w:rPr>
        <w:t>Association between Prenatal Antibiotic Use and Wheezing S</w:t>
      </w:r>
      <w:r w:rsidR="00DF49FD" w:rsidRPr="00E453EC">
        <w:rPr>
          <w:b/>
          <w:i/>
        </w:rPr>
        <w:t>ubtypes</w:t>
      </w:r>
    </w:p>
    <w:p w14:paraId="34A20FCE" w14:textId="74BB9D47" w:rsidR="00DF49FD" w:rsidRPr="00E453EC" w:rsidRDefault="00A33EB6" w:rsidP="00DD4FF1">
      <w:pPr>
        <w:spacing w:line="480" w:lineRule="auto"/>
      </w:pPr>
      <w:r w:rsidRPr="00E453EC">
        <w:t>Fo</w:t>
      </w:r>
      <w:r w:rsidR="00F22C08" w:rsidRPr="00E453EC">
        <w:t>r</w:t>
      </w:r>
      <w:r w:rsidRPr="00E453EC">
        <w:t xml:space="preserve"> prenatal antibiotic exposure, our results showed no significant associations for non-infectious wheezing in infancy, but a higher proportion of children with non-infectious </w:t>
      </w:r>
      <w:r w:rsidR="00491C6F" w:rsidRPr="00E453EC">
        <w:t>wheezing</w:t>
      </w:r>
      <w:r w:rsidRPr="00E453EC">
        <w:t xml:space="preserve"> born to mothers that have maternal asthma</w:t>
      </w:r>
      <w:r w:rsidR="00485E31" w:rsidRPr="00E453EC">
        <w:t xml:space="preserve"> (</w:t>
      </w:r>
      <w:r w:rsidRPr="00E453EC">
        <w:t>Table 4</w:t>
      </w:r>
      <w:r w:rsidR="00485E31" w:rsidRPr="00E453EC">
        <w:t>)</w:t>
      </w:r>
      <w:r w:rsidRPr="00E453EC">
        <w:t xml:space="preserve">. Thus, there is a possibility that maternal asthma is related to both prenatal antibiotics and non-infectious </w:t>
      </w:r>
      <w:r w:rsidR="00491C6F" w:rsidRPr="00E453EC">
        <w:t>wheezing</w:t>
      </w:r>
      <w:r w:rsidRPr="00E453EC">
        <w:t xml:space="preserve"> in infants and toddlers. However, we found no significant interaction or confounding between prenatal antibiotic use, maternal asthma, and non-infectious </w:t>
      </w:r>
      <w:r w:rsidR="00491C6F" w:rsidRPr="00E453EC">
        <w:t>wheezing</w:t>
      </w:r>
      <w:r w:rsidRPr="00E453EC">
        <w:t xml:space="preserve">. </w:t>
      </w:r>
      <w:r w:rsidR="00F22C08" w:rsidRPr="00E453EC">
        <w:t>Nevertheless</w:t>
      </w:r>
      <w:r w:rsidRPr="00E453EC">
        <w:t>, maternal asthma should be accounted for in further research</w:t>
      </w:r>
      <w:r w:rsidR="00E21865" w:rsidRPr="00E453EC">
        <w:t xml:space="preserve"> with larger </w:t>
      </w:r>
      <w:r w:rsidR="00485E31" w:rsidRPr="00E453EC">
        <w:t xml:space="preserve">sample </w:t>
      </w:r>
      <w:r w:rsidR="003F54D5" w:rsidRPr="00E453EC">
        <w:t>size</w:t>
      </w:r>
      <w:r w:rsidR="00485E31" w:rsidRPr="00E453EC">
        <w:t>s</w:t>
      </w:r>
      <w:r w:rsidR="003F54D5" w:rsidRPr="00E453EC">
        <w:t xml:space="preserve"> to </w:t>
      </w:r>
      <w:r w:rsidR="00485E31" w:rsidRPr="00E453EC">
        <w:t>achieve</w:t>
      </w:r>
      <w:r w:rsidR="003F54D5" w:rsidRPr="00E453EC">
        <w:t xml:space="preserve"> more </w:t>
      </w:r>
      <w:r w:rsidR="00485E31" w:rsidRPr="00E453EC">
        <w:t>stable</w:t>
      </w:r>
      <w:r w:rsidR="003F54D5" w:rsidRPr="00E453EC">
        <w:t xml:space="preserve"> results</w:t>
      </w:r>
      <w:r w:rsidRPr="00E453EC">
        <w:t xml:space="preserve">. </w:t>
      </w:r>
      <w:r w:rsidR="0019656C" w:rsidRPr="00E453EC">
        <w:t>Furthermore, regarding prenatal antibiotic use, previous studies follow</w:t>
      </w:r>
      <w:r w:rsidR="001A1D0E" w:rsidRPr="00E453EC">
        <w:t>ing</w:t>
      </w:r>
      <w:r w:rsidR="00B8672B" w:rsidRPr="00E453EC">
        <w:t xml:space="preserve"> children from birth,</w:t>
      </w:r>
      <w:r w:rsidR="0019656C" w:rsidRPr="00E453EC">
        <w:t xml:space="preserve"> have found a positive association between </w:t>
      </w:r>
      <w:r w:rsidR="00491C6F" w:rsidRPr="00E453EC">
        <w:t>wheezing</w:t>
      </w:r>
      <w:r w:rsidR="0019656C" w:rsidRPr="00E453EC">
        <w:t xml:space="preserve"> and prenatal antibiotic use </w:t>
      </w:r>
      <w:r w:rsidR="0019656C" w:rsidRPr="00E453EC">
        <w:fldChar w:fldCharType="begin">
          <w:fldData xml:space="preserve">PEVuZE5vdGU+PENpdGU+PEF1dGhvcj5CZW5uPC9BdXRob3I+PFllYXI+MjAwMjwvWWVhcj48UmVj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=
</w:fldData>
        </w:fldChar>
      </w:r>
      <w:r w:rsidR="00017C80" w:rsidRPr="00E453EC">
        <w:instrText xml:space="preserve"> ADDIN EN.CITE </w:instrText>
      </w:r>
      <w:r w:rsidR="00017C80" w:rsidRPr="00E453EC">
        <w:fldChar w:fldCharType="begin">
          <w:fldData xml:space="preserve">PEVuZE5vdGU+PENpdGU+PEF1dGhvcj5CZW5uPC9BdXRob3I+PFllYXI+MjAwMjwvWWVhcj48UmVj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=
</w:fldData>
        </w:fldChar>
      </w:r>
      <w:r w:rsidR="00017C80" w:rsidRPr="00E453EC">
        <w:instrText xml:space="preserve"> ADDIN EN.CITE.DATA </w:instrText>
      </w:r>
      <w:r w:rsidR="00017C80" w:rsidRPr="00E453EC">
        <w:fldChar w:fldCharType="end"/>
      </w:r>
      <w:r w:rsidR="0019656C" w:rsidRPr="00E453EC">
        <w:fldChar w:fldCharType="separate"/>
      </w:r>
      <w:r w:rsidR="00017C80" w:rsidRPr="00E453EC">
        <w:rPr>
          <w:noProof/>
        </w:rPr>
        <w:t>[4, 5, 7]</w:t>
      </w:r>
      <w:r w:rsidR="0019656C" w:rsidRPr="00E453EC">
        <w:fldChar w:fldCharType="end"/>
      </w:r>
      <w:r w:rsidR="0019656C" w:rsidRPr="00E453EC">
        <w:t xml:space="preserve">. </w:t>
      </w:r>
      <w:r w:rsidR="001A1D0E" w:rsidRPr="00E453EC">
        <w:t>D</w:t>
      </w:r>
      <w:r w:rsidR="0019656C" w:rsidRPr="00E453EC">
        <w:t>ifference</w:t>
      </w:r>
      <w:r w:rsidR="004502F9" w:rsidRPr="00E453EC">
        <w:t>s</w:t>
      </w:r>
      <w:r w:rsidR="0019656C" w:rsidRPr="00E453EC">
        <w:t xml:space="preserve"> between these studies </w:t>
      </w:r>
      <w:r w:rsidR="001A1D0E" w:rsidRPr="00E453EC">
        <w:t xml:space="preserve">and our results may </w:t>
      </w:r>
      <w:r w:rsidR="0052745C" w:rsidRPr="00E453EC">
        <w:t xml:space="preserve">be </w:t>
      </w:r>
      <w:r w:rsidR="001A1D0E" w:rsidRPr="00E453EC">
        <w:t>due to</w:t>
      </w:r>
      <w:r w:rsidR="0019656C" w:rsidRPr="00E453EC">
        <w:t xml:space="preserve"> variation</w:t>
      </w:r>
      <w:r w:rsidR="001A1D0E" w:rsidRPr="00E453EC">
        <w:t>s in the</w:t>
      </w:r>
      <w:r w:rsidR="0019656C" w:rsidRPr="00E453EC">
        <w:t xml:space="preserve"> wheezing definition. For example, Dom et al.</w:t>
      </w:r>
      <w:r w:rsidR="00333569" w:rsidRPr="00E453EC">
        <w:t xml:space="preserve"> 2010 </w:t>
      </w:r>
      <w:r w:rsidR="00333569" w:rsidRPr="00E453EC">
        <w:fldChar w:fldCharType="begin"/>
      </w:r>
      <w:r w:rsidR="00017C80" w:rsidRPr="00E453EC">
        <w:instrText xml:space="preserve"> ADDIN EN.CITE &lt;EndNote&gt;&lt;Cite&gt;&lt;Author&gt;Dom&lt;/Author&gt;&lt;Year&gt;2010&lt;/Year&gt;&lt;RecNum&gt;42&lt;/RecNum&gt;&lt;DisplayText&gt;[10]&lt;/DisplayText&gt;&lt;record&gt;&lt;rec-number&gt;42&lt;/rec-number&gt;&lt;foreign-keys&gt;&lt;key app="EN" db-id="ezt55ep0i5ftv3edsstxv0xes9t52v09f5ds" timestamp="1539877165"&gt;42&lt;/key&gt;&lt;/foreign-keys&gt;&lt;ref-type name="Journal Article"&gt;17&lt;/ref-type&gt;&lt;contributors&gt;&lt;authors&gt;&lt;author&gt;Dom, Sandra&lt;/author&gt;&lt;author&gt;Droste, JHJ&lt;/author&gt;&lt;author&gt;Sariachvili, MA&lt;/author&gt;&lt;author&gt;Hagendorens, MM&lt;/author&gt;&lt;author&gt;Oostveen, Ellie&lt;/author&gt;&lt;author&gt;Bridts, CH</w:instrText>
      </w:r>
      <w:r w:rsidR="00017C80" w:rsidRPr="00E453EC">
        <w:rPr>
          <w:rFonts w:hint="eastAsia"/>
        </w:rPr>
        <w:instrText>&lt;/author&gt;&lt;author&gt;Stevens, WJ&lt;/author&gt;&lt;author&gt;Wieringa, MH&lt;/author&gt;&lt;author&gt;Weyler, JJ&lt;/author&gt;&lt;/authors&gt;&lt;/contributors&gt;&lt;titles&gt;&lt;title&gt;Pre</w:instrText>
      </w:r>
      <w:r w:rsidR="00017C80" w:rsidRPr="00E453EC">
        <w:rPr>
          <w:rFonts w:hint="eastAsia"/>
        </w:rPr>
        <w:instrText>‐</w:instrText>
      </w:r>
      <w:r w:rsidR="00017C80" w:rsidRPr="00E453EC">
        <w:rPr>
          <w:rFonts w:hint="eastAsia"/>
        </w:rPr>
        <w:instrText>and post</w:instrText>
      </w:r>
      <w:r w:rsidR="00017C80" w:rsidRPr="00E453EC">
        <w:rPr>
          <w:rFonts w:hint="eastAsia"/>
        </w:rPr>
        <w:instrText>‐</w:instrText>
      </w:r>
      <w:r w:rsidR="00017C80" w:rsidRPr="00E453EC">
        <w:rPr>
          <w:rFonts w:hint="eastAsia"/>
        </w:rPr>
        <w:instrText>natal exposure to antibiotics and the development of eczema, recurrent wheezing and atopic sensitization in c</w:instrText>
      </w:r>
      <w:r w:rsidR="00017C80" w:rsidRPr="00E453EC">
        <w:instrText>hildren up to the age of 4 years&lt;/title&gt;&lt;secondary-title&gt;Clinical &amp;amp; Experimental Allergy&lt;/secondary-title&gt;&lt;/titles&gt;&lt;periodical&gt;&lt;full-title&gt;Clinical &amp;amp; Experimental Allergy&lt;/full-title&gt;&lt;/periodical&gt;&lt;pages&gt;1378-1387&lt;/pages&gt;&lt;volume&gt;40&lt;/volume&gt;&lt;number&gt;9&lt;/number&gt;&lt;dates&gt;&lt;year&gt;2010&lt;/year&gt;&lt;/dates&gt;&lt;isbn&gt;0954-7894&lt;/isbn&gt;&lt;urls&gt;&lt;/urls&gt;&lt;/record&gt;&lt;/Cite&gt;&lt;/EndNote&gt;</w:instrText>
      </w:r>
      <w:r w:rsidR="00333569" w:rsidRPr="00E453EC">
        <w:fldChar w:fldCharType="separate"/>
      </w:r>
      <w:r w:rsidR="00017C80" w:rsidRPr="00E453EC">
        <w:rPr>
          <w:noProof/>
        </w:rPr>
        <w:t>[10]</w:t>
      </w:r>
      <w:r w:rsidR="00333569" w:rsidRPr="00E453EC">
        <w:fldChar w:fldCharType="end"/>
      </w:r>
      <w:r w:rsidR="0019656C" w:rsidRPr="00E453EC">
        <w:t xml:space="preserve">, analyzing recurrent </w:t>
      </w:r>
      <w:r w:rsidR="00491C6F" w:rsidRPr="00E453EC">
        <w:t>wheezing</w:t>
      </w:r>
      <w:r w:rsidR="0019656C" w:rsidRPr="00E453EC">
        <w:t xml:space="preserve"> us</w:t>
      </w:r>
      <w:r w:rsidR="001A1D0E" w:rsidRPr="00E453EC">
        <w:t>ed</w:t>
      </w:r>
      <w:r w:rsidR="0019656C" w:rsidRPr="00E453EC">
        <w:t xml:space="preserve"> at least two episodes of parent-reported </w:t>
      </w:r>
      <w:r w:rsidR="00491C6F" w:rsidRPr="00E453EC">
        <w:t>wheezing</w:t>
      </w:r>
      <w:r w:rsidR="0052745C" w:rsidRPr="00E453EC">
        <w:t xml:space="preserve"> in a 6 months </w:t>
      </w:r>
      <w:r w:rsidR="0019656C" w:rsidRPr="00E453EC">
        <w:t xml:space="preserve">up to 4 years of age. </w:t>
      </w:r>
      <w:proofErr w:type="spellStart"/>
      <w:r w:rsidR="0019656C" w:rsidRPr="00E453EC">
        <w:t>Jedrychowski</w:t>
      </w:r>
      <w:proofErr w:type="spellEnd"/>
      <w:r w:rsidR="0019656C" w:rsidRPr="00E453EC">
        <w:t xml:space="preserve"> et al.</w:t>
      </w:r>
      <w:r w:rsidR="00333569" w:rsidRPr="00E453EC">
        <w:t xml:space="preserve"> 2006 </w:t>
      </w:r>
      <w:r w:rsidR="00333569" w:rsidRPr="00E453EC">
        <w:fldChar w:fldCharType="begin"/>
      </w:r>
      <w:r w:rsidR="00017C80" w:rsidRPr="00E453EC">
        <w:instrText xml:space="preserve"> ADDIN EN.CITE &lt;EndNote&gt;&lt;Cite&gt;&lt;Author&gt;Jędrychowski&lt;/Author&gt;&lt;Year&gt;2006&lt;/Year&gt;&lt;RecNum&gt;37&lt;/RecNum&gt;&lt;DisplayText&gt;[5]&lt;/DisplayText&gt;&lt;record&gt;&lt;rec-number&gt;37&lt;/rec-number&gt;&lt;foreign-keys&gt;&lt;key app="EN" db-id="ezt55ep0i5ftv3edsstxv0xes9t52v09f5ds" timestamp="1539876964"&gt;37&lt;/key&gt;&lt;/foreign-keys&gt;&lt;ref-type name="Journal Article"&gt;17&lt;/ref-type&gt;&lt;contributors&gt;&lt;authors&gt;&lt;author&gt;Jędrychowski, Wiesław&lt;/author&gt;&lt;author&gt;Gałaś, Aleksander&lt;/author&gt;&lt;author&gt;Whyatt, Robin&lt;/author&gt;&lt;author&gt;Perera, Frederica&lt;/author&gt;&lt;/authors&gt;&lt;/contributors&gt;&lt;titles&gt;&lt;title&gt;The prenatal use of antibiotics and the development of allergic disease in one year old infants. A preliminary study&lt;/title&gt;&lt;secondary-title&gt;International journal of occupational medicine and environmental health&lt;/secondary-title&gt;&lt;/titles&gt;&lt;periodical&gt;&lt;full-title&gt;International journal of occupational medicine and environmental health&lt;/full-title&gt;&lt;/periodical&gt;&lt;pages&gt;70-76&lt;/pages&gt;&lt;volume&gt;19&lt;/volume&gt;&lt;number&gt;1&lt;/number&gt;&lt;dates&gt;&lt;year&gt;2006&lt;/year&gt;&lt;/dates&gt;&lt;isbn&gt;1896-494X&lt;/isbn&gt;&lt;urls&gt;&lt;/urls&gt;&lt;/record&gt;&lt;/Cite&gt;&lt;/EndNote&gt;</w:instrText>
      </w:r>
      <w:r w:rsidR="00333569" w:rsidRPr="00E453EC">
        <w:fldChar w:fldCharType="separate"/>
      </w:r>
      <w:r w:rsidR="00017C80" w:rsidRPr="00E453EC">
        <w:rPr>
          <w:noProof/>
        </w:rPr>
        <w:t>[5]</w:t>
      </w:r>
      <w:r w:rsidR="00333569" w:rsidRPr="00E453EC">
        <w:fldChar w:fldCharType="end"/>
      </w:r>
      <w:r w:rsidR="0019656C" w:rsidRPr="00E453EC">
        <w:t xml:space="preserve">, defines persistent </w:t>
      </w:r>
      <w:r w:rsidR="00491C6F" w:rsidRPr="00E453EC">
        <w:t>wheezing</w:t>
      </w:r>
      <w:r w:rsidR="0019656C" w:rsidRPr="00E453EC">
        <w:t xml:space="preserve"> as present at least 9 days after a follow up of wheezing in the first year of life. In our study we have identified </w:t>
      </w:r>
      <w:r w:rsidR="00491C6F" w:rsidRPr="00E453EC">
        <w:t>wheezing</w:t>
      </w:r>
      <w:r w:rsidR="0019656C" w:rsidRPr="00E453EC">
        <w:t xml:space="preserve"> (infectious, non-infectious, and </w:t>
      </w:r>
      <w:r w:rsidR="00485E31" w:rsidRPr="00E453EC">
        <w:t>their combinations</w:t>
      </w:r>
      <w:r w:rsidR="0019656C" w:rsidRPr="00E453EC">
        <w:t>) in a way no previous study has</w:t>
      </w:r>
      <w:r w:rsidR="001D5582" w:rsidRPr="00E453EC">
        <w:t xml:space="preserve">, that can differentiate </w:t>
      </w:r>
      <w:r w:rsidR="00485E31" w:rsidRPr="00E453EC">
        <w:t xml:space="preserve">the transition of different </w:t>
      </w:r>
      <w:r w:rsidR="00491C6F" w:rsidRPr="00E453EC">
        <w:t>wheezing</w:t>
      </w:r>
      <w:r w:rsidR="001D5582" w:rsidRPr="00E453EC">
        <w:t xml:space="preserve"> </w:t>
      </w:r>
      <w:r w:rsidR="00485E31" w:rsidRPr="00E453EC">
        <w:t>phenotypes</w:t>
      </w:r>
      <w:r w:rsidR="0019656C" w:rsidRPr="00E453EC">
        <w:t xml:space="preserve">. </w:t>
      </w:r>
    </w:p>
    <w:p w14:paraId="6BE9B7DF" w14:textId="4AD84CD2" w:rsidR="00780DC3" w:rsidRPr="00E453EC" w:rsidRDefault="00D27C03" w:rsidP="00DD4FF1">
      <w:pPr>
        <w:spacing w:line="480" w:lineRule="auto"/>
        <w:rPr>
          <w:b/>
          <w:i/>
        </w:rPr>
      </w:pPr>
      <w:r w:rsidRPr="00E453EC">
        <w:rPr>
          <w:b/>
          <w:i/>
        </w:rPr>
        <w:t>Association between Mode of Delivery and Wheezing S</w:t>
      </w:r>
      <w:r w:rsidR="00DF49FD" w:rsidRPr="00E453EC">
        <w:rPr>
          <w:b/>
          <w:i/>
        </w:rPr>
        <w:t>ubtypes</w:t>
      </w:r>
    </w:p>
    <w:p w14:paraId="2CBD912F" w14:textId="407ADE4B" w:rsidR="00735BBE" w:rsidRPr="00E453EC" w:rsidRDefault="00B336FA" w:rsidP="00DD4FF1">
      <w:pPr>
        <w:spacing w:line="480" w:lineRule="auto"/>
      </w:pPr>
      <w:r w:rsidRPr="00E453EC">
        <w:t xml:space="preserve">Regarding </w:t>
      </w:r>
      <w:r w:rsidR="0052745C" w:rsidRPr="00E453EC">
        <w:t xml:space="preserve">the </w:t>
      </w:r>
      <w:r w:rsidRPr="00E453EC">
        <w:t>mode of delivery, l</w:t>
      </w:r>
      <w:r w:rsidR="00A97B85" w:rsidRPr="00E453EC">
        <w:t xml:space="preserve">og-linear models showed significant increased risk for any and infectious wheezing with Cesarean sections. </w:t>
      </w:r>
      <w:r w:rsidR="00486182" w:rsidRPr="00E453EC">
        <w:t>C</w:t>
      </w:r>
      <w:r w:rsidR="00E30DA4" w:rsidRPr="00E453EC">
        <w:t xml:space="preserve">hildren born </w:t>
      </w:r>
      <w:r w:rsidR="00310BBC" w:rsidRPr="00E453EC">
        <w:t>via</w:t>
      </w:r>
      <w:r w:rsidR="00E30DA4" w:rsidRPr="00E453EC">
        <w:t xml:space="preserve"> Ce</w:t>
      </w:r>
      <w:r w:rsidR="007C04BB" w:rsidRPr="00E453EC">
        <w:t>sarean section have at least a 7</w:t>
      </w:r>
      <w:r w:rsidR="00E30DA4" w:rsidRPr="00E453EC">
        <w:t xml:space="preserve">0% increase in risk of </w:t>
      </w:r>
      <w:r w:rsidR="003A40A3" w:rsidRPr="00E453EC">
        <w:t xml:space="preserve">any wheezing </w:t>
      </w:r>
      <w:r w:rsidR="007C04BB" w:rsidRPr="00E453EC">
        <w:t>(RR=1.83, 95% CI 1.29-2.60)</w:t>
      </w:r>
      <w:r w:rsidR="00FD2901" w:rsidRPr="00E453EC">
        <w:t xml:space="preserve"> </w:t>
      </w:r>
      <w:r w:rsidR="003A40A3" w:rsidRPr="00E453EC">
        <w:t>and infectious wheezing</w:t>
      </w:r>
      <w:r w:rsidR="00FD2901" w:rsidRPr="00E453EC">
        <w:t xml:space="preserve"> </w:t>
      </w:r>
      <w:r w:rsidR="007C04BB" w:rsidRPr="00E453EC">
        <w:lastRenderedPageBreak/>
        <w:t>(RR=1.72, 95%CI 1.18-2.50)</w:t>
      </w:r>
      <w:r w:rsidR="00365A1E" w:rsidRPr="00E453EC">
        <w:t>.</w:t>
      </w:r>
      <w:r w:rsidR="00F9488B" w:rsidRPr="00E453EC">
        <w:t xml:space="preserve"> Our findings are in agreement w</w:t>
      </w:r>
      <w:r w:rsidR="00915CF7" w:rsidRPr="00E453EC">
        <w:t>ith one previous study that has</w:t>
      </w:r>
      <w:r w:rsidR="00F9488B" w:rsidRPr="00E453EC">
        <w:t xml:space="preserve"> researched the association between mode of delivery an</w:t>
      </w:r>
      <w:r w:rsidR="00860401" w:rsidRPr="00E453EC">
        <w:t>d</w:t>
      </w:r>
      <w:r w:rsidR="00F9488B" w:rsidRPr="00E453EC">
        <w:t xml:space="preserve"> </w:t>
      </w:r>
      <w:r w:rsidR="00491C6F" w:rsidRPr="00E453EC">
        <w:t>wheezing</w:t>
      </w:r>
      <w:r w:rsidR="00512492" w:rsidRPr="00E453EC">
        <w:t>, taking infections into account</w:t>
      </w:r>
      <w:r w:rsidR="00F9488B" w:rsidRPr="00E453EC">
        <w:t xml:space="preserve"> </w:t>
      </w:r>
      <w:r w:rsidR="00F9488B" w:rsidRPr="00E453EC">
        <w:fldChar w:fldCharType="begin"/>
      </w:r>
      <w:r w:rsidR="00017C80" w:rsidRPr="00E453EC">
        <w:instrText xml:space="preserve"> ADDIN EN.CITE &lt;EndNote&gt;&lt;Cite&gt;&lt;Author&gt;Negele&lt;/Author&gt;&lt;Year&gt;2004&lt;/Year&gt;&lt;RecNum&gt;45&lt;/RecNum&gt;&lt;DisplayText&gt;[13]&lt;/DisplayText&gt;&lt;record&gt;&lt;rec-number&gt;45&lt;/rec-number&gt;&lt;foreign-keys&gt;&lt;key app="EN" db-id="ezt55ep0i5ftv3edsstxv0xes9t52v09f5ds" timestamp="1539877310"&gt;45&lt;/key&gt;&lt;/foreign-keys&gt;&lt;ref-type name="Journal Article"&gt;17&lt;/ref-type&gt;&lt;contributors&gt;&lt;authors&gt;&lt;author&gt;Negele, Kathrin&lt;/author&gt;&lt;author&gt;Heinrich, Joachim&lt;/author&gt;&lt;author&gt;Borte, Michael&lt;/author&gt;&lt;author&gt;von Berg, Andrea&lt;/author&gt;&lt;author&gt;Schaaf, Beate&lt;/author&gt;&lt;author</w:instrText>
      </w:r>
      <w:r w:rsidR="00017C80" w:rsidRPr="00E453EC">
        <w:rPr>
          <w:rFonts w:hint="eastAsia"/>
        </w:rPr>
        <w:instrText>&gt;Lehmann, Irina&lt;/author&gt;&lt;author&gt;Wichmann, H</w:instrText>
      </w:r>
      <w:r w:rsidR="00017C80" w:rsidRPr="00E453EC">
        <w:rPr>
          <w:rFonts w:hint="eastAsia"/>
        </w:rPr>
        <w:instrText>‐</w:instrText>
      </w:r>
      <w:r w:rsidR="00017C80" w:rsidRPr="00E453EC">
        <w:rPr>
          <w:rFonts w:hint="eastAsia"/>
        </w:rPr>
        <w:instrText>Erich&lt;/author&gt;&lt;author&gt;Bolte, Gabriele&lt;/author&gt;&lt;author&gt;LISA Study Group&lt;/author&gt;&lt;/authors&gt;&lt;/contributors&gt;&lt;titles&gt;&lt;title&gt;Mode of delivery and development of atopic disease during the first 2 years of life&lt;/title&gt;&lt;</w:instrText>
      </w:r>
      <w:r w:rsidR="00017C80" w:rsidRPr="00E453EC">
        <w:instrText>secondary-title&gt;Pediatric allergy and immunology&lt;/secondary-title&gt;&lt;/titles&gt;&lt;periodical&gt;&lt;full-title&gt;Pediatric allergy and immunology&lt;/full-title&gt;&lt;/periodical&gt;&lt;pages&gt;48-54&lt;/pages&gt;&lt;volume&gt;15&lt;/volume&gt;&lt;number&gt;1&lt;/number&gt;&lt;dates&gt;&lt;year&gt;2004&lt;/year&gt;&lt;/dates&gt;&lt;isbn&gt;0905-6157&lt;/isbn&gt;&lt;urls&gt;&lt;related-urls&gt;&lt;url&gt;https://onlinelibrary.wiley.com/doi/pdf/10.1046/j.0905-6157.2003.00101.x&lt;/url&gt;&lt;/related-urls&gt;&lt;/urls&gt;&lt;/record&gt;&lt;/Cite&gt;&lt;/EndNote&gt;</w:instrText>
      </w:r>
      <w:r w:rsidR="00F9488B" w:rsidRPr="00E453EC">
        <w:fldChar w:fldCharType="separate"/>
      </w:r>
      <w:r w:rsidR="00017C80" w:rsidRPr="00E453EC">
        <w:rPr>
          <w:noProof/>
        </w:rPr>
        <w:t>[13]</w:t>
      </w:r>
      <w:r w:rsidR="00F9488B" w:rsidRPr="00E453EC">
        <w:fldChar w:fldCharType="end"/>
      </w:r>
      <w:r w:rsidR="00F9488B" w:rsidRPr="00E453EC">
        <w:t xml:space="preserve">. </w:t>
      </w:r>
      <w:proofErr w:type="spellStart"/>
      <w:r w:rsidR="00F9488B" w:rsidRPr="00E453EC">
        <w:t>Negele</w:t>
      </w:r>
      <w:proofErr w:type="spellEnd"/>
      <w:r w:rsidR="00F9488B" w:rsidRPr="00E453EC">
        <w:t xml:space="preserve"> et al.</w:t>
      </w:r>
      <w:r w:rsidR="00B9533F" w:rsidRPr="00E453EC">
        <w:t xml:space="preserve"> 2004 </w:t>
      </w:r>
      <w:r w:rsidR="00B9533F" w:rsidRPr="00E453EC">
        <w:fldChar w:fldCharType="begin"/>
      </w:r>
      <w:r w:rsidR="00017C80" w:rsidRPr="00E453EC">
        <w:instrText xml:space="preserve"> ADDIN EN.CITE &lt;EndNote&gt;&lt;Cite&gt;&lt;Author&gt;Negele&lt;/Author&gt;&lt;Year&gt;2004&lt;/Year&gt;&lt;RecNum&gt;45&lt;/RecNum&gt;&lt;DisplayText&gt;[13]&lt;/DisplayText&gt;&lt;record&gt;&lt;rec-number&gt;45&lt;/rec-number&gt;&lt;foreign-keys&gt;&lt;key app="EN" db-id="ezt55ep0i5ftv3edsstxv0xes9t52v09f5ds" timestamp="1539877310"&gt;45&lt;/key&gt;&lt;/foreign-keys&gt;&lt;ref-type name="Journal Article"&gt;17&lt;/ref-type&gt;&lt;contributors&gt;&lt;authors&gt;&lt;author&gt;Negele, Kathrin&lt;/author&gt;&lt;author&gt;Heinrich, Joachim&lt;/author&gt;&lt;author&gt;Borte, Michael&lt;/author&gt;&lt;author&gt;von Berg, Andrea&lt;/author&gt;&lt;author&gt;Schaaf, Beate&lt;/author&gt;&lt;author</w:instrText>
      </w:r>
      <w:r w:rsidR="00017C80" w:rsidRPr="00E453EC">
        <w:rPr>
          <w:rFonts w:hint="eastAsia"/>
        </w:rPr>
        <w:instrText>&gt;Lehmann, Irina&lt;/author&gt;&lt;author&gt;Wichmann, H</w:instrText>
      </w:r>
      <w:r w:rsidR="00017C80" w:rsidRPr="00E453EC">
        <w:rPr>
          <w:rFonts w:hint="eastAsia"/>
        </w:rPr>
        <w:instrText>‐</w:instrText>
      </w:r>
      <w:r w:rsidR="00017C80" w:rsidRPr="00E453EC">
        <w:rPr>
          <w:rFonts w:hint="eastAsia"/>
        </w:rPr>
        <w:instrText>Erich&lt;/author&gt;&lt;author&gt;Bolte, Gabriele&lt;/author&gt;&lt;author&gt;LISA Study Group&lt;/author&gt;&lt;/authors&gt;&lt;/contributors&gt;&lt;titles&gt;&lt;title&gt;Mode of delivery and development of atopic disease during the first 2 years of life&lt;/title&gt;&lt;</w:instrText>
      </w:r>
      <w:r w:rsidR="00017C80" w:rsidRPr="00E453EC">
        <w:instrText>secondary-title&gt;Pediatric allergy and immunology&lt;/secondary-title&gt;&lt;/titles&gt;&lt;periodical&gt;&lt;full-title&gt;Pediatric allergy and immunology&lt;/full-title&gt;&lt;/periodical&gt;&lt;pages&gt;48-54&lt;/pages&gt;&lt;volume&gt;15&lt;/volume&gt;&lt;number&gt;1&lt;/number&gt;&lt;dates&gt;&lt;year&gt;2004&lt;/year&gt;&lt;/dates&gt;&lt;isbn&gt;0905-6157&lt;/isbn&gt;&lt;urls&gt;&lt;related-urls&gt;&lt;url&gt;https://onlinelibrary.wiley.com/doi/pdf/10.1046/j.0905-6157.2003.00101.x&lt;/url&gt;&lt;/related-urls&gt;&lt;/urls&gt;&lt;/record&gt;&lt;/Cite&gt;&lt;/EndNote&gt;</w:instrText>
      </w:r>
      <w:r w:rsidR="00B9533F" w:rsidRPr="00E453EC">
        <w:fldChar w:fldCharType="separate"/>
      </w:r>
      <w:r w:rsidR="00017C80" w:rsidRPr="00E453EC">
        <w:rPr>
          <w:noProof/>
        </w:rPr>
        <w:t>[13]</w:t>
      </w:r>
      <w:r w:rsidR="00B9533F" w:rsidRPr="00E453EC">
        <w:fldChar w:fldCharType="end"/>
      </w:r>
      <w:r w:rsidR="00B9533F" w:rsidRPr="00E453EC">
        <w:t xml:space="preserve"> </w:t>
      </w:r>
      <w:r w:rsidR="00F9488B" w:rsidRPr="00E453EC">
        <w:t xml:space="preserve">, </w:t>
      </w:r>
      <w:r w:rsidR="00593DDD" w:rsidRPr="00E453EC">
        <w:t xml:space="preserve">found </w:t>
      </w:r>
      <w:r w:rsidR="00486182" w:rsidRPr="00E453EC">
        <w:t xml:space="preserve">that </w:t>
      </w:r>
      <w:r w:rsidR="00593DDD" w:rsidRPr="00E453EC">
        <w:t xml:space="preserve">children born via Cesarean section had </w:t>
      </w:r>
      <w:r w:rsidR="00B9533F" w:rsidRPr="00E453EC">
        <w:t xml:space="preserve"> </w:t>
      </w:r>
      <w:r w:rsidR="00593DDD" w:rsidRPr="00E453EC">
        <w:t>31% increased odd</w:t>
      </w:r>
      <w:r w:rsidR="00E0751B" w:rsidRPr="00E453EC">
        <w:t>s of at least</w:t>
      </w:r>
      <w:r w:rsidR="00593DDD" w:rsidRPr="00E453EC">
        <w:t xml:space="preserve"> one episode of </w:t>
      </w:r>
      <w:r w:rsidR="00491C6F" w:rsidRPr="00E453EC">
        <w:t>wheezing</w:t>
      </w:r>
      <w:r w:rsidR="00D816B8" w:rsidRPr="00E453EC">
        <w:t xml:space="preserve"> </w:t>
      </w:r>
      <w:r w:rsidR="00C006FF" w:rsidRPr="00E453EC">
        <w:t>(OR=1.31, 95% CI 1.02,</w:t>
      </w:r>
      <w:r w:rsidR="00485E31" w:rsidRPr="00E453EC">
        <w:t xml:space="preserve"> </w:t>
      </w:r>
      <w:r w:rsidR="000027E9" w:rsidRPr="00E453EC">
        <w:t>1.68</w:t>
      </w:r>
      <w:r w:rsidR="00C006FF" w:rsidRPr="00E453EC">
        <w:t>)</w:t>
      </w:r>
      <w:r w:rsidR="000027E9" w:rsidRPr="00E453EC">
        <w:t>,</w:t>
      </w:r>
      <w:r w:rsidR="00593DDD" w:rsidRPr="00E453EC">
        <w:t xml:space="preserve"> </w:t>
      </w:r>
      <w:r w:rsidR="00EF208F" w:rsidRPr="00E453EC">
        <w:t>41% increased odds of recurrent wheezing</w:t>
      </w:r>
      <w:r w:rsidR="00D816B8" w:rsidRPr="00E453EC">
        <w:t xml:space="preserve"> </w:t>
      </w:r>
      <w:r w:rsidR="00C006FF" w:rsidRPr="00E453EC">
        <w:t xml:space="preserve">(OR=1.41, 95% CI 1.02, </w:t>
      </w:r>
      <w:r w:rsidR="000027E9" w:rsidRPr="00E453EC">
        <w:t>1.96</w:t>
      </w:r>
      <w:r w:rsidR="00C006FF" w:rsidRPr="00E453EC">
        <w:t>)</w:t>
      </w:r>
      <w:r w:rsidR="00593DDD" w:rsidRPr="00E453EC">
        <w:t>,</w:t>
      </w:r>
      <w:r w:rsidR="000027E9" w:rsidRPr="00E453EC">
        <w:t xml:space="preserve"> and </w:t>
      </w:r>
      <w:r w:rsidR="00DF6538" w:rsidRPr="00E453EC">
        <w:t>no association</w:t>
      </w:r>
      <w:r w:rsidR="000027E9" w:rsidRPr="00E453EC">
        <w:t xml:space="preserve"> between wheezing without respiratory infection and Cesarean section</w:t>
      </w:r>
      <w:r w:rsidR="00593DDD" w:rsidRPr="00E453EC">
        <w:t xml:space="preserve"> </w:t>
      </w:r>
      <w:r w:rsidR="00C006FF" w:rsidRPr="00E453EC">
        <w:t>(</w:t>
      </w:r>
      <w:r w:rsidR="000027E9" w:rsidRPr="00E453EC">
        <w:t>OR=0.92</w:t>
      </w:r>
      <w:r w:rsidR="00C006FF" w:rsidRPr="00E453EC">
        <w:t>, 95% CI</w:t>
      </w:r>
      <w:r w:rsidR="000027E9" w:rsidRPr="00E453EC">
        <w:t xml:space="preserve"> </w:t>
      </w:r>
      <w:r w:rsidR="00C006FF" w:rsidRPr="00E453EC">
        <w:t xml:space="preserve">0.49, </w:t>
      </w:r>
      <w:r w:rsidR="008E5B77" w:rsidRPr="00E453EC">
        <w:t>1.74</w:t>
      </w:r>
      <w:r w:rsidR="00C006FF" w:rsidRPr="00E453EC">
        <w:t>)</w:t>
      </w:r>
      <w:r w:rsidR="000027E9" w:rsidRPr="00E453EC">
        <w:t>.</w:t>
      </w:r>
      <w:r w:rsidR="00D81FB1" w:rsidRPr="00E453EC">
        <w:t xml:space="preserve"> </w:t>
      </w:r>
      <w:r w:rsidR="00E40F0E" w:rsidRPr="00E453EC">
        <w:t>T</w:t>
      </w:r>
      <w:r w:rsidR="00D81FB1" w:rsidRPr="00E453EC">
        <w:t xml:space="preserve">he similarities in </w:t>
      </w:r>
      <w:r w:rsidR="00B36F5F" w:rsidRPr="00E453EC">
        <w:t xml:space="preserve">our results and the results found </w:t>
      </w:r>
      <w:r w:rsidR="00486182" w:rsidRPr="00E453EC">
        <w:t>by</w:t>
      </w:r>
      <w:r w:rsidR="00B36F5F" w:rsidRPr="00E453EC">
        <w:t xml:space="preserve"> </w:t>
      </w:r>
      <w:proofErr w:type="spellStart"/>
      <w:r w:rsidR="00B36F5F" w:rsidRPr="00E453EC">
        <w:t>Negele</w:t>
      </w:r>
      <w:proofErr w:type="spellEnd"/>
      <w:r w:rsidR="00B36F5F" w:rsidRPr="00E453EC">
        <w:t xml:space="preserve"> et al.</w:t>
      </w:r>
      <w:r w:rsidR="00B9533F" w:rsidRPr="00E453EC">
        <w:t xml:space="preserve"> 2004 </w:t>
      </w:r>
      <w:r w:rsidR="00B9533F" w:rsidRPr="00E453EC">
        <w:fldChar w:fldCharType="begin"/>
      </w:r>
      <w:r w:rsidR="00017C80" w:rsidRPr="00E453EC">
        <w:instrText xml:space="preserve"> ADDIN EN.CITE &lt;EndNote&gt;&lt;Cite&gt;&lt;Author&gt;Negele&lt;/Author&gt;&lt;Year&gt;2004&lt;/Year&gt;&lt;RecNum&gt;45&lt;/RecNum&gt;&lt;DisplayText&gt;[13]&lt;/DisplayText&gt;&lt;record&gt;&lt;rec-number&gt;45&lt;/rec-number&gt;&lt;foreign-keys&gt;&lt;key app="EN" db-id="ezt55ep0i5ftv3edsstxv0xes9t52v09f5ds" timestamp="1539877310"&gt;45&lt;/key&gt;&lt;/foreign-keys&gt;&lt;ref-type name="Journal Article"&gt;17&lt;/ref-type&gt;&lt;contributors&gt;&lt;authors&gt;&lt;author&gt;Negele, Kathrin&lt;/author&gt;&lt;author&gt;Heinrich, Joachim&lt;/author&gt;&lt;author&gt;Borte, Michael&lt;/author&gt;&lt;author&gt;von Berg, Andrea&lt;/author&gt;&lt;author&gt;Schaaf, Beate&lt;/author&gt;&lt;author</w:instrText>
      </w:r>
      <w:r w:rsidR="00017C80" w:rsidRPr="00E453EC">
        <w:rPr>
          <w:rFonts w:hint="eastAsia"/>
        </w:rPr>
        <w:instrText>&gt;Lehmann, Irina&lt;/author&gt;&lt;author&gt;Wichmann, H</w:instrText>
      </w:r>
      <w:r w:rsidR="00017C80" w:rsidRPr="00E453EC">
        <w:rPr>
          <w:rFonts w:hint="eastAsia"/>
        </w:rPr>
        <w:instrText>‐</w:instrText>
      </w:r>
      <w:r w:rsidR="00017C80" w:rsidRPr="00E453EC">
        <w:rPr>
          <w:rFonts w:hint="eastAsia"/>
        </w:rPr>
        <w:instrText>Erich&lt;/author&gt;&lt;author&gt;Bolte, Gabriele&lt;/author&gt;&lt;author&gt;LISA Study Group&lt;/author&gt;&lt;/authors&gt;&lt;/contributors&gt;&lt;titles&gt;&lt;title&gt;Mode of delivery and development of atopic disease during the first 2 years of life&lt;/title&gt;&lt;</w:instrText>
      </w:r>
      <w:r w:rsidR="00017C80" w:rsidRPr="00E453EC">
        <w:instrText>secondary-title&gt;Pediatric allergy and immunology&lt;/secondary-title&gt;&lt;/titles&gt;&lt;periodical&gt;&lt;full-title&gt;Pediatric allergy and immunology&lt;/full-title&gt;&lt;/periodical&gt;&lt;pages&gt;48-54&lt;/pages&gt;&lt;volume&gt;15&lt;/volume&gt;&lt;number&gt;1&lt;/number&gt;&lt;dates&gt;&lt;year&gt;2004&lt;/year&gt;&lt;/dates&gt;&lt;isbn&gt;0905-6157&lt;/isbn&gt;&lt;urls&gt;&lt;related-urls&gt;&lt;url&gt;https://onlinelibrary.wiley.com/doi/pdf/10.1046/j.0905-6157.2003.00101.x&lt;/url&gt;&lt;/related-urls&gt;&lt;/urls&gt;&lt;/record&gt;&lt;/Cite&gt;&lt;/EndNote&gt;</w:instrText>
      </w:r>
      <w:r w:rsidR="00B9533F" w:rsidRPr="00E453EC">
        <w:fldChar w:fldCharType="separate"/>
      </w:r>
      <w:r w:rsidR="00017C80" w:rsidRPr="00E453EC">
        <w:rPr>
          <w:noProof/>
        </w:rPr>
        <w:t>[13]</w:t>
      </w:r>
      <w:r w:rsidR="00B9533F" w:rsidRPr="00E453EC">
        <w:fldChar w:fldCharType="end"/>
      </w:r>
      <w:r w:rsidR="00B9533F" w:rsidRPr="00E453EC">
        <w:t xml:space="preserve">, </w:t>
      </w:r>
      <w:r w:rsidR="00D81FB1" w:rsidRPr="00E453EC">
        <w:t xml:space="preserve"> </w:t>
      </w:r>
      <w:r w:rsidR="00486182" w:rsidRPr="00E453EC">
        <w:t>may</w:t>
      </w:r>
      <w:r w:rsidR="00D81FB1" w:rsidRPr="00E453EC">
        <w:t xml:space="preserve"> be due to the fact that</w:t>
      </w:r>
      <w:r w:rsidR="00B36F5F" w:rsidRPr="00E453EC">
        <w:t>,</w:t>
      </w:r>
      <w:r w:rsidR="00D81FB1" w:rsidRPr="00E453EC">
        <w:t xml:space="preserve"> for infants and toddlers</w:t>
      </w:r>
      <w:r w:rsidR="00B36F5F" w:rsidRPr="00E453EC">
        <w:t>,</w:t>
      </w:r>
      <w:r w:rsidR="00D81FB1" w:rsidRPr="00E453EC">
        <w:t xml:space="preserve"> viral infection is the most common cause of airway </w:t>
      </w:r>
      <w:r w:rsidR="001A1D0E" w:rsidRPr="00E453EC">
        <w:t xml:space="preserve">symptoms </w:t>
      </w:r>
      <w:r w:rsidR="00D81FB1" w:rsidRPr="00E453EC">
        <w:fldChar w:fldCharType="begin"/>
      </w:r>
      <w:r w:rsidR="00485B2B" w:rsidRPr="00E453EC">
        <w:instrText xml:space="preserve"> ADDIN EN.CITE &lt;EndNote&gt;&lt;Cite&gt;&lt;Author&gt;Negele&lt;/Author&gt;&lt;Year&gt;2004&lt;/Year&gt;&lt;RecNum&gt;45&lt;/RecNum&gt;&lt;DisplayText&gt;[13, 37]&lt;/DisplayText&gt;&lt;record&gt;&lt;rec-number&gt;45&lt;/rec-number&gt;&lt;foreign-keys&gt;&lt;key app="EN" db-id="ezt55ep0i5ftv3edsstxv0xes9t52v09f5ds" timestamp="1539877310"&gt;45&lt;/key&gt;&lt;/foreign-keys&gt;&lt;ref-type name="Journal Article"&gt;17&lt;/ref-type&gt;&lt;contributors&gt;&lt;authors&gt;&lt;author&gt;Negele, Kathrin&lt;/author&gt;&lt;author&gt;Heinrich, Joachim&lt;/author&gt;&lt;author&gt;Borte, Michael&lt;/author&gt;&lt;author&gt;von Berg, Andrea&lt;/author&gt;&lt;author&gt;Schaaf, Beate&lt;/author&gt;&lt;au</w:instrText>
      </w:r>
      <w:r w:rsidR="00485B2B" w:rsidRPr="00E453EC">
        <w:rPr>
          <w:rFonts w:hint="eastAsia"/>
        </w:rPr>
        <w:instrText>thor&gt;Lehmann, Irina&lt;/author&gt;&lt;author&gt;Wichmann, H</w:instrText>
      </w:r>
      <w:r w:rsidR="00485B2B" w:rsidRPr="00E453EC">
        <w:rPr>
          <w:rFonts w:hint="eastAsia"/>
        </w:rPr>
        <w:instrText>‐</w:instrText>
      </w:r>
      <w:r w:rsidR="00485B2B" w:rsidRPr="00E453EC">
        <w:rPr>
          <w:rFonts w:hint="eastAsia"/>
        </w:rPr>
        <w:instrText>Erich&lt;/author&gt;&lt;author&gt;Bolte, Gabriele&lt;/author&gt;&lt;author&gt;LISA Study Group&lt;/author&gt;&lt;/authors&gt;&lt;/contributors&gt;&lt;titles&gt;&lt;title&gt;Mode of delivery and development of atopic disease during the first 2 years of life&lt;/tit</w:instrText>
      </w:r>
      <w:r w:rsidR="00485B2B" w:rsidRPr="00E453EC">
        <w:instrText>le&gt;&lt;secondary-title&gt;Pediatric allergy and immunology&lt;/secondary-title&gt;&lt;/titles&gt;&lt;periodical&gt;&lt;full-title&gt;Pediatric allergy and immunology&lt;/full-title&gt;&lt;/periodical&gt;&lt;pages&gt;48-54&lt;/pages&gt;&lt;volume&gt;15&lt;/volume&gt;&lt;number&gt;1&lt;/number&gt;&lt;dates&gt;&lt;year&gt;2004&lt;/year&gt;&lt;/dates&gt;&lt;isbn&gt;0905-6157&lt;/isbn&gt;&lt;urls&gt;&lt;related-urls&gt;&lt;url&gt;https://onlinelibrary.wiley.com/doi/pdf/10.1046/j.0905-6157.2003.00101.x&lt;/url&gt;&lt;/related-urls&gt;&lt;/urls&gt;&lt;/record&gt;&lt;/Cite&gt;&lt;Cite&gt;&lt;Author&gt;Martinez&lt;/Author&gt;&lt;Year&gt;2002&lt;/Year&gt;&lt;RecNum&gt;91&lt;/RecNum&gt;&lt;record&gt;&lt;rec-number&gt;91&lt;/rec-number&gt;&lt;foreign-keys&gt;&lt;key app="EN" db-id="ezt55ep0i5ftv3edsstxv0xes9t52v09f5ds" timestamp="1551119894"&gt;91&lt;/key&gt;&lt;/foreign-keys&gt;&lt;ref-type name="Journal Article"&gt;17&lt;/ref-type&gt;&lt;contributors&gt;&lt;authors&gt;&lt;author&gt;Martinez, Fernando D&lt;/author&gt;&lt;/authors&gt;&lt;/contributors&gt;&lt;titles&gt;&lt;title&gt;Development of wheezing disorders and asthma in preschool children&lt;/title&gt;&lt;secondary-title&gt;Pediatrics&lt;/secondary-title&gt;&lt;/titles&gt;&lt;periodical&gt;&lt;full-title&gt;Pediatrics&lt;/full-title&gt;&lt;/periodical&gt;&lt;pages&gt;362-367&lt;/pages&gt;&lt;volume&gt;109&lt;/volume&gt;&lt;number&gt;Supplement E1&lt;/number&gt;&lt;dates&gt;&lt;year&gt;2002&lt;/year&gt;&lt;/dates&gt;&lt;isbn&gt;0031-4005&lt;/isbn&gt;&lt;urls&gt;&lt;/urls&gt;&lt;/record&gt;&lt;/Cite&gt;&lt;/EndNote&gt;</w:instrText>
      </w:r>
      <w:r w:rsidR="00D81FB1" w:rsidRPr="00E453EC">
        <w:fldChar w:fldCharType="separate"/>
      </w:r>
      <w:r w:rsidR="00485B2B" w:rsidRPr="00E453EC">
        <w:rPr>
          <w:noProof/>
        </w:rPr>
        <w:t>[13, 37]</w:t>
      </w:r>
      <w:r w:rsidR="00D81FB1" w:rsidRPr="00E453EC">
        <w:fldChar w:fldCharType="end"/>
      </w:r>
      <w:r w:rsidR="006E7F65" w:rsidRPr="00E453EC">
        <w:t>. As viral infection</w:t>
      </w:r>
      <w:r w:rsidR="00964AF7" w:rsidRPr="00E453EC">
        <w:t>s</w:t>
      </w:r>
      <w:r w:rsidR="006E7F65" w:rsidRPr="00E453EC">
        <w:t xml:space="preserve"> </w:t>
      </w:r>
      <w:r w:rsidR="00964AF7" w:rsidRPr="00E453EC">
        <w:t>are</w:t>
      </w:r>
      <w:r w:rsidR="006E7F65" w:rsidRPr="00E453EC">
        <w:t xml:space="preserve"> most frequently caused by </w:t>
      </w:r>
      <w:r w:rsidR="00964AF7" w:rsidRPr="00E453EC">
        <w:t xml:space="preserve">the </w:t>
      </w:r>
      <w:r w:rsidR="006E7F65" w:rsidRPr="00E453EC">
        <w:t xml:space="preserve">respiratory syncytial virus </w:t>
      </w:r>
      <w:r w:rsidR="006E7F65" w:rsidRPr="00E453EC">
        <w:fldChar w:fldCharType="begin"/>
      </w:r>
      <w:r w:rsidR="00485B2B" w:rsidRPr="00E453EC">
        <w:instrText xml:space="preserve"> ADDIN EN.CITE &lt;EndNote&gt;&lt;Cite&gt;&lt;Author&gt;Stein&lt;/Author&gt;&lt;Year&gt;1999&lt;/Year&gt;&lt;RecNum&gt;111&lt;/RecNum&gt;&lt;DisplayText&gt;[38]&lt;/DisplayText&gt;&lt;record&gt;&lt;rec-number&gt;111&lt;/rec-number&gt;&lt;foreign-keys&gt;&lt;key app="EN" db-id="ezt55ep0i5ftv3edsstxv0xes9t52v09f5ds" timestamp="1557761962"&gt;111&lt;/key&gt;&lt;/foreign-keys&gt;&lt;ref-type name="Journal Article"&gt;17&lt;/ref-type&gt;&lt;contributors&gt;&lt;authors&gt;&lt;author&gt;Stein, Renato T&lt;/author&gt;&lt;author&gt;Sherrill, Duane&lt;/author&gt;&lt;author&gt;Morgan, Wayne J&lt;/author&gt;&lt;author&gt;Holberg, Catharine J&lt;/author&gt;&lt;author&gt;Halonen, Marilyn&lt;/author&gt;&lt;author&gt;Taussig, Lynn M&lt;/author&gt;&lt;author&gt;Wright, Anne L&lt;/author&gt;&lt;author&gt;Martinez, Fernando D&lt;/author&gt;&lt;/authors&gt;&lt;/contributors&gt;&lt;titles&gt;&lt;title&gt;Respiratory syncytial virus in early life and risk of wheeze and allergy by age 13 years&lt;/title&gt;&lt;secondary-title&gt;The Lancet&lt;/secondary-title&gt;&lt;/titles&gt;&lt;periodical&gt;&lt;full-title&gt;The Lancet&lt;/full-title&gt;&lt;/periodical&gt;&lt;pages&gt;541-545&lt;/pages&gt;&lt;volume&gt;354&lt;/volume&gt;&lt;number&gt;9178&lt;/number&gt;&lt;dates&gt;&lt;year&gt;1999&lt;/year&gt;&lt;/dates&gt;&lt;isbn&gt;0140-6736&lt;/isbn&gt;&lt;urls&gt;&lt;/urls&gt;&lt;/record&gt;&lt;/Cite&gt;&lt;/EndNote&gt;</w:instrText>
      </w:r>
      <w:r w:rsidR="006E7F65" w:rsidRPr="00E453EC">
        <w:fldChar w:fldCharType="separate"/>
      </w:r>
      <w:r w:rsidR="00485B2B" w:rsidRPr="00E453EC">
        <w:rPr>
          <w:noProof/>
        </w:rPr>
        <w:t>[38]</w:t>
      </w:r>
      <w:r w:rsidR="006E7F65" w:rsidRPr="00E453EC">
        <w:fldChar w:fldCharType="end"/>
      </w:r>
      <w:r w:rsidR="006E7F65" w:rsidRPr="00E453EC">
        <w:t>, viral infection can be a strong risk factor for infectious wheezing</w:t>
      </w:r>
      <w:r w:rsidR="00F94B3D" w:rsidRPr="00E453EC">
        <w:t>.</w:t>
      </w:r>
    </w:p>
    <w:p w14:paraId="1AB91859" w14:textId="77777777" w:rsidR="007C36E7" w:rsidRPr="00E453EC" w:rsidRDefault="007C36E7" w:rsidP="00DD4FF1">
      <w:pPr>
        <w:spacing w:line="480" w:lineRule="auto"/>
      </w:pPr>
    </w:p>
    <w:p w14:paraId="283380C8" w14:textId="5C8D9E02" w:rsidR="005561D4" w:rsidRPr="00E453EC" w:rsidRDefault="008872F6" w:rsidP="00DD4FF1">
      <w:pPr>
        <w:spacing w:line="480" w:lineRule="auto"/>
      </w:pPr>
      <w:r w:rsidRPr="00E453EC">
        <w:t>A</w:t>
      </w:r>
      <w:r w:rsidR="00E40F0E" w:rsidRPr="00E453EC">
        <w:t>n</w:t>
      </w:r>
      <w:r w:rsidRPr="00E453EC">
        <w:t xml:space="preserve"> explanation for the</w:t>
      </w:r>
      <w:r w:rsidR="00834B4C" w:rsidRPr="00E453EC">
        <w:t xml:space="preserve"> observed increased risk</w:t>
      </w:r>
      <w:r w:rsidR="007E5B25" w:rsidRPr="00E453EC">
        <w:t xml:space="preserve"> between Cesarean section and wheez</w:t>
      </w:r>
      <w:r w:rsidR="00486182" w:rsidRPr="00E453EC">
        <w:t xml:space="preserve">ing, </w:t>
      </w:r>
      <w:r w:rsidR="005D5258" w:rsidRPr="00E453EC">
        <w:t xml:space="preserve">particularly </w:t>
      </w:r>
      <w:r w:rsidR="00964AF7" w:rsidRPr="00E453EC">
        <w:t xml:space="preserve">for </w:t>
      </w:r>
      <w:r w:rsidR="00486182" w:rsidRPr="00E453EC">
        <w:t>infectious wheezing,</w:t>
      </w:r>
      <w:r w:rsidR="007E5B25" w:rsidRPr="00E453EC">
        <w:t xml:space="preserve"> </w:t>
      </w:r>
      <w:r w:rsidR="00964AF7" w:rsidRPr="00E453EC">
        <w:t>could be</w:t>
      </w:r>
      <w:r w:rsidR="002F724A" w:rsidRPr="00E453EC">
        <w:t xml:space="preserve"> a</w:t>
      </w:r>
      <w:r w:rsidR="007E5B25" w:rsidRPr="00E453EC">
        <w:t xml:space="preserve"> difference in </w:t>
      </w:r>
      <w:r w:rsidR="00695994" w:rsidRPr="00E453EC">
        <w:t xml:space="preserve">the </w:t>
      </w:r>
      <w:r w:rsidRPr="00E453EC">
        <w:t xml:space="preserve">microbiome for children born via </w:t>
      </w:r>
      <w:r w:rsidR="007E5B25" w:rsidRPr="00E453EC">
        <w:t>Cesarean section vs.</w:t>
      </w:r>
      <w:r w:rsidR="00406D0C" w:rsidRPr="00E453EC">
        <w:t xml:space="preserve"> vaginal delivery. </w:t>
      </w:r>
      <w:r w:rsidR="00695994" w:rsidRPr="00E453EC">
        <w:t xml:space="preserve">A child born through vaginal delivery comes into direct contact with the </w:t>
      </w:r>
      <w:r w:rsidR="001A1D0E" w:rsidRPr="00E453EC">
        <w:t>maternal</w:t>
      </w:r>
      <w:r w:rsidR="00695994" w:rsidRPr="00E453EC">
        <w:t xml:space="preserve"> microbiome. This contact </w:t>
      </w:r>
      <w:r w:rsidR="004A5E0D" w:rsidRPr="00E453EC">
        <w:t>may</w:t>
      </w:r>
      <w:r w:rsidR="00695994" w:rsidRPr="00E453EC">
        <w:t xml:space="preserve"> initiate </w:t>
      </w:r>
      <w:r w:rsidR="0052745C" w:rsidRPr="00E453EC">
        <w:t xml:space="preserve">a </w:t>
      </w:r>
      <w:r w:rsidR="00695994" w:rsidRPr="00E453EC">
        <w:t xml:space="preserve">balance of the infant immune system, which has a higher proportion of regulatory T cells and a higher T helper-2:T-helper-1 </w:t>
      </w:r>
      <w:r w:rsidR="00D76525" w:rsidRPr="00E453EC">
        <w:t xml:space="preserve">(Th1) </w:t>
      </w:r>
      <w:r w:rsidR="00695994" w:rsidRPr="00E453EC">
        <w:t xml:space="preserve">ratio </w:t>
      </w:r>
      <w:r w:rsidR="00695994" w:rsidRPr="00E453EC">
        <w:fldChar w:fldCharType="begin"/>
      </w:r>
      <w:r w:rsidR="00485B2B" w:rsidRPr="00E453EC">
        <w:instrText xml:space="preserve"> ADDIN EN.CITE &lt;EndNote&gt;&lt;Cite&gt;&lt;Author&gt;Adeyeye&lt;/Author&gt;&lt;Year&gt;2018&lt;/Year&gt;&lt;RecNum&gt;113&lt;/RecNum&gt;&lt;DisplayText&gt;[39]&lt;/DisplayText&gt;&lt;record&gt;&lt;rec-number&gt;113&lt;/rec-number&gt;&lt;foreign-keys&gt;&lt;key app="EN" db-id="ezt55ep0i5ftv3edsstxv0xes9t52v09f5ds" timestamp="1557850589"&gt;113&lt;/key&gt;&lt;/foreign-keys&gt;&lt;ref-type name="Journal Article"&gt;17&lt;/ref-type&gt;&lt;contributors&gt;&lt;authors&gt;&lt;author&gt;Adeyeye, Temilayo E&lt;/author&gt;&lt;author&gt;Yeung, Edwina H&lt;/author&gt;&lt;author&gt;McLain, Alexander C&lt;/author&gt;&lt;author&gt;Lin, Shao&lt;/author&gt;&lt;author&gt;Lawrence, David A&lt;/author&gt;&lt;author&gt;Bell, Erin M&lt;/author&gt;&lt;/authors&gt;&lt;/contributors&gt;&lt;titles&gt;&lt;title&gt;Wheeze and Food Allergies in Children Born via Cesarean Delivery: The Upstate KIDS Study&lt;/title&gt;&lt;secondary-title&gt;American journal of epidemiology&lt;/secondary-title&gt;&lt;/titles&gt;&lt;periodical&gt;&lt;full-title&gt;American journal of epidemiology&lt;/full-title&gt;&lt;/periodical&gt;&lt;pages&gt;355-362&lt;/pages&gt;&lt;volume&gt;188&lt;/volume&gt;&lt;number&gt;2&lt;/number&gt;&lt;dates&gt;&lt;year&gt;2018&lt;/year&gt;&lt;/dates&gt;&lt;isbn&gt;0002-9262&lt;/isbn&gt;&lt;urls&gt;&lt;/urls&gt;&lt;/record&gt;&lt;/Cite&gt;&lt;/EndNote&gt;</w:instrText>
      </w:r>
      <w:r w:rsidR="00695994" w:rsidRPr="00E453EC">
        <w:fldChar w:fldCharType="separate"/>
      </w:r>
      <w:r w:rsidR="00485B2B" w:rsidRPr="00E453EC">
        <w:rPr>
          <w:noProof/>
        </w:rPr>
        <w:t>[39]</w:t>
      </w:r>
      <w:r w:rsidR="00695994" w:rsidRPr="00E453EC">
        <w:fldChar w:fldCharType="end"/>
      </w:r>
      <w:r w:rsidR="00695994" w:rsidRPr="00E453EC">
        <w:t xml:space="preserve">. </w:t>
      </w:r>
      <w:r w:rsidR="00050775" w:rsidRPr="00E453EC">
        <w:t xml:space="preserve">Cesarean section </w:t>
      </w:r>
      <w:r w:rsidR="005725B5" w:rsidRPr="00E453EC">
        <w:t>may</w:t>
      </w:r>
      <w:r w:rsidR="00050775" w:rsidRPr="00E453EC">
        <w:t xml:space="preserve"> affect the infants’ immune system </w:t>
      </w:r>
      <w:r w:rsidR="00260922" w:rsidRPr="00E453EC">
        <w:t xml:space="preserve">by </w:t>
      </w:r>
      <w:r w:rsidR="00050775" w:rsidRPr="00E453EC">
        <w:t xml:space="preserve">decreasing the Th1 response </w:t>
      </w:r>
      <w:r w:rsidR="00050775" w:rsidRPr="00E453EC">
        <w:fldChar w:fldCharType="begin"/>
      </w:r>
      <w:r w:rsidR="00485B2B" w:rsidRPr="00E453EC">
        <w:instrText xml:space="preserve"> ADDIN EN.CITE &lt;EndNote&gt;&lt;Cite&gt;&lt;Author&gt;Jakobsson&lt;/Author&gt;&lt;Year&gt;2014&lt;/Year&gt;&lt;RecNum&gt;95&lt;/RecNum&gt;&lt;DisplayText&gt;[40]&lt;/DisplayText&gt;&lt;record&gt;&lt;rec-number&gt;95&lt;/rec-number&gt;&lt;foreign-keys&gt;&lt;key app="EN" db-id="ezt55ep0i5ftv3edsstxv0xes9t52v09f5ds" timestamp="1551123501"&gt;95&lt;/key&gt;&lt;/foreign-keys&gt;&lt;ref-type name="Journal Article"&gt;17&lt;/ref-type&gt;&lt;contributors&gt;&lt;authors&gt;&lt;author&gt;Jakobsson, Hedvig E&lt;/author&gt;&lt;author&gt;Abrahamsson, Thomas R&lt;/author&gt;&lt;author&gt;Jenmalm, Maria C&lt;/author&gt;&lt;author&gt;Harris, Keith&lt;/author&gt;&lt;author&gt;Quince, Christopher&lt;/author&gt;&lt;author&gt;Jernberg, Cecilia&lt;/author&gt;&lt;author&gt;Björkstén, Bengt&lt;/author&gt;&lt;author&gt;Engstrand, Lars&lt;/author&gt;&lt;author&gt;Andersson, Anders F&lt;/author&gt;&lt;/authors&gt;&lt;/contributors&gt;&lt;titles&gt;&lt;title&gt;Decreased gut microbiota diversity, delayed Bacteroidetes colonisation and reduced Th1 responses in infants delivered by caesarean section&lt;/title&gt;&lt;secondary-title&gt;Gut&lt;/secondary-title&gt;&lt;/titles&gt;&lt;periodical&gt;&lt;full-title&gt;Gut&lt;/full-title&gt;&lt;/periodical&gt;&lt;pages&gt;559-566&lt;/pages&gt;&lt;volume&gt;63&lt;/volume&gt;&lt;number&gt;4&lt;/number&gt;&lt;dates&gt;&lt;year&gt;2014&lt;/year&gt;&lt;/dates&gt;&lt;isbn&gt;0017-5749&lt;/isbn&gt;&lt;urls&gt;&lt;/urls&gt;&lt;/record&gt;&lt;/Cite&gt;&lt;/EndNote&gt;</w:instrText>
      </w:r>
      <w:r w:rsidR="00050775" w:rsidRPr="00E453EC">
        <w:fldChar w:fldCharType="separate"/>
      </w:r>
      <w:r w:rsidR="00485B2B" w:rsidRPr="00E453EC">
        <w:rPr>
          <w:noProof/>
        </w:rPr>
        <w:t>[40]</w:t>
      </w:r>
      <w:r w:rsidR="00050775" w:rsidRPr="00E453EC">
        <w:fldChar w:fldCharType="end"/>
      </w:r>
      <w:r w:rsidR="00D76525" w:rsidRPr="00E453EC">
        <w:t>. The decrease of the Th1 response may increase</w:t>
      </w:r>
      <w:r w:rsidR="004A5E0D" w:rsidRPr="00E453EC">
        <w:t xml:space="preserve"> the</w:t>
      </w:r>
      <w:r w:rsidR="00050775" w:rsidRPr="00E453EC">
        <w:t xml:space="preserve"> risk of infection</w:t>
      </w:r>
      <w:r w:rsidR="004A5E0D" w:rsidRPr="00E453EC">
        <w:t>s</w:t>
      </w:r>
      <w:r w:rsidR="00FD7C2D" w:rsidRPr="00E453EC">
        <w:t xml:space="preserve">, </w:t>
      </w:r>
      <w:r w:rsidR="000778AD" w:rsidRPr="00E453EC">
        <w:t>which in turn may change</w:t>
      </w:r>
      <w:r w:rsidR="00FD7C2D" w:rsidRPr="00E453EC">
        <w:t xml:space="preserve"> offspring’s microbiome, </w:t>
      </w:r>
      <w:r w:rsidR="004A5E0D" w:rsidRPr="00E453EC">
        <w:t xml:space="preserve">as </w:t>
      </w:r>
      <w:r w:rsidR="00FD7C2D" w:rsidRPr="00E453EC">
        <w:t>emphasized in the hygiene hypothesis</w:t>
      </w:r>
      <w:r w:rsidR="002F287C" w:rsidRPr="00E453EC">
        <w:t xml:space="preserve"> </w:t>
      </w:r>
      <w:r w:rsidR="002F287C" w:rsidRPr="00E453EC">
        <w:fldChar w:fldCharType="begin"/>
      </w:r>
      <w:r w:rsidR="00485B2B" w:rsidRPr="00E453EC">
        <w:instrText xml:space="preserve"> ADDIN EN.CITE &lt;EndNote&gt;&lt;Cite&gt;&lt;Author&gt;Strachan&lt;/Author&gt;&lt;Year&gt;2000&lt;/Year&gt;&lt;RecNum&gt;56&lt;/RecNum&gt;&lt;DisplayText&gt;[41, 42]&lt;/DisplayText&gt;&lt;record&gt;&lt;rec-number&gt;56&lt;/rec-number&gt;&lt;foreign-keys&gt;&lt;key app="EN" db-id="ezt55ep0i5ftv3edsstxv0xes9t52v09f5ds" timestamp="1546964086"&gt;56&lt;/key&gt;&lt;/foreign-keys&gt;&lt;ref-type name="Journal Article"&gt;17&lt;/ref-type&gt;&lt;contributors&gt;&lt;authors&gt;&lt;author&gt;Strachan, David P&lt;/author&gt;&lt;/authors&gt;&lt;/contributors&gt;&lt;titles&gt;&lt;title&gt;Family size, infection and atopy: the first decade of the&amp;apos;hygiene hypothesis&amp;apos;&lt;/title&gt;&lt;secondary-title&gt;Thorax&lt;/secondary-title&gt;&lt;/titles&gt;&lt;periodical&gt;&lt;full-title&gt;Thorax&lt;/full-title&gt;&lt;/periodical&gt;&lt;pages&gt;S2&lt;/pages&gt;&lt;volume&gt;55&lt;/volume&gt;&lt;number&gt;Suppl 1&lt;/number&gt;&lt;dates&gt;&lt;year&gt;2000&lt;/year&gt;&lt;/dates&gt;&lt;urls&gt;&lt;/urls&gt;&lt;/record&gt;&lt;/Cite&gt;&lt;Cite&gt;&lt;Author&gt;Wold&lt;/Author&gt;&lt;Year&gt;1998&lt;/Year&gt;&lt;RecNum&gt;57&lt;/RecNum&gt;&lt;record&gt;&lt;rec-number&gt;57&lt;/rec-number&gt;&lt;foreign-keys&gt;&lt;key app="EN" db-id="ezt55ep0i5ftv3edsstxv0xes9t52v09f5ds" timestamp="1546964107"&gt;57&lt;/key&gt;&lt;/foreign-keys&gt;&lt;ref-type name="Journal Article"&gt;17&lt;/ref-type&gt;&lt;contributors&gt;&lt;authors&gt;&lt;author&gt;Wold, AE&lt;/author&gt;&lt;/authors&gt;&lt;/contributors&gt;&lt;titles&gt;&lt;title&gt;The hygiene hypotheslis revised: is the rising frequency of allergy due to changes in the intestinal flora?&lt;/title&gt;&lt;secondary-title&gt;Allergy&lt;/secondary-title&gt;&lt;/titles&gt;&lt;periodical&gt;&lt;full-title&gt;Allergy&lt;/full-title&gt;&lt;/periodical&gt;&lt;pages&gt;20-25&lt;/pages&gt;&lt;volume&gt;53&lt;/volume&gt;&lt;dates&gt;&lt;year&gt;1998&lt;/year&gt;&lt;/dates&gt;&lt;isbn&gt;0105-4538&lt;/isbn&gt;&lt;urls&gt;&lt;/urls&gt;&lt;/record&gt;&lt;/Cite&gt;&lt;/EndNote&gt;</w:instrText>
      </w:r>
      <w:r w:rsidR="002F287C" w:rsidRPr="00E453EC">
        <w:fldChar w:fldCharType="separate"/>
      </w:r>
      <w:r w:rsidR="00485B2B" w:rsidRPr="00E453EC">
        <w:rPr>
          <w:noProof/>
        </w:rPr>
        <w:t>[41, 42]</w:t>
      </w:r>
      <w:r w:rsidR="002F287C" w:rsidRPr="00E453EC">
        <w:fldChar w:fldCharType="end"/>
      </w:r>
      <w:r w:rsidR="00050775" w:rsidRPr="00E453EC">
        <w:t>,</w:t>
      </w:r>
      <w:r w:rsidR="00FD7C2D" w:rsidRPr="00E453EC">
        <w:t xml:space="preserve"> and</w:t>
      </w:r>
      <w:r w:rsidR="00050775" w:rsidRPr="00E453EC">
        <w:t xml:space="preserve"> </w:t>
      </w:r>
      <w:r w:rsidR="000778AD" w:rsidRPr="00E453EC">
        <w:t>may explain</w:t>
      </w:r>
      <w:r w:rsidR="00050775" w:rsidRPr="00E453EC">
        <w:t xml:space="preserve"> the significant results we see for any wheezing and </w:t>
      </w:r>
      <w:r w:rsidR="004A5E0D" w:rsidRPr="00E453EC">
        <w:t xml:space="preserve">for </w:t>
      </w:r>
      <w:r w:rsidR="00050775" w:rsidRPr="00E453EC">
        <w:t>infectious wheezing.</w:t>
      </w:r>
      <w:r w:rsidR="00CF66AD" w:rsidRPr="00E453EC">
        <w:t xml:space="preserve"> Furthermore, </w:t>
      </w:r>
      <w:r w:rsidR="00E266E9" w:rsidRPr="00E453EC">
        <w:t>not</w:t>
      </w:r>
      <w:r w:rsidR="00486182" w:rsidRPr="00E453EC">
        <w:t xml:space="preserve"> establishing a </w:t>
      </w:r>
      <w:r w:rsidR="00170A4D" w:rsidRPr="00E453EC">
        <w:t>normal intestinal microflora</w:t>
      </w:r>
      <w:r w:rsidR="00CF66AD" w:rsidRPr="00E453EC">
        <w:t xml:space="preserve"> </w:t>
      </w:r>
      <w:r w:rsidR="005725B5" w:rsidRPr="00E453EC">
        <w:t>may</w:t>
      </w:r>
      <w:r w:rsidR="00CF66AD" w:rsidRPr="00E453EC">
        <w:t xml:space="preserve"> lead to </w:t>
      </w:r>
      <w:r w:rsidR="00C36D87" w:rsidRPr="00E453EC">
        <w:t>a</w:t>
      </w:r>
      <w:r w:rsidR="00CF66AD" w:rsidRPr="00E453EC">
        <w:t xml:space="preserve"> different </w:t>
      </w:r>
      <w:r w:rsidR="00E266E9" w:rsidRPr="00E453EC">
        <w:t>formation</w:t>
      </w:r>
      <w:r w:rsidR="00CF66AD" w:rsidRPr="00E453EC">
        <w:t xml:space="preserve"> of gut microbiota</w:t>
      </w:r>
      <w:r w:rsidR="007A7776" w:rsidRPr="00E453EC">
        <w:t xml:space="preserve"> </w:t>
      </w:r>
      <w:r w:rsidR="007A7776" w:rsidRPr="00E453EC">
        <w:fldChar w:fldCharType="begin">
          <w:fldData xml:space="preserve">PEVuZE5vdGU+PENpdGU+PEF1dGhvcj5NdWVsbGVyPC9BdXRob3I+PFllYXI+MjAxNTwvWWVhcj48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</w:fldData>
        </w:fldChar>
      </w:r>
      <w:r w:rsidR="00485B2B" w:rsidRPr="00E453EC">
        <w:instrText xml:space="preserve"> ADDIN EN.CITE </w:instrText>
      </w:r>
      <w:r w:rsidR="00485B2B" w:rsidRPr="00E453EC">
        <w:fldChar w:fldCharType="begin">
          <w:fldData xml:space="preserve">PEVuZE5vdGU+PENpdGU+PEF1dGhvcj5NdWVsbGVyPC9BdXRob3I+PFllYXI+MjAxNTwvWWVhcj48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</w:fldData>
        </w:fldChar>
      </w:r>
      <w:r w:rsidR="00485B2B" w:rsidRPr="00E453EC">
        <w:instrText xml:space="preserve"> ADDIN EN.CITE.DATA </w:instrText>
      </w:r>
      <w:r w:rsidR="00485B2B" w:rsidRPr="00E453EC">
        <w:fldChar w:fldCharType="end"/>
      </w:r>
      <w:r w:rsidR="007A7776" w:rsidRPr="00E453EC">
        <w:fldChar w:fldCharType="separate"/>
      </w:r>
      <w:r w:rsidR="00485B2B" w:rsidRPr="00E453EC">
        <w:rPr>
          <w:noProof/>
        </w:rPr>
        <w:t>[43-46]</w:t>
      </w:r>
      <w:r w:rsidR="007A7776" w:rsidRPr="00E453EC">
        <w:fldChar w:fldCharType="end"/>
      </w:r>
      <w:r w:rsidR="00252EEA" w:rsidRPr="00E453EC">
        <w:t xml:space="preserve">. </w:t>
      </w:r>
      <w:r w:rsidR="00E266E9" w:rsidRPr="00E453EC">
        <w:t>C</w:t>
      </w:r>
      <w:r w:rsidR="00CF66AD" w:rsidRPr="00E453EC">
        <w:t>hildren born via vaginal delivery</w:t>
      </w:r>
      <w:r w:rsidR="00BF19C7" w:rsidRPr="00E453EC">
        <w:t>,</w:t>
      </w:r>
      <w:r w:rsidR="002B7DA3" w:rsidRPr="00E453EC">
        <w:t xml:space="preserve"> they acquire their microbiome from the maternal vaginal canal,</w:t>
      </w:r>
      <w:r w:rsidR="00BF19C7" w:rsidRPr="00E453EC">
        <w:t xml:space="preserve"> </w:t>
      </w:r>
      <w:r w:rsidR="0010249A" w:rsidRPr="00E453EC">
        <w:t xml:space="preserve">which </w:t>
      </w:r>
      <w:r w:rsidR="00CF66AD" w:rsidRPr="00E453EC">
        <w:t>allow</w:t>
      </w:r>
      <w:r w:rsidR="0010249A" w:rsidRPr="00E453EC">
        <w:t>s</w:t>
      </w:r>
      <w:r w:rsidR="00CF66AD" w:rsidRPr="00E453EC">
        <w:t xml:space="preserve"> strict anaerobes </w:t>
      </w:r>
      <w:r w:rsidR="002B7DA3" w:rsidRPr="00E453EC">
        <w:t xml:space="preserve">and beneficial gut </w:t>
      </w:r>
      <w:r w:rsidR="002B7DA3" w:rsidRPr="00E453EC">
        <w:lastRenderedPageBreak/>
        <w:t xml:space="preserve">microbiota, </w:t>
      </w:r>
      <w:r w:rsidR="00E266E9" w:rsidRPr="00E453EC">
        <w:t>such as</w:t>
      </w:r>
      <w:r w:rsidR="00CF66AD" w:rsidRPr="00E453EC">
        <w:t xml:space="preserve"> </w:t>
      </w:r>
      <w:r w:rsidR="00CF66AD" w:rsidRPr="00E453EC">
        <w:rPr>
          <w:i/>
        </w:rPr>
        <w:t>Bacteroides</w:t>
      </w:r>
      <w:r w:rsidR="00CF66AD" w:rsidRPr="00E453EC">
        <w:t xml:space="preserve"> and </w:t>
      </w:r>
      <w:r w:rsidR="00CF66AD" w:rsidRPr="00E453EC">
        <w:rPr>
          <w:i/>
        </w:rPr>
        <w:t xml:space="preserve">Bifidobacterium </w:t>
      </w:r>
      <w:r w:rsidR="00CF66AD" w:rsidRPr="00E453EC">
        <w:t xml:space="preserve">spp. to thrive </w:t>
      </w:r>
      <w:r w:rsidR="00CF66AD" w:rsidRPr="00E453EC">
        <w:fldChar w:fldCharType="begin">
          <w:fldData xml:space="preserve">PEVuZE5vdGU+PENpdGU+PEF1dGhvcj5NdWVsbGVyPC9BdXRob3I+PFllYXI+MjAxNTwvWWVhcj48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</w:fldData>
        </w:fldChar>
      </w:r>
      <w:r w:rsidR="00485B2B" w:rsidRPr="00E453EC">
        <w:instrText xml:space="preserve"> ADDIN EN.CITE </w:instrText>
      </w:r>
      <w:r w:rsidR="00485B2B" w:rsidRPr="00E453EC">
        <w:fldChar w:fldCharType="begin">
          <w:fldData xml:space="preserve">PEVuZE5vdGU+PENpdGU+PEF1dGhvcj5NdWVsbGVyPC9BdXRob3I+PFllYXI+MjAxNTwvWWVhcj48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</w:fldData>
        </w:fldChar>
      </w:r>
      <w:r w:rsidR="00485B2B" w:rsidRPr="00E453EC">
        <w:instrText xml:space="preserve"> ADDIN EN.CITE.DATA </w:instrText>
      </w:r>
      <w:r w:rsidR="00485B2B" w:rsidRPr="00E453EC">
        <w:fldChar w:fldCharType="end"/>
      </w:r>
      <w:r w:rsidR="00CF66AD" w:rsidRPr="00E453EC">
        <w:fldChar w:fldCharType="separate"/>
      </w:r>
      <w:r w:rsidR="00485B2B" w:rsidRPr="00E453EC">
        <w:rPr>
          <w:noProof/>
        </w:rPr>
        <w:t>[43-46]</w:t>
      </w:r>
      <w:r w:rsidR="00CF66AD" w:rsidRPr="00E453EC">
        <w:fldChar w:fldCharType="end"/>
      </w:r>
      <w:r w:rsidR="00CF66AD" w:rsidRPr="00E453EC">
        <w:t>.</w:t>
      </w:r>
      <w:r w:rsidR="00E91AC0" w:rsidRPr="00E453EC">
        <w:t xml:space="preserve"> </w:t>
      </w:r>
      <w:r w:rsidR="00C0362B" w:rsidRPr="00E453EC">
        <w:t xml:space="preserve">As children born of Cesarean section may have less ‘helpful’ bacteria that can stimulate immunological responses, the risk to adverse effects, such as </w:t>
      </w:r>
      <w:r w:rsidR="00491C6F" w:rsidRPr="00E453EC">
        <w:t>wheezing</w:t>
      </w:r>
      <w:r w:rsidR="00C0362B" w:rsidRPr="00E453EC">
        <w:t xml:space="preserve">, may increase. </w:t>
      </w:r>
      <w:r w:rsidR="00E039C4" w:rsidRPr="00E453EC">
        <w:t>Few birth cohorts</w:t>
      </w:r>
      <w:r w:rsidR="003E4FB5" w:rsidRPr="00E453EC">
        <w:t xml:space="preserve"> </w:t>
      </w:r>
      <w:r w:rsidR="00E039C4" w:rsidRPr="00E453EC">
        <w:fldChar w:fldCharType="begin">
          <w:fldData xml:space="preserve">PEVuZE5vdGU+PENpdGU+PEF1dGhvcj5CZW5uPC9BdXRob3I+PFllYXI+MjAwMjwvWWVhcj48UmVj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</w:fldData>
        </w:fldChar>
      </w:r>
      <w:r w:rsidR="00017C80" w:rsidRPr="00E453EC">
        <w:instrText xml:space="preserve"> ADDIN EN.CITE </w:instrText>
      </w:r>
      <w:r w:rsidR="00017C80" w:rsidRPr="00E453EC">
        <w:fldChar w:fldCharType="begin">
          <w:fldData xml:space="preserve">PEVuZE5vdGU+PENpdGU+PEF1dGhvcj5CZW5uPC9BdXRob3I+PFllYXI+MjAwMjwvWWVhcj48UmVj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</w:fldData>
        </w:fldChar>
      </w:r>
      <w:r w:rsidR="00017C80" w:rsidRPr="00E453EC">
        <w:instrText xml:space="preserve"> ADDIN EN.CITE.DATA </w:instrText>
      </w:r>
      <w:r w:rsidR="00017C80" w:rsidRPr="00E453EC">
        <w:fldChar w:fldCharType="end"/>
      </w:r>
      <w:r w:rsidR="00E039C4" w:rsidRPr="00E453EC">
        <w:fldChar w:fldCharType="separate"/>
      </w:r>
      <w:r w:rsidR="00017C80" w:rsidRPr="00E453EC">
        <w:rPr>
          <w:noProof/>
        </w:rPr>
        <w:t>[4, 9]</w:t>
      </w:r>
      <w:r w:rsidR="00E039C4" w:rsidRPr="00E453EC">
        <w:fldChar w:fldCharType="end"/>
      </w:r>
      <w:r w:rsidR="00E039C4" w:rsidRPr="00E453EC">
        <w:t>,</w:t>
      </w:r>
      <w:r w:rsidR="00C0362B" w:rsidRPr="00E453EC">
        <w:t xml:space="preserve"> explore this association and found a positive association between Cesarean section and wheezing by 7 years of age. Thus, </w:t>
      </w:r>
      <w:r w:rsidR="00586414" w:rsidRPr="00E453EC">
        <w:t xml:space="preserve">maternal and infant microbiome are important factors </w:t>
      </w:r>
      <w:r w:rsidR="001B74F4" w:rsidRPr="00E453EC">
        <w:t>that should be taken</w:t>
      </w:r>
      <w:r w:rsidR="00586414" w:rsidRPr="00E453EC">
        <w:t xml:space="preserve"> account in future </w:t>
      </w:r>
      <w:r w:rsidR="00891EFE" w:rsidRPr="00E453EC">
        <w:t xml:space="preserve">wheezing </w:t>
      </w:r>
      <w:r w:rsidR="00586414" w:rsidRPr="00E453EC">
        <w:t xml:space="preserve">research. </w:t>
      </w:r>
    </w:p>
    <w:p w14:paraId="2760A77F" w14:textId="4D0C8949" w:rsidR="007C36E7" w:rsidRPr="00E453EC" w:rsidRDefault="005561D4" w:rsidP="00DD4FF1">
      <w:pPr>
        <w:spacing w:line="480" w:lineRule="auto"/>
        <w:rPr>
          <w:b/>
          <w:i/>
        </w:rPr>
      </w:pPr>
      <w:r w:rsidRPr="00E453EC">
        <w:rPr>
          <w:b/>
          <w:i/>
        </w:rPr>
        <w:t>Limitations</w:t>
      </w:r>
    </w:p>
    <w:p w14:paraId="16A78DF9" w14:textId="22368E05" w:rsidR="007C36E7" w:rsidRPr="00E453EC" w:rsidRDefault="0064048E" w:rsidP="00DD4FF1">
      <w:pPr>
        <w:spacing w:line="480" w:lineRule="auto"/>
      </w:pPr>
      <w:r w:rsidRPr="00E453EC">
        <w:t>There are some limitations to this study</w:t>
      </w:r>
      <w:r w:rsidR="00623D69" w:rsidRPr="00E453EC">
        <w:t>.</w:t>
      </w:r>
      <w:r w:rsidR="00704BCD" w:rsidRPr="00E453EC">
        <w:t xml:space="preserve"> Our cohort includes a sample size of only </w:t>
      </w:r>
      <w:r w:rsidR="005725B5" w:rsidRPr="00E453EC">
        <w:t>about</w:t>
      </w:r>
      <w:r w:rsidR="00704BCD" w:rsidRPr="00E453EC">
        <w:t xml:space="preserve"> 400 </w:t>
      </w:r>
      <w:r w:rsidR="00E80D18" w:rsidRPr="00E453EC">
        <w:t xml:space="preserve">infants, which </w:t>
      </w:r>
      <w:r w:rsidR="00304103" w:rsidRPr="00E453EC">
        <w:t>can limit the</w:t>
      </w:r>
      <w:r w:rsidR="00E80D18" w:rsidRPr="00E453EC">
        <w:t xml:space="preserve"> power of the analysis</w:t>
      </w:r>
      <w:r w:rsidR="00495B0F" w:rsidRPr="00E453EC">
        <w:t xml:space="preserve">. </w:t>
      </w:r>
      <w:r w:rsidR="00603ABF" w:rsidRPr="00E453EC">
        <w:t xml:space="preserve">Furthermore, </w:t>
      </w:r>
      <w:r w:rsidR="00C34F55" w:rsidRPr="00E453EC">
        <w:t xml:space="preserve">the </w:t>
      </w:r>
      <w:r w:rsidR="00603ABF" w:rsidRPr="00E453EC">
        <w:t xml:space="preserve">small </w:t>
      </w:r>
      <w:r w:rsidR="004C29CE" w:rsidRPr="00E453EC">
        <w:t>sample size</w:t>
      </w:r>
      <w:r w:rsidR="00603ABF" w:rsidRPr="00E453EC">
        <w:t xml:space="preserve"> could </w:t>
      </w:r>
      <w:r w:rsidR="004C29CE" w:rsidRPr="00E453EC">
        <w:t xml:space="preserve">limit the results retained through </w:t>
      </w:r>
      <w:r w:rsidR="00603ABF" w:rsidRPr="00E453EC">
        <w:t xml:space="preserve">our </w:t>
      </w:r>
      <w:r w:rsidR="004C29CE" w:rsidRPr="00E453EC">
        <w:t>analysis</w:t>
      </w:r>
      <w:r w:rsidR="00AC321C" w:rsidRPr="00E453EC">
        <w:t>, especially for variables with small group sizes</w:t>
      </w:r>
      <w:r w:rsidR="00D150ED" w:rsidRPr="00E453EC">
        <w:t xml:space="preserve"> or outcomes with lo</w:t>
      </w:r>
      <w:r w:rsidR="009C5F6A" w:rsidRPr="00E453EC">
        <w:t>w</w:t>
      </w:r>
      <w:r w:rsidR="00D150ED" w:rsidRPr="00E453EC">
        <w:t xml:space="preserve"> prevalence, </w:t>
      </w:r>
      <w:r w:rsidR="003F07F9" w:rsidRPr="00E453EC">
        <w:t>such as</w:t>
      </w:r>
      <w:r w:rsidR="00D150ED" w:rsidRPr="00E453EC">
        <w:t xml:space="preserve"> non-infectious wheezing</w:t>
      </w:r>
      <w:r w:rsidR="00304103" w:rsidRPr="00E453EC">
        <w:t>. For example,</w:t>
      </w:r>
      <w:r w:rsidR="00603ABF" w:rsidRPr="00E453EC">
        <w:t xml:space="preserve"> when investigating </w:t>
      </w:r>
      <w:r w:rsidR="00160EB7" w:rsidRPr="00E453EC">
        <w:t xml:space="preserve">the </w:t>
      </w:r>
      <w:r w:rsidR="00603ABF" w:rsidRPr="00E453EC">
        <w:t>combined effects of maternal asthma with antibiotics</w:t>
      </w:r>
      <w:r w:rsidR="003F07F9" w:rsidRPr="00E453EC">
        <w:t xml:space="preserve">, the </w:t>
      </w:r>
      <w:r w:rsidR="004C29CE" w:rsidRPr="00E453EC">
        <w:t xml:space="preserve">small </w:t>
      </w:r>
      <w:r w:rsidR="003F07F9" w:rsidRPr="00E453EC">
        <w:t>sample size</w:t>
      </w:r>
      <w:r w:rsidR="00AC321C" w:rsidRPr="00E453EC">
        <w:t xml:space="preserve"> (Table 4)</w:t>
      </w:r>
      <w:r w:rsidR="003F07F9" w:rsidRPr="00E453EC">
        <w:t xml:space="preserve"> reduced</w:t>
      </w:r>
      <w:r w:rsidR="004C29CE" w:rsidRPr="00E453EC">
        <w:t xml:space="preserve"> </w:t>
      </w:r>
      <w:r w:rsidR="00304103" w:rsidRPr="00E453EC">
        <w:t xml:space="preserve">the ability </w:t>
      </w:r>
      <w:r w:rsidR="003F07F9" w:rsidRPr="00E453EC">
        <w:t>to</w:t>
      </w:r>
      <w:r w:rsidR="00304103" w:rsidRPr="00E453EC">
        <w:t xml:space="preserve"> detect an effect</w:t>
      </w:r>
      <w:r w:rsidR="00603ABF" w:rsidRPr="00E453EC">
        <w:t>.</w:t>
      </w:r>
      <w:r w:rsidR="00780DC3" w:rsidRPr="00E453EC">
        <w:t xml:space="preserve"> </w:t>
      </w:r>
      <w:r w:rsidR="00AE225E" w:rsidRPr="00E453EC">
        <w:t xml:space="preserve">In addition to </w:t>
      </w:r>
      <w:r w:rsidR="001C4954" w:rsidRPr="00E453EC">
        <w:t>a smaller sample size</w:t>
      </w:r>
      <w:r w:rsidR="00AE225E" w:rsidRPr="00E453EC">
        <w:t>, this study has been completed in Isle of Wight, UK</w:t>
      </w:r>
      <w:r w:rsidR="005725B5" w:rsidRPr="00E453EC">
        <w:t xml:space="preserve"> </w:t>
      </w:r>
      <w:r w:rsidR="00304103" w:rsidRPr="00E453EC">
        <w:t>where the</w:t>
      </w:r>
      <w:r w:rsidR="00AE225E" w:rsidRPr="00E453EC">
        <w:t xml:space="preserve"> population is 99% Caucasian. Thus, our results may not be generalizable to other </w:t>
      </w:r>
      <w:r w:rsidR="00704BCD" w:rsidRPr="00E453EC">
        <w:t>races</w:t>
      </w:r>
      <w:r w:rsidR="00AE225E" w:rsidRPr="00E453EC">
        <w:t>.</w:t>
      </w:r>
      <w:r w:rsidR="00495B0F" w:rsidRPr="00E453EC">
        <w:t xml:space="preserve"> </w:t>
      </w:r>
      <w:r w:rsidR="00BD744F" w:rsidRPr="00E453EC">
        <w:t>Also, our definition of wheezing classification is based on questionnaire data.</w:t>
      </w:r>
      <w:r w:rsidR="00381164" w:rsidRPr="00E453EC">
        <w:t xml:space="preserve"> </w:t>
      </w:r>
      <w:r w:rsidR="00EF208F" w:rsidRPr="00E453EC">
        <w:t>Thus,</w:t>
      </w:r>
      <w:r w:rsidR="00381164" w:rsidRPr="00E453EC">
        <w:t xml:space="preserve"> to better </w:t>
      </w:r>
      <w:r w:rsidR="007F2BD6" w:rsidRPr="00E453EC">
        <w:t>distinguish</w:t>
      </w:r>
      <w:r w:rsidR="00381164" w:rsidRPr="00E453EC">
        <w:t xml:space="preserve"> </w:t>
      </w:r>
      <w:r w:rsidR="007F2BD6" w:rsidRPr="00E453EC">
        <w:t xml:space="preserve">between </w:t>
      </w:r>
      <w:r w:rsidR="00381164" w:rsidRPr="00E453EC">
        <w:t>outcomes in the future</w:t>
      </w:r>
      <w:r w:rsidR="009C5F6A" w:rsidRPr="00E453EC">
        <w:t>,</w:t>
      </w:r>
      <w:r w:rsidR="00381164" w:rsidRPr="00E453EC">
        <w:t xml:space="preserve"> </w:t>
      </w:r>
      <w:r w:rsidR="007F2BD6" w:rsidRPr="00E453EC">
        <w:t>doctor diagnosed infections, like bronchiolitis, should be used to better separate infectious and non-infectious wheezing.</w:t>
      </w:r>
      <w:r w:rsidR="00BD744F" w:rsidRPr="00E453EC">
        <w:t xml:space="preserve"> In addition,</w:t>
      </w:r>
      <w:r w:rsidR="00F01966" w:rsidRPr="00E453EC">
        <w:t xml:space="preserve"> </w:t>
      </w:r>
      <w:r w:rsidR="00DC55E3" w:rsidRPr="00E453EC">
        <w:t>we did not analyze specific antibiotics.</w:t>
      </w:r>
      <w:r w:rsidR="009472DE" w:rsidRPr="00E453EC">
        <w:t xml:space="preserve"> </w:t>
      </w:r>
      <w:r w:rsidR="00DC55E3" w:rsidRPr="00E453EC">
        <w:t xml:space="preserve">Names of specific antibiotics were provided by 32 (37.6%) of the 85 mothers who used antibiotics. Thus, in our analysis we focused on any antibiotic exposure and not a </w:t>
      </w:r>
      <w:proofErr w:type="gramStart"/>
      <w:r w:rsidR="00DC55E3" w:rsidRPr="00E453EC">
        <w:t>particular type of antibiotic</w:t>
      </w:r>
      <w:proofErr w:type="gramEnd"/>
      <w:r w:rsidR="00DC55E3" w:rsidRPr="00E453EC">
        <w:t xml:space="preserve">. </w:t>
      </w:r>
      <w:r w:rsidR="007C1906" w:rsidRPr="00E453EC">
        <w:t xml:space="preserve">The </w:t>
      </w:r>
      <w:proofErr w:type="gramStart"/>
      <w:r w:rsidR="007C1906" w:rsidRPr="00E453EC">
        <w:t>aforementioned variables</w:t>
      </w:r>
      <w:proofErr w:type="gramEnd"/>
      <w:r w:rsidR="007C1906" w:rsidRPr="00E453EC">
        <w:t xml:space="preserve"> </w:t>
      </w:r>
      <w:r w:rsidR="00283E21" w:rsidRPr="00E453EC">
        <w:t>should be analyzed</w:t>
      </w:r>
      <w:r w:rsidR="00F93BF9" w:rsidRPr="00E453EC">
        <w:t xml:space="preserve"> with a larger sample size</w:t>
      </w:r>
      <w:r w:rsidR="00283E21" w:rsidRPr="00E453EC">
        <w:t xml:space="preserve"> in future research to create a</w:t>
      </w:r>
      <w:r w:rsidR="007C1906" w:rsidRPr="00E453EC">
        <w:t xml:space="preserve"> more accurate assessment of wheezing </w:t>
      </w:r>
      <w:r w:rsidR="00CA6E53" w:rsidRPr="00E453EC">
        <w:t xml:space="preserve">in </w:t>
      </w:r>
      <w:r w:rsidR="0064482A" w:rsidRPr="00E453EC">
        <w:t>infants and toddlers</w:t>
      </w:r>
      <w:r w:rsidR="00B55526" w:rsidRPr="00E453EC">
        <w:t xml:space="preserve"> </w:t>
      </w:r>
      <w:r w:rsidR="00F93BF9" w:rsidRPr="00E453EC">
        <w:t>and</w:t>
      </w:r>
      <w:r w:rsidR="00B55526" w:rsidRPr="00E453EC">
        <w:t xml:space="preserve"> confirm inconclusive results.</w:t>
      </w:r>
      <w:r w:rsidR="00687F28" w:rsidRPr="00E453EC">
        <w:t xml:space="preserve"> </w:t>
      </w:r>
    </w:p>
    <w:p w14:paraId="105207BB" w14:textId="1DEC83E9" w:rsidR="005561D4" w:rsidRPr="00E453EC" w:rsidRDefault="005561D4" w:rsidP="00DD4FF1">
      <w:pPr>
        <w:spacing w:line="480" w:lineRule="auto"/>
        <w:rPr>
          <w:b/>
          <w:i/>
        </w:rPr>
      </w:pPr>
      <w:r w:rsidRPr="00E453EC">
        <w:rPr>
          <w:b/>
          <w:i/>
        </w:rPr>
        <w:lastRenderedPageBreak/>
        <w:t>Strengths</w:t>
      </w:r>
    </w:p>
    <w:p w14:paraId="27F34F98" w14:textId="1E2F4645" w:rsidR="00D741D1" w:rsidRPr="007C36E7" w:rsidRDefault="00B925B0" w:rsidP="00DD4FF1">
      <w:pPr>
        <w:spacing w:line="480" w:lineRule="auto"/>
      </w:pPr>
      <w:r w:rsidRPr="00E453EC">
        <w:t xml:space="preserve">One </w:t>
      </w:r>
      <w:r w:rsidR="0037324F" w:rsidRPr="00E453EC">
        <w:t>strength</w:t>
      </w:r>
      <w:r w:rsidR="00FF2EE2" w:rsidRPr="00E453EC">
        <w:t xml:space="preserve"> in our research</w:t>
      </w:r>
      <w:r w:rsidR="0037324F" w:rsidRPr="00E453EC">
        <w:t xml:space="preserve"> </w:t>
      </w:r>
      <w:r w:rsidRPr="00E453EC">
        <w:t>wa</w:t>
      </w:r>
      <w:r w:rsidR="0037324F" w:rsidRPr="00E453EC">
        <w:t>s the ability to</w:t>
      </w:r>
      <w:r w:rsidR="001E05A0" w:rsidRPr="00E453EC">
        <w:t xml:space="preserve"> </w:t>
      </w:r>
      <w:r w:rsidR="005356AB" w:rsidRPr="00E453EC">
        <w:t>distinguish</w:t>
      </w:r>
      <w:r w:rsidR="00884491" w:rsidRPr="00E453EC">
        <w:t>ed</w:t>
      </w:r>
      <w:r w:rsidR="005356AB" w:rsidRPr="00E453EC">
        <w:t xml:space="preserve"> three</w:t>
      </w:r>
      <w:r w:rsidR="00AA32D1" w:rsidRPr="00E453EC">
        <w:t xml:space="preserve"> </w:t>
      </w:r>
      <w:r w:rsidR="00E3311B" w:rsidRPr="00E453EC">
        <w:t xml:space="preserve">new </w:t>
      </w:r>
      <w:r w:rsidR="0037300A" w:rsidRPr="00E453EC">
        <w:t>subtypes of wheezing</w:t>
      </w:r>
      <w:r w:rsidR="00AA32D1" w:rsidRPr="00E453EC">
        <w:t xml:space="preserve">, </w:t>
      </w:r>
      <w:r w:rsidR="00B43589" w:rsidRPr="00E453EC">
        <w:t xml:space="preserve">any wheezing, </w:t>
      </w:r>
      <w:r w:rsidR="00AD09FE" w:rsidRPr="00E453EC">
        <w:t>infectious wheezing (</w:t>
      </w:r>
      <w:r w:rsidR="00B43589" w:rsidRPr="00E453EC">
        <w:t>wheezing</w:t>
      </w:r>
      <w:r w:rsidR="00320894" w:rsidRPr="00E453EC">
        <w:t xml:space="preserve"> </w:t>
      </w:r>
      <w:r w:rsidR="00606763" w:rsidRPr="00E453EC">
        <w:t>due to infection</w:t>
      </w:r>
      <w:r w:rsidR="00AD09FE" w:rsidRPr="00E453EC">
        <w:t>)</w:t>
      </w:r>
      <w:r w:rsidR="00320894" w:rsidRPr="00E453EC">
        <w:t>,</w:t>
      </w:r>
      <w:r w:rsidR="00B43589" w:rsidRPr="00E453EC">
        <w:t xml:space="preserve"> and </w:t>
      </w:r>
      <w:r w:rsidR="00AD09FE" w:rsidRPr="00E453EC">
        <w:t xml:space="preserve">non-infectious </w:t>
      </w:r>
      <w:r w:rsidR="00491C6F" w:rsidRPr="00E453EC">
        <w:t>wheezing</w:t>
      </w:r>
      <w:r w:rsidR="00AD09FE" w:rsidRPr="00E453EC">
        <w:t xml:space="preserve"> </w:t>
      </w:r>
      <w:r w:rsidR="00B43589" w:rsidRPr="00E453EC">
        <w:t>(</w:t>
      </w:r>
      <w:r w:rsidR="00AD09FE" w:rsidRPr="00E453EC">
        <w:t>asthma</w:t>
      </w:r>
      <w:r w:rsidR="00B43589" w:rsidRPr="00E453EC">
        <w:t>)</w:t>
      </w:r>
      <w:r w:rsidR="009C3C09" w:rsidRPr="00E453EC">
        <w:t>.</w:t>
      </w:r>
      <w:r w:rsidRPr="00E453EC">
        <w:t xml:space="preserve"> To this end, we were able to demonstrate an increased risk of any and infect</w:t>
      </w:r>
      <w:r w:rsidR="00310BBC" w:rsidRPr="00E453EC">
        <w:t xml:space="preserve">ious wheezing when exposed to Cesarean </w:t>
      </w:r>
      <w:r w:rsidRPr="00E453EC">
        <w:t>section delivery</w:t>
      </w:r>
      <w:r w:rsidR="00746A23" w:rsidRPr="00E453EC">
        <w:t xml:space="preserve">. </w:t>
      </w:r>
      <w:r w:rsidR="006A197F" w:rsidRPr="00E453EC">
        <w:t xml:space="preserve">This </w:t>
      </w:r>
      <w:r w:rsidR="00003979" w:rsidRPr="00E453EC">
        <w:t>suggests</w:t>
      </w:r>
      <w:r w:rsidR="006A197F" w:rsidRPr="00E453EC">
        <w:t xml:space="preserve"> that wheezing could be due to </w:t>
      </w:r>
      <w:r w:rsidR="00003979" w:rsidRPr="00E453EC">
        <w:t xml:space="preserve">a lack </w:t>
      </w:r>
      <w:r w:rsidR="006A197F" w:rsidRPr="00E453EC">
        <w:t xml:space="preserve">of </w:t>
      </w:r>
      <w:r w:rsidR="00003979" w:rsidRPr="00E453EC">
        <w:t>“</w:t>
      </w:r>
      <w:r w:rsidR="006A197F" w:rsidRPr="00E453EC">
        <w:t>healthy</w:t>
      </w:r>
      <w:r w:rsidR="00003979" w:rsidRPr="00E453EC">
        <w:t>”</w:t>
      </w:r>
      <w:r w:rsidR="006A197F" w:rsidRPr="00E453EC">
        <w:t xml:space="preserve"> </w:t>
      </w:r>
      <w:r w:rsidR="0050288D" w:rsidRPr="00E453EC">
        <w:t xml:space="preserve">or “good” </w:t>
      </w:r>
      <w:r w:rsidR="006A197F" w:rsidRPr="00E453EC">
        <w:t xml:space="preserve">bacteria in </w:t>
      </w:r>
      <w:r w:rsidR="0050288D" w:rsidRPr="00E453EC">
        <w:t xml:space="preserve">the </w:t>
      </w:r>
      <w:r w:rsidR="00136E49" w:rsidRPr="00E453EC">
        <w:t>infant’s</w:t>
      </w:r>
      <w:r w:rsidR="006A197F" w:rsidRPr="00E453EC">
        <w:t xml:space="preserve"> microbiome.</w:t>
      </w:r>
      <w:r w:rsidR="003A6390" w:rsidRPr="00E453EC">
        <w:t xml:space="preserve"> </w:t>
      </w:r>
      <w:r w:rsidRPr="00E453EC">
        <w:t>Another strength is the longitudinal data</w:t>
      </w:r>
      <w:r w:rsidR="00003979" w:rsidRPr="00E453EC">
        <w:t xml:space="preserve"> and the repeated measurements</w:t>
      </w:r>
      <w:r w:rsidR="00DE6179" w:rsidRPr="00E453EC">
        <w:t xml:space="preserve"> used</w:t>
      </w:r>
      <w:r w:rsidR="002633DB" w:rsidRPr="00E453EC">
        <w:t xml:space="preserve"> </w:t>
      </w:r>
      <w:r w:rsidR="00692A31" w:rsidRPr="00E453EC">
        <w:t>to</w:t>
      </w:r>
      <w:r w:rsidR="00320894" w:rsidRPr="00E453EC">
        <w:t xml:space="preserve"> analyze </w:t>
      </w:r>
      <w:r w:rsidR="00491C6F" w:rsidRPr="00E453EC">
        <w:t>wheezing</w:t>
      </w:r>
      <w:r w:rsidR="00320894" w:rsidRPr="00E453EC">
        <w:t xml:space="preserve"> in the first year of life. </w:t>
      </w:r>
      <w:r w:rsidR="00692A31" w:rsidRPr="00E453EC">
        <w:t xml:space="preserve">Using </w:t>
      </w:r>
      <w:r w:rsidR="001B4EEE" w:rsidRPr="00E453EC">
        <w:t>log-linear</w:t>
      </w:r>
      <w:r w:rsidR="00692A31" w:rsidRPr="00E453EC">
        <w:t xml:space="preserve"> model</w:t>
      </w:r>
      <w:r w:rsidR="00F84D1C" w:rsidRPr="00E453EC">
        <w:t>s for</w:t>
      </w:r>
      <w:r w:rsidR="001B4EEE" w:rsidRPr="00E453EC">
        <w:t xml:space="preserve"> repeated measure</w:t>
      </w:r>
      <w:r w:rsidR="00F84D1C" w:rsidRPr="00E453EC">
        <w:t>ment</w:t>
      </w:r>
      <w:r w:rsidR="001B4EEE" w:rsidRPr="00E453EC">
        <w:t>s</w:t>
      </w:r>
      <w:r w:rsidR="00E3287C" w:rsidRPr="00E453EC">
        <w:t xml:space="preserve"> </w:t>
      </w:r>
      <w:r w:rsidR="0054723A" w:rsidRPr="00E453EC">
        <w:t xml:space="preserve">allowed us to address </w:t>
      </w:r>
      <w:r w:rsidR="00E3287C" w:rsidRPr="00E453EC">
        <w:t xml:space="preserve">a clear time order of the </w:t>
      </w:r>
      <w:r w:rsidR="0054723A" w:rsidRPr="00E453EC">
        <w:t>risk</w:t>
      </w:r>
      <w:r w:rsidR="0078258F" w:rsidRPr="00E453EC">
        <w:t>s</w:t>
      </w:r>
      <w:r w:rsidR="0054723A" w:rsidRPr="00E453EC">
        <w:t xml:space="preserve"> </w:t>
      </w:r>
      <w:r w:rsidR="006A4254" w:rsidRPr="00E453EC">
        <w:t>related to</w:t>
      </w:r>
      <w:r w:rsidR="00692A31" w:rsidRPr="00E453EC">
        <w:t xml:space="preserve"> prenatal antibiotic</w:t>
      </w:r>
      <w:r w:rsidR="006A4254" w:rsidRPr="00E453EC">
        <w:t xml:space="preserve"> exposure</w:t>
      </w:r>
      <w:r w:rsidR="00692A31" w:rsidRPr="00E453EC">
        <w:t xml:space="preserve"> and Cesarean section at different stages of the </w:t>
      </w:r>
      <w:r w:rsidR="00E3287C" w:rsidRPr="00E453EC">
        <w:t>infant’s</w:t>
      </w:r>
      <w:r w:rsidR="00F87513" w:rsidRPr="00E453EC">
        <w:t xml:space="preserve"> development</w:t>
      </w:r>
      <w:r w:rsidR="00E3287C" w:rsidRPr="00E453EC">
        <w:t>.</w:t>
      </w:r>
      <w:r w:rsidR="00692A31" w:rsidRPr="007C36E7">
        <w:t xml:space="preserve"> </w:t>
      </w:r>
    </w:p>
    <w:p w14:paraId="6125C018" w14:textId="77777777" w:rsidR="00ED44B9" w:rsidRDefault="00ED44B9" w:rsidP="00DD4FF1">
      <w:pPr>
        <w:spacing w:line="480" w:lineRule="auto"/>
        <w:outlineLvl w:val="0"/>
        <w:rPr>
          <w:b/>
        </w:rPr>
      </w:pPr>
    </w:p>
    <w:p w14:paraId="4E7FF64F" w14:textId="4E0BCDE9" w:rsidR="00114343" w:rsidRPr="007C36E7" w:rsidRDefault="00114343" w:rsidP="00DD4FF1">
      <w:pPr>
        <w:spacing w:line="480" w:lineRule="auto"/>
        <w:outlineLvl w:val="0"/>
        <w:rPr>
          <w:b/>
        </w:rPr>
      </w:pPr>
      <w:r w:rsidRPr="007C36E7">
        <w:rPr>
          <w:b/>
        </w:rPr>
        <w:t>Conclusion</w:t>
      </w:r>
    </w:p>
    <w:p w14:paraId="1E19107D" w14:textId="5E0C93B4" w:rsidR="006906B5" w:rsidRPr="007C36E7" w:rsidRDefault="000806DA" w:rsidP="00DD4FF1">
      <w:pPr>
        <w:spacing w:line="480" w:lineRule="auto"/>
      </w:pPr>
      <w:r w:rsidRPr="007C36E7">
        <w:t>Asthma is difficult to diagnose in infants, which makes identification of wheez</w:t>
      </w:r>
      <w:r w:rsidR="00F84D1C" w:rsidRPr="007C36E7">
        <w:t>ing</w:t>
      </w:r>
      <w:r w:rsidRPr="007C36E7">
        <w:t xml:space="preserve"> central </w:t>
      </w:r>
      <w:r w:rsidR="00F84D1C" w:rsidRPr="007C36E7">
        <w:t>to</w:t>
      </w:r>
      <w:r w:rsidRPr="007C36E7">
        <w:t xml:space="preserve"> assessing early life risk factors. </w:t>
      </w:r>
      <w:r w:rsidR="00B01804" w:rsidRPr="007C36E7">
        <w:t xml:space="preserve">It </w:t>
      </w:r>
      <w:r w:rsidRPr="007C36E7">
        <w:t xml:space="preserve">is imperative that we determine </w:t>
      </w:r>
      <w:r w:rsidR="001C254B" w:rsidRPr="007C36E7">
        <w:t>the ‘</w:t>
      </w:r>
      <w:r w:rsidRPr="007C36E7">
        <w:t>type</w:t>
      </w:r>
      <w:r w:rsidR="001C254B" w:rsidRPr="007C36E7">
        <w:t>’</w:t>
      </w:r>
      <w:r w:rsidRPr="007C36E7">
        <w:t xml:space="preserve"> of </w:t>
      </w:r>
      <w:r w:rsidR="00491C6F" w:rsidRPr="007C36E7">
        <w:t>wheezing</w:t>
      </w:r>
      <w:r w:rsidRPr="007C36E7">
        <w:t xml:space="preserve"> the child has (infectious, non-infectious wheezing, and their overlap)</w:t>
      </w:r>
      <w:r w:rsidR="004502F9" w:rsidRPr="007C36E7">
        <w:t>.</w:t>
      </w:r>
      <w:r w:rsidR="00814930" w:rsidRPr="007C36E7">
        <w:t xml:space="preserve"> </w:t>
      </w:r>
      <w:r w:rsidR="004807F1" w:rsidRPr="007C36E7">
        <w:t>Besides</w:t>
      </w:r>
      <w:r w:rsidR="00CB4418" w:rsidRPr="007C36E7">
        <w:t>, further explor</w:t>
      </w:r>
      <w:r w:rsidR="00C34F55" w:rsidRPr="007C36E7">
        <w:t>ations</w:t>
      </w:r>
      <w:r w:rsidR="00CB4418" w:rsidRPr="007C36E7">
        <w:t xml:space="preserve"> </w:t>
      </w:r>
      <w:r w:rsidR="00C34F55" w:rsidRPr="007C36E7">
        <w:t xml:space="preserve">of </w:t>
      </w:r>
      <w:r w:rsidR="00CB4418" w:rsidRPr="007C36E7">
        <w:t xml:space="preserve">infant exposures such as </w:t>
      </w:r>
      <w:r w:rsidR="00C34F55" w:rsidRPr="007C36E7">
        <w:t>C</w:t>
      </w:r>
      <w:r w:rsidR="00B01804" w:rsidRPr="007C36E7">
        <w:t xml:space="preserve">esarean sections </w:t>
      </w:r>
      <w:r w:rsidR="00CB4418" w:rsidRPr="007C36E7">
        <w:t xml:space="preserve">and its relation to the </w:t>
      </w:r>
      <w:r w:rsidR="00B01804" w:rsidRPr="007C36E7">
        <w:t xml:space="preserve">fetal microbiome </w:t>
      </w:r>
      <w:r w:rsidR="00CB4418" w:rsidRPr="007C36E7">
        <w:t>can uncover</w:t>
      </w:r>
      <w:r w:rsidR="00B01804" w:rsidRPr="007C36E7">
        <w:t xml:space="preserve"> </w:t>
      </w:r>
      <w:r w:rsidR="00CB4418" w:rsidRPr="007C36E7">
        <w:t>unknown implications that are</w:t>
      </w:r>
      <w:r w:rsidR="00B01804" w:rsidRPr="007C36E7">
        <w:t xml:space="preserve"> </w:t>
      </w:r>
      <w:r w:rsidR="00CB4418" w:rsidRPr="007C36E7">
        <w:t xml:space="preserve">crucial in identifying </w:t>
      </w:r>
      <w:r w:rsidR="00B01804" w:rsidRPr="007C36E7">
        <w:t>wheezing outcomes</w:t>
      </w:r>
      <w:r w:rsidR="00CB4418" w:rsidRPr="007C36E7">
        <w:t>. Hence, u</w:t>
      </w:r>
      <w:r w:rsidR="00871A60" w:rsidRPr="007C36E7">
        <w:t xml:space="preserve">sing </w:t>
      </w:r>
      <w:r w:rsidR="00003979" w:rsidRPr="007C36E7">
        <w:t xml:space="preserve">detailed </w:t>
      </w:r>
      <w:r w:rsidR="00491C6F" w:rsidRPr="007C36E7">
        <w:t>wheezing</w:t>
      </w:r>
      <w:r w:rsidR="00003979" w:rsidRPr="007C36E7">
        <w:t xml:space="preserve"> information (infectious, non-infectious, any wheezing)</w:t>
      </w:r>
      <w:r w:rsidR="00F97AA5" w:rsidRPr="007C36E7">
        <w:t xml:space="preserve"> in further research</w:t>
      </w:r>
      <w:r w:rsidRPr="007C36E7">
        <w:t xml:space="preserve"> with a large sample size</w:t>
      </w:r>
      <w:r w:rsidR="00F97AA5" w:rsidRPr="007C36E7">
        <w:t xml:space="preserve"> </w:t>
      </w:r>
      <w:r w:rsidR="00003979" w:rsidRPr="007C36E7">
        <w:t>may contribute to</w:t>
      </w:r>
      <w:r w:rsidRPr="007C36E7">
        <w:t xml:space="preserve"> in</w:t>
      </w:r>
      <w:r w:rsidR="004807F1" w:rsidRPr="007C36E7">
        <w:t>creasing</w:t>
      </w:r>
      <w:r w:rsidR="001C7DDC" w:rsidRPr="007C36E7">
        <w:t xml:space="preserve"> enhancing</w:t>
      </w:r>
      <w:r w:rsidR="00871A60" w:rsidRPr="007C36E7">
        <w:t xml:space="preserve"> scientific knowledge</w:t>
      </w:r>
      <w:r w:rsidR="00D0556D" w:rsidRPr="007C36E7">
        <w:t xml:space="preserve"> of exposures that can increase </w:t>
      </w:r>
      <w:r w:rsidR="00F9235A" w:rsidRPr="007C36E7">
        <w:t xml:space="preserve">the </w:t>
      </w:r>
      <w:r w:rsidR="00D0556D" w:rsidRPr="007C36E7">
        <w:t>risk of asthma in children</w:t>
      </w:r>
      <w:r w:rsidR="006F6918" w:rsidRPr="007C36E7">
        <w:t>.</w:t>
      </w:r>
    </w:p>
    <w:p w14:paraId="429A5271" w14:textId="77777777" w:rsidR="00BA0003" w:rsidRPr="007C36E7" w:rsidRDefault="00BA0003" w:rsidP="007C36E7">
      <w:pPr>
        <w:spacing w:line="480" w:lineRule="auto"/>
      </w:pPr>
      <w:r w:rsidRPr="007C36E7">
        <w:br w:type="page"/>
      </w:r>
    </w:p>
    <w:p w14:paraId="35599A62" w14:textId="77777777" w:rsidR="001908F1" w:rsidRPr="00484EC1" w:rsidRDefault="00BA0003">
      <w:pPr>
        <w:rPr>
          <w:b/>
        </w:rPr>
      </w:pPr>
      <w:r w:rsidRPr="00484EC1">
        <w:rPr>
          <w:b/>
        </w:rPr>
        <w:lastRenderedPageBreak/>
        <w:t>Abbreviations</w:t>
      </w:r>
    </w:p>
    <w:p w14:paraId="49847991" w14:textId="77777777" w:rsidR="00F001A9" w:rsidRPr="00484EC1" w:rsidRDefault="00F001A9"/>
    <w:p w14:paraId="7A3892F4" w14:textId="77777777" w:rsidR="005A0A4C" w:rsidRPr="00484EC1" w:rsidRDefault="005A0A4C" w:rsidP="005A0A4C">
      <w:r w:rsidRPr="00484EC1">
        <w:rPr>
          <w:b/>
        </w:rPr>
        <w:t>PFT:</w:t>
      </w:r>
      <w:r w:rsidRPr="00484EC1">
        <w:t xml:space="preserve"> Pulmonary function test</w:t>
      </w:r>
    </w:p>
    <w:p w14:paraId="676A8E54" w14:textId="77777777" w:rsidR="005A0A4C" w:rsidRPr="00484EC1" w:rsidRDefault="005A0A4C" w:rsidP="005A0A4C">
      <w:r w:rsidRPr="00484EC1">
        <w:rPr>
          <w:b/>
        </w:rPr>
        <w:t>GAM:</w:t>
      </w:r>
      <w:r w:rsidRPr="00484EC1">
        <w:t xml:space="preserve"> Generalized additive models</w:t>
      </w:r>
    </w:p>
    <w:p w14:paraId="7DE317BC" w14:textId="77777777" w:rsidR="005A0A4C" w:rsidRPr="00484EC1" w:rsidRDefault="005A0A4C" w:rsidP="005A0A4C">
      <w:r w:rsidRPr="00484EC1">
        <w:rPr>
          <w:b/>
        </w:rPr>
        <w:t>LTA:</w:t>
      </w:r>
      <w:r w:rsidRPr="00484EC1">
        <w:t xml:space="preserve"> Latent transition analysis</w:t>
      </w:r>
    </w:p>
    <w:p w14:paraId="0C1284BB" w14:textId="77777777" w:rsidR="005A0A4C" w:rsidRPr="00484EC1" w:rsidRDefault="005A0A4C" w:rsidP="005A0A4C">
      <w:r w:rsidRPr="00484EC1">
        <w:rPr>
          <w:b/>
        </w:rPr>
        <w:t>RR:</w:t>
      </w:r>
      <w:r w:rsidRPr="00484EC1">
        <w:t xml:space="preserve"> Risk ratio</w:t>
      </w:r>
    </w:p>
    <w:p w14:paraId="3D7AB01B" w14:textId="77777777" w:rsidR="005A0A4C" w:rsidRPr="00484EC1" w:rsidRDefault="005A0A4C" w:rsidP="005A0A4C">
      <w:r w:rsidRPr="00484EC1">
        <w:rPr>
          <w:b/>
        </w:rPr>
        <w:t>OR:</w:t>
      </w:r>
      <w:r w:rsidRPr="00484EC1">
        <w:t xml:space="preserve"> Odds ratio</w:t>
      </w:r>
    </w:p>
    <w:p w14:paraId="26C2E22A" w14:textId="77777777" w:rsidR="005A0A4C" w:rsidRPr="00484EC1" w:rsidRDefault="005A0A4C" w:rsidP="005A0A4C">
      <w:r w:rsidRPr="00484EC1">
        <w:rPr>
          <w:b/>
        </w:rPr>
        <w:t>95% CI:</w:t>
      </w:r>
      <w:r w:rsidRPr="00484EC1">
        <w:t xml:space="preserve"> 95% confidence interval for the RR</w:t>
      </w:r>
    </w:p>
    <w:p w14:paraId="1D6B1D62" w14:textId="77777777" w:rsidR="005A0A4C" w:rsidRPr="00484EC1" w:rsidRDefault="005A0A4C" w:rsidP="005A0A4C"/>
    <w:p w14:paraId="3152EDF4" w14:textId="77777777" w:rsidR="00F001A9" w:rsidRPr="00484EC1" w:rsidRDefault="00F001A9">
      <w:pPr>
        <w:rPr>
          <w:b/>
        </w:rPr>
      </w:pPr>
    </w:p>
    <w:p w14:paraId="557F69B4" w14:textId="77777777" w:rsidR="001908F1" w:rsidRPr="00484EC1" w:rsidRDefault="001908F1">
      <w:pPr>
        <w:rPr>
          <w:b/>
        </w:rPr>
      </w:pPr>
    </w:p>
    <w:p w14:paraId="140703D9" w14:textId="77777777" w:rsidR="001908F1" w:rsidRPr="00484EC1" w:rsidRDefault="001908F1">
      <w:pPr>
        <w:rPr>
          <w:b/>
        </w:rPr>
      </w:pPr>
    </w:p>
    <w:p w14:paraId="6C2B4D0F" w14:textId="77777777" w:rsidR="001908F1" w:rsidRPr="00484EC1" w:rsidRDefault="001908F1">
      <w:pPr>
        <w:rPr>
          <w:b/>
        </w:rPr>
      </w:pPr>
    </w:p>
    <w:p w14:paraId="54381F40" w14:textId="77777777" w:rsidR="001908F1" w:rsidRPr="00484EC1" w:rsidRDefault="001908F1">
      <w:pPr>
        <w:rPr>
          <w:b/>
        </w:rPr>
      </w:pPr>
    </w:p>
    <w:p w14:paraId="0813BC2F" w14:textId="77777777" w:rsidR="001908F1" w:rsidRPr="00484EC1" w:rsidRDefault="001908F1">
      <w:pPr>
        <w:rPr>
          <w:b/>
        </w:rPr>
      </w:pPr>
    </w:p>
    <w:p w14:paraId="78271A0F" w14:textId="77777777" w:rsidR="001908F1" w:rsidRPr="00484EC1" w:rsidRDefault="001908F1">
      <w:pPr>
        <w:rPr>
          <w:b/>
        </w:rPr>
      </w:pPr>
    </w:p>
    <w:p w14:paraId="0F1F9A21" w14:textId="77777777" w:rsidR="001908F1" w:rsidRPr="00484EC1" w:rsidRDefault="001908F1">
      <w:pPr>
        <w:rPr>
          <w:b/>
        </w:rPr>
      </w:pPr>
    </w:p>
    <w:p w14:paraId="4A688E06" w14:textId="77777777" w:rsidR="001908F1" w:rsidRPr="00484EC1" w:rsidRDefault="001908F1">
      <w:pPr>
        <w:rPr>
          <w:b/>
        </w:rPr>
      </w:pPr>
    </w:p>
    <w:p w14:paraId="281D5233" w14:textId="77777777" w:rsidR="001908F1" w:rsidRPr="00484EC1" w:rsidRDefault="001908F1">
      <w:pPr>
        <w:rPr>
          <w:b/>
        </w:rPr>
      </w:pPr>
    </w:p>
    <w:p w14:paraId="07E73616" w14:textId="77777777" w:rsidR="001908F1" w:rsidRPr="00484EC1" w:rsidRDefault="001908F1">
      <w:pPr>
        <w:rPr>
          <w:b/>
        </w:rPr>
      </w:pPr>
    </w:p>
    <w:p w14:paraId="4C12AF60" w14:textId="77777777" w:rsidR="001908F1" w:rsidRPr="00484EC1" w:rsidRDefault="001908F1">
      <w:pPr>
        <w:rPr>
          <w:b/>
        </w:rPr>
      </w:pPr>
    </w:p>
    <w:p w14:paraId="03DED75C" w14:textId="77777777" w:rsidR="001908F1" w:rsidRPr="00484EC1" w:rsidRDefault="001908F1">
      <w:pPr>
        <w:rPr>
          <w:b/>
        </w:rPr>
      </w:pPr>
    </w:p>
    <w:p w14:paraId="16F8A3F7" w14:textId="77777777" w:rsidR="001908F1" w:rsidRPr="00484EC1" w:rsidRDefault="001908F1">
      <w:pPr>
        <w:rPr>
          <w:b/>
        </w:rPr>
      </w:pPr>
    </w:p>
    <w:p w14:paraId="5BB6EF67" w14:textId="77777777" w:rsidR="001908F1" w:rsidRPr="00484EC1" w:rsidRDefault="001908F1">
      <w:pPr>
        <w:rPr>
          <w:b/>
        </w:rPr>
      </w:pPr>
    </w:p>
    <w:p w14:paraId="140B36DC" w14:textId="77777777" w:rsidR="001908F1" w:rsidRPr="00484EC1" w:rsidRDefault="001908F1">
      <w:pPr>
        <w:rPr>
          <w:b/>
        </w:rPr>
      </w:pPr>
    </w:p>
    <w:p w14:paraId="0D4453BE" w14:textId="77777777" w:rsidR="001908F1" w:rsidRPr="00484EC1" w:rsidRDefault="001908F1">
      <w:pPr>
        <w:rPr>
          <w:b/>
        </w:rPr>
      </w:pPr>
    </w:p>
    <w:p w14:paraId="114D4DE2" w14:textId="77777777" w:rsidR="001908F1" w:rsidRPr="00484EC1" w:rsidRDefault="001908F1">
      <w:pPr>
        <w:rPr>
          <w:b/>
        </w:rPr>
      </w:pPr>
    </w:p>
    <w:p w14:paraId="5DB190DF" w14:textId="77777777" w:rsidR="001908F1" w:rsidRPr="00484EC1" w:rsidRDefault="001908F1">
      <w:pPr>
        <w:rPr>
          <w:b/>
        </w:rPr>
      </w:pPr>
    </w:p>
    <w:p w14:paraId="000F9694" w14:textId="77777777" w:rsidR="001908F1" w:rsidRPr="00484EC1" w:rsidRDefault="001908F1">
      <w:pPr>
        <w:rPr>
          <w:b/>
        </w:rPr>
      </w:pPr>
    </w:p>
    <w:p w14:paraId="71105DE4" w14:textId="77777777" w:rsidR="001908F1" w:rsidRPr="00484EC1" w:rsidRDefault="001908F1">
      <w:pPr>
        <w:rPr>
          <w:b/>
        </w:rPr>
      </w:pPr>
    </w:p>
    <w:p w14:paraId="1BEEE187" w14:textId="77777777" w:rsidR="001908F1" w:rsidRPr="00484EC1" w:rsidRDefault="001908F1">
      <w:pPr>
        <w:rPr>
          <w:b/>
        </w:rPr>
      </w:pPr>
    </w:p>
    <w:p w14:paraId="364EB64F" w14:textId="77777777" w:rsidR="001908F1" w:rsidRPr="00484EC1" w:rsidRDefault="001908F1">
      <w:pPr>
        <w:rPr>
          <w:b/>
        </w:rPr>
      </w:pPr>
    </w:p>
    <w:p w14:paraId="551FEC38" w14:textId="44B601D3" w:rsidR="004C2F55" w:rsidRDefault="004C2F55">
      <w:pPr>
        <w:rPr>
          <w:b/>
        </w:rPr>
      </w:pPr>
      <w:r>
        <w:rPr>
          <w:b/>
        </w:rPr>
        <w:br w:type="page"/>
      </w:r>
    </w:p>
    <w:p w14:paraId="1B6E9778" w14:textId="7DC6F7DE" w:rsidR="000926D7" w:rsidRPr="00484EC1" w:rsidRDefault="000926D7" w:rsidP="000926D7">
      <w:pPr>
        <w:rPr>
          <w:b/>
        </w:rPr>
      </w:pPr>
      <w:r w:rsidRPr="00484EC1">
        <w:rPr>
          <w:b/>
        </w:rPr>
        <w:lastRenderedPageBreak/>
        <w:t xml:space="preserve">Reference: </w:t>
      </w:r>
    </w:p>
    <w:p w14:paraId="7CB589C4" w14:textId="77777777" w:rsidR="00B60739" w:rsidRPr="00484EC1" w:rsidRDefault="00B60739" w:rsidP="000926D7">
      <w:pPr>
        <w:rPr>
          <w:b/>
        </w:rPr>
      </w:pPr>
    </w:p>
    <w:p w14:paraId="5AD6E354" w14:textId="57BAC1D9" w:rsidR="00485B2B" w:rsidRPr="00485B2B" w:rsidRDefault="00B60739" w:rsidP="00485B2B">
      <w:pPr>
        <w:pStyle w:val="EndNoteBibliography"/>
        <w:ind w:left="720" w:hanging="720"/>
      </w:pPr>
      <w:r w:rsidRPr="00484EC1">
        <w:fldChar w:fldCharType="begin"/>
      </w:r>
      <w:r w:rsidRPr="00484EC1">
        <w:instrText xml:space="preserve"> ADDIN EN.REFLIST </w:instrText>
      </w:r>
      <w:r w:rsidRPr="00484EC1">
        <w:fldChar w:fldCharType="separate"/>
      </w:r>
      <w:r w:rsidR="00485B2B" w:rsidRPr="00485B2B">
        <w:t>1.</w:t>
      </w:r>
      <w:r w:rsidR="00485B2B" w:rsidRPr="00485B2B">
        <w:tab/>
        <w:t xml:space="preserve">(WHO), W.H.O. </w:t>
      </w:r>
      <w:r w:rsidR="00485B2B" w:rsidRPr="00485B2B">
        <w:rPr>
          <w:i/>
        </w:rPr>
        <w:t>Asthma</w:t>
      </w:r>
      <w:r w:rsidR="00485B2B" w:rsidRPr="00485B2B">
        <w:t xml:space="preserve">. 2017  [cited 2017 August 31]; Available from: </w:t>
      </w:r>
      <w:hyperlink r:id="rId18" w:history="1">
        <w:r w:rsidR="00485B2B" w:rsidRPr="00485B2B">
          <w:rPr>
            <w:rStyle w:val="Hyperlink"/>
          </w:rPr>
          <w:t>https://www.who.int/en/news-room/fact-sheets/detail/asthma</w:t>
        </w:r>
      </w:hyperlink>
      <w:r w:rsidR="00485B2B" w:rsidRPr="00485B2B">
        <w:t>.</w:t>
      </w:r>
    </w:p>
    <w:p w14:paraId="53546812" w14:textId="77777777" w:rsidR="00485B2B" w:rsidRPr="00485B2B" w:rsidRDefault="00485B2B" w:rsidP="00485B2B">
      <w:pPr>
        <w:pStyle w:val="EndNoteBibliography"/>
        <w:ind w:left="720" w:hanging="720"/>
      </w:pPr>
      <w:r w:rsidRPr="00485B2B">
        <w:t>2.</w:t>
      </w:r>
      <w:r w:rsidRPr="00485B2B">
        <w:tab/>
        <w:t xml:space="preserve">de Benedictis, F.M. and A. Bush, </w:t>
      </w:r>
      <w:r w:rsidRPr="00485B2B">
        <w:rPr>
          <w:i/>
        </w:rPr>
        <w:t>Infantile wheeze: rethinking dogma.</w:t>
      </w:r>
      <w:r w:rsidRPr="00485B2B">
        <w:t xml:space="preserve"> Archives of disease in childhood, 2017. </w:t>
      </w:r>
      <w:r w:rsidRPr="00485B2B">
        <w:rPr>
          <w:b/>
        </w:rPr>
        <w:t>102</w:t>
      </w:r>
      <w:r w:rsidRPr="00485B2B">
        <w:t>(4): p. 371-375.</w:t>
      </w:r>
    </w:p>
    <w:p w14:paraId="13E33709" w14:textId="77777777" w:rsidR="00485B2B" w:rsidRPr="00485B2B" w:rsidRDefault="00485B2B" w:rsidP="00485B2B">
      <w:pPr>
        <w:pStyle w:val="EndNoteBibliography"/>
        <w:ind w:left="720" w:hanging="720"/>
      </w:pPr>
      <w:r w:rsidRPr="00485B2B">
        <w:t>3.</w:t>
      </w:r>
      <w:r w:rsidRPr="00485B2B">
        <w:tab/>
        <w:t xml:space="preserve">Wright, A.L., </w:t>
      </w:r>
      <w:r w:rsidRPr="00485B2B">
        <w:rPr>
          <w:i/>
        </w:rPr>
        <w:t>Epidemiology of asthma and recurrent wheeze in childhood.</w:t>
      </w:r>
      <w:r w:rsidRPr="00485B2B">
        <w:t xml:space="preserve"> Clinical Reviews in Allergy and Immunology, 2002. </w:t>
      </w:r>
      <w:r w:rsidRPr="00485B2B">
        <w:rPr>
          <w:b/>
        </w:rPr>
        <w:t>22</w:t>
      </w:r>
      <w:r w:rsidRPr="00485B2B">
        <w:t>(1): p. 33-44.</w:t>
      </w:r>
    </w:p>
    <w:p w14:paraId="4306CC6E" w14:textId="77777777" w:rsidR="00485B2B" w:rsidRPr="00485B2B" w:rsidRDefault="00485B2B" w:rsidP="00485B2B">
      <w:pPr>
        <w:pStyle w:val="EndNoteBibliography"/>
        <w:ind w:left="720" w:hanging="720"/>
      </w:pPr>
      <w:r w:rsidRPr="00485B2B">
        <w:t>4.</w:t>
      </w:r>
      <w:r w:rsidRPr="00485B2B">
        <w:tab/>
        <w:t xml:space="preserve">Benn, C.S., et al., </w:t>
      </w:r>
      <w:r w:rsidRPr="00485B2B">
        <w:rPr>
          <w:i/>
        </w:rPr>
        <w:t>Maternal vaginal microflora during pregnancy and the risk of asthma hospitalization and use of antiasthma medication in early childhood.</w:t>
      </w:r>
      <w:r w:rsidRPr="00485B2B">
        <w:t xml:space="preserve"> Journal of Allergy and Clinical Immunology, 2002. </w:t>
      </w:r>
      <w:r w:rsidRPr="00485B2B">
        <w:rPr>
          <w:b/>
        </w:rPr>
        <w:t>110</w:t>
      </w:r>
      <w:r w:rsidRPr="00485B2B">
        <w:t>(1): p. 72-77.</w:t>
      </w:r>
    </w:p>
    <w:p w14:paraId="0A14B0D3" w14:textId="77777777" w:rsidR="00485B2B" w:rsidRPr="00485B2B" w:rsidRDefault="00485B2B" w:rsidP="00485B2B">
      <w:pPr>
        <w:pStyle w:val="EndNoteBibliography"/>
        <w:ind w:left="720" w:hanging="720"/>
      </w:pPr>
      <w:r w:rsidRPr="00485B2B">
        <w:t>5.</w:t>
      </w:r>
      <w:r w:rsidRPr="00485B2B">
        <w:tab/>
        <w:t xml:space="preserve">Jędrychowski, W., et al., </w:t>
      </w:r>
      <w:r w:rsidRPr="00485B2B">
        <w:rPr>
          <w:i/>
        </w:rPr>
        <w:t>The prenatal use of antibiotics and the development of allergic disease in one year old infants. A preliminary study.</w:t>
      </w:r>
      <w:r w:rsidRPr="00485B2B">
        <w:t xml:space="preserve"> International journal of occupational medicine and environmental health, 2006. </w:t>
      </w:r>
      <w:r w:rsidRPr="00485B2B">
        <w:rPr>
          <w:b/>
        </w:rPr>
        <w:t>19</w:t>
      </w:r>
      <w:r w:rsidRPr="00485B2B">
        <w:t>(1): p. 70-76.</w:t>
      </w:r>
    </w:p>
    <w:p w14:paraId="0477F52F" w14:textId="77777777" w:rsidR="00485B2B" w:rsidRPr="00485B2B" w:rsidRDefault="00485B2B" w:rsidP="00485B2B">
      <w:pPr>
        <w:pStyle w:val="EndNoteBibliography"/>
        <w:ind w:left="720" w:hanging="720"/>
      </w:pPr>
      <w:r w:rsidRPr="00485B2B">
        <w:t>6.</w:t>
      </w:r>
      <w:r w:rsidRPr="00485B2B">
        <w:tab/>
        <w:t xml:space="preserve">Lapin, B., et al., </w:t>
      </w:r>
      <w:r w:rsidRPr="00485B2B">
        <w:rPr>
          <w:i/>
        </w:rPr>
        <w:t>Relationship between prenatal antibiotic use and asthma in at-risk children.</w:t>
      </w:r>
      <w:r w:rsidRPr="00485B2B">
        <w:t xml:space="preserve"> Annals of Allergy, Asthma &amp; Immunology, 2015. </w:t>
      </w:r>
      <w:r w:rsidRPr="00485B2B">
        <w:rPr>
          <w:b/>
        </w:rPr>
        <w:t>114</w:t>
      </w:r>
      <w:r w:rsidRPr="00485B2B">
        <w:t>(3): p. 203-207.</w:t>
      </w:r>
    </w:p>
    <w:p w14:paraId="6EE6C37A" w14:textId="77777777" w:rsidR="00485B2B" w:rsidRPr="00485B2B" w:rsidRDefault="00485B2B" w:rsidP="00485B2B">
      <w:pPr>
        <w:pStyle w:val="EndNoteBibliography"/>
        <w:ind w:left="720" w:hanging="720"/>
      </w:pPr>
      <w:r w:rsidRPr="00485B2B">
        <w:t>7.</w:t>
      </w:r>
      <w:r w:rsidRPr="00485B2B">
        <w:tab/>
        <w:t xml:space="preserve">McKeever, T.M., et al., </w:t>
      </w:r>
      <w:r w:rsidRPr="00485B2B">
        <w:rPr>
          <w:i/>
        </w:rPr>
        <w:t>The importance of prenatal exposures on the development of allergic disease: a birth cohort study using the West Midlands General Practice Database.</w:t>
      </w:r>
      <w:r w:rsidRPr="00485B2B">
        <w:t xml:space="preserve"> American journal of respiratory and critical care medicine, 2002. </w:t>
      </w:r>
      <w:r w:rsidRPr="00485B2B">
        <w:rPr>
          <w:b/>
        </w:rPr>
        <w:t>166</w:t>
      </w:r>
      <w:r w:rsidRPr="00485B2B">
        <w:t>(6): p. 827-832.</w:t>
      </w:r>
    </w:p>
    <w:p w14:paraId="07DE4ECF" w14:textId="77777777" w:rsidR="00485B2B" w:rsidRPr="00485B2B" w:rsidRDefault="00485B2B" w:rsidP="00485B2B">
      <w:pPr>
        <w:pStyle w:val="EndNoteBibliography"/>
        <w:ind w:left="720" w:hanging="720"/>
      </w:pPr>
      <w:r w:rsidRPr="00485B2B">
        <w:t>8.</w:t>
      </w:r>
      <w:r w:rsidRPr="00485B2B">
        <w:tab/>
        <w:t xml:space="preserve">Popovic, M., et al., </w:t>
      </w:r>
      <w:r w:rsidRPr="00485B2B">
        <w:rPr>
          <w:i/>
        </w:rPr>
        <w:t>Prenatal exposure to antibiotics and wheezing in infancy: a birth cohort study.</w:t>
      </w:r>
      <w:r w:rsidRPr="00485B2B">
        <w:t xml:space="preserve"> European Respiratory Journal, 2016. </w:t>
      </w:r>
      <w:r w:rsidRPr="00485B2B">
        <w:rPr>
          <w:b/>
        </w:rPr>
        <w:t>47</w:t>
      </w:r>
      <w:r w:rsidRPr="00485B2B">
        <w:t>(3): p. 810-817.</w:t>
      </w:r>
    </w:p>
    <w:p w14:paraId="62791772" w14:textId="77777777" w:rsidR="00485B2B" w:rsidRPr="00485B2B" w:rsidRDefault="00485B2B" w:rsidP="00485B2B">
      <w:pPr>
        <w:pStyle w:val="EndNoteBibliography"/>
        <w:ind w:left="720" w:hanging="720"/>
      </w:pPr>
      <w:r w:rsidRPr="00485B2B">
        <w:t>9.</w:t>
      </w:r>
      <w:r w:rsidRPr="00485B2B">
        <w:tab/>
        <w:t xml:space="preserve">Rusconi, F., et al., </w:t>
      </w:r>
      <w:r w:rsidRPr="00485B2B">
        <w:rPr>
          <w:i/>
        </w:rPr>
        <w:t>Maternal complications and procedures in pregnancy and at birth and wheezing phenotypes in children.</w:t>
      </w:r>
      <w:r w:rsidRPr="00485B2B">
        <w:t xml:space="preserve"> American journal of respiratory and critical care medicine, 2007. </w:t>
      </w:r>
      <w:r w:rsidRPr="00485B2B">
        <w:rPr>
          <w:b/>
        </w:rPr>
        <w:t>175</w:t>
      </w:r>
      <w:r w:rsidRPr="00485B2B">
        <w:t>(1): p. 16-21.</w:t>
      </w:r>
    </w:p>
    <w:p w14:paraId="14C4A5F5" w14:textId="77777777" w:rsidR="00485B2B" w:rsidRPr="00485B2B" w:rsidRDefault="00485B2B" w:rsidP="00485B2B">
      <w:pPr>
        <w:pStyle w:val="EndNoteBibliography"/>
        <w:ind w:left="720" w:hanging="720"/>
      </w:pPr>
      <w:r w:rsidRPr="00485B2B">
        <w:rPr>
          <w:rFonts w:hint="eastAsia"/>
        </w:rPr>
        <w:t>10.</w:t>
      </w:r>
      <w:r w:rsidRPr="00485B2B">
        <w:rPr>
          <w:rFonts w:hint="eastAsia"/>
        </w:rPr>
        <w:tab/>
        <w:t xml:space="preserve">Dom, S., et al., </w:t>
      </w:r>
      <w:r w:rsidRPr="00485B2B">
        <w:rPr>
          <w:rFonts w:hint="eastAsia"/>
          <w:i/>
        </w:rPr>
        <w:t>Pre</w:t>
      </w:r>
      <w:r w:rsidRPr="00485B2B">
        <w:rPr>
          <w:rFonts w:hint="eastAsia"/>
          <w:i/>
        </w:rPr>
        <w:t>‐</w:t>
      </w:r>
      <w:r w:rsidRPr="00485B2B">
        <w:rPr>
          <w:rFonts w:hint="eastAsia"/>
          <w:i/>
        </w:rPr>
        <w:t>and post</w:t>
      </w:r>
      <w:r w:rsidRPr="00485B2B">
        <w:rPr>
          <w:rFonts w:hint="eastAsia"/>
          <w:i/>
        </w:rPr>
        <w:t>‐</w:t>
      </w:r>
      <w:r w:rsidRPr="00485B2B">
        <w:rPr>
          <w:rFonts w:hint="eastAsia"/>
          <w:i/>
        </w:rPr>
        <w:t xml:space="preserve">natal exposure to antibiotics and the development of eczema, recurrent wheezing </w:t>
      </w:r>
      <w:r w:rsidRPr="00485B2B">
        <w:rPr>
          <w:i/>
        </w:rPr>
        <w:t>and atopic sensitization in children up to the age of 4 years.</w:t>
      </w:r>
      <w:r w:rsidRPr="00485B2B">
        <w:t xml:space="preserve"> Clinical &amp; Experimental Allergy, 2010. </w:t>
      </w:r>
      <w:r w:rsidRPr="00485B2B">
        <w:rPr>
          <w:b/>
        </w:rPr>
        <w:t>40</w:t>
      </w:r>
      <w:r w:rsidRPr="00485B2B">
        <w:t>(9): p. 1378-1387.</w:t>
      </w:r>
    </w:p>
    <w:p w14:paraId="1D7BC58F" w14:textId="77777777" w:rsidR="00485B2B" w:rsidRPr="00485B2B" w:rsidRDefault="00485B2B" w:rsidP="00485B2B">
      <w:pPr>
        <w:pStyle w:val="EndNoteBibliography"/>
        <w:ind w:left="720" w:hanging="720"/>
      </w:pPr>
      <w:r w:rsidRPr="00485B2B">
        <w:t>11.</w:t>
      </w:r>
      <w:r w:rsidRPr="00485B2B">
        <w:tab/>
        <w:t xml:space="preserve">Brand, P.L., et al., </w:t>
      </w:r>
      <w:r w:rsidRPr="00485B2B">
        <w:rPr>
          <w:i/>
        </w:rPr>
        <w:t>Definition, assessment and treatment of wheezing disorders in preschool children: an evidence-based approach.</w:t>
      </w:r>
      <w:r w:rsidRPr="00485B2B">
        <w:t xml:space="preserve"> European Respiratory Journal, 2008. </w:t>
      </w:r>
      <w:r w:rsidRPr="00485B2B">
        <w:rPr>
          <w:b/>
        </w:rPr>
        <w:t>32</w:t>
      </w:r>
      <w:r w:rsidRPr="00485B2B">
        <w:t>(4): p. 1096-1110.</w:t>
      </w:r>
    </w:p>
    <w:p w14:paraId="0CFBA3C0" w14:textId="77777777" w:rsidR="00485B2B" w:rsidRPr="00485B2B" w:rsidRDefault="00485B2B" w:rsidP="00485B2B">
      <w:pPr>
        <w:pStyle w:val="EndNoteBibliography"/>
        <w:ind w:left="720" w:hanging="720"/>
      </w:pPr>
      <w:r w:rsidRPr="00485B2B">
        <w:t>12.</w:t>
      </w:r>
      <w:r w:rsidRPr="00485B2B">
        <w:tab/>
        <w:t xml:space="preserve">Wassall, H.J., et al., </w:t>
      </w:r>
      <w:r w:rsidRPr="00485B2B">
        <w:rPr>
          <w:i/>
        </w:rPr>
        <w:t>A comparison of virus-associated and multi-trigger wheeze in school children.</w:t>
      </w:r>
      <w:r w:rsidRPr="00485B2B">
        <w:t xml:space="preserve"> Journal of Asthma, 2005. </w:t>
      </w:r>
      <w:r w:rsidRPr="00485B2B">
        <w:rPr>
          <w:b/>
        </w:rPr>
        <w:t>42</w:t>
      </w:r>
      <w:r w:rsidRPr="00485B2B">
        <w:t>(9): p. 737-744.</w:t>
      </w:r>
    </w:p>
    <w:p w14:paraId="522DF692" w14:textId="77777777" w:rsidR="00485B2B" w:rsidRPr="00485B2B" w:rsidRDefault="00485B2B" w:rsidP="00485B2B">
      <w:pPr>
        <w:pStyle w:val="EndNoteBibliography"/>
        <w:ind w:left="720" w:hanging="720"/>
      </w:pPr>
      <w:r w:rsidRPr="00485B2B">
        <w:t>13.</w:t>
      </w:r>
      <w:r w:rsidRPr="00485B2B">
        <w:tab/>
        <w:t xml:space="preserve">Negele, K., et al., </w:t>
      </w:r>
      <w:r w:rsidRPr="00485B2B">
        <w:rPr>
          <w:i/>
        </w:rPr>
        <w:t>Mode of delivery and development of atopic disease during the first 2 years of life.</w:t>
      </w:r>
      <w:r w:rsidRPr="00485B2B">
        <w:t xml:space="preserve"> Pediatric allergy and immunology, 2004. </w:t>
      </w:r>
      <w:r w:rsidRPr="00485B2B">
        <w:rPr>
          <w:b/>
        </w:rPr>
        <w:t>15</w:t>
      </w:r>
      <w:r w:rsidRPr="00485B2B">
        <w:t>(1): p. 48-54.</w:t>
      </w:r>
    </w:p>
    <w:p w14:paraId="732A3847" w14:textId="77777777" w:rsidR="00485B2B" w:rsidRPr="00485B2B" w:rsidRDefault="00485B2B" w:rsidP="00485B2B">
      <w:pPr>
        <w:pStyle w:val="EndNoteBibliography"/>
        <w:ind w:left="720" w:hanging="720"/>
      </w:pPr>
      <w:r w:rsidRPr="00485B2B">
        <w:t>14.</w:t>
      </w:r>
      <w:r w:rsidRPr="00485B2B">
        <w:tab/>
        <w:t xml:space="preserve">Droste, J., et al., </w:t>
      </w:r>
      <w:r w:rsidRPr="00485B2B">
        <w:rPr>
          <w:i/>
        </w:rPr>
        <w:t>Does the use of antibiotics in early childhood increase the risk of asthma and allergic disease?</w:t>
      </w:r>
      <w:r w:rsidRPr="00485B2B">
        <w:t xml:space="preserve"> Clinical &amp; Experimental Allergy, 2000. </w:t>
      </w:r>
      <w:r w:rsidRPr="00485B2B">
        <w:rPr>
          <w:b/>
        </w:rPr>
        <w:t>30</w:t>
      </w:r>
      <w:r w:rsidRPr="00485B2B">
        <w:t>(11): p. 1548-1553.</w:t>
      </w:r>
    </w:p>
    <w:p w14:paraId="3DE53294" w14:textId="77777777" w:rsidR="00485B2B" w:rsidRPr="00485B2B" w:rsidRDefault="00485B2B" w:rsidP="00485B2B">
      <w:pPr>
        <w:pStyle w:val="EndNoteBibliography"/>
        <w:ind w:left="720" w:hanging="720"/>
      </w:pPr>
      <w:r w:rsidRPr="00485B2B">
        <w:t>15.</w:t>
      </w:r>
      <w:r w:rsidRPr="00485B2B">
        <w:tab/>
        <w:t xml:space="preserve">McKeever, T.M., et al., </w:t>
      </w:r>
      <w:r w:rsidRPr="00485B2B">
        <w:rPr>
          <w:i/>
        </w:rPr>
        <w:t>Early exposure to infections and antibiotics and the incidence of allergic disease: a birth cohort study with the West Midlands General Practice Research Database.</w:t>
      </w:r>
      <w:r w:rsidRPr="00485B2B">
        <w:t xml:space="preserve"> Journal of Allergy and Clinical Immunology, 2002. </w:t>
      </w:r>
      <w:r w:rsidRPr="00485B2B">
        <w:rPr>
          <w:b/>
        </w:rPr>
        <w:t>109</w:t>
      </w:r>
      <w:r w:rsidRPr="00485B2B">
        <w:t>(1): p. 43-50.</w:t>
      </w:r>
    </w:p>
    <w:p w14:paraId="43C93B62" w14:textId="77777777" w:rsidR="00485B2B" w:rsidRPr="00485B2B" w:rsidRDefault="00485B2B" w:rsidP="00485B2B">
      <w:pPr>
        <w:pStyle w:val="EndNoteBibliography"/>
        <w:ind w:left="720" w:hanging="720"/>
      </w:pPr>
      <w:r w:rsidRPr="00485B2B">
        <w:t>16.</w:t>
      </w:r>
      <w:r w:rsidRPr="00485B2B">
        <w:tab/>
        <w:t xml:space="preserve">Stokholm, J., et al., </w:t>
      </w:r>
      <w:r w:rsidRPr="00485B2B">
        <w:rPr>
          <w:i/>
        </w:rPr>
        <w:t>Maternal propensity for infections and risk of childhood asthma: a registry-based cohort study.</w:t>
      </w:r>
      <w:r w:rsidRPr="00485B2B">
        <w:t xml:space="preserve"> The Lancet Respiratory Medicine, 2014. </w:t>
      </w:r>
      <w:r w:rsidRPr="00485B2B">
        <w:rPr>
          <w:b/>
        </w:rPr>
        <w:t>2</w:t>
      </w:r>
      <w:r w:rsidRPr="00485B2B">
        <w:t>(8): p. 631-637.</w:t>
      </w:r>
    </w:p>
    <w:p w14:paraId="5FA46316" w14:textId="77777777" w:rsidR="00485B2B" w:rsidRPr="00485B2B" w:rsidRDefault="00485B2B" w:rsidP="00485B2B">
      <w:pPr>
        <w:pStyle w:val="EndNoteBibliography"/>
        <w:ind w:left="720" w:hanging="720"/>
      </w:pPr>
      <w:r w:rsidRPr="00485B2B">
        <w:t>17.</w:t>
      </w:r>
      <w:r w:rsidRPr="00485B2B">
        <w:tab/>
        <w:t xml:space="preserve">Oyama, N., et al., </w:t>
      </w:r>
      <w:r w:rsidRPr="00485B2B">
        <w:rPr>
          <w:i/>
        </w:rPr>
        <w:t>Antibiotic use during infancy promotes a shift in the TH1/TH2 balance toward TH2-dominant immunity in mice.</w:t>
      </w:r>
      <w:r w:rsidRPr="00485B2B">
        <w:t xml:space="preserve"> Journal of Allergy and Clinical Immunology, 2001. </w:t>
      </w:r>
      <w:r w:rsidRPr="00485B2B">
        <w:rPr>
          <w:b/>
        </w:rPr>
        <w:t>107</w:t>
      </w:r>
      <w:r w:rsidRPr="00485B2B">
        <w:t>(1): p. 153-159.</w:t>
      </w:r>
    </w:p>
    <w:p w14:paraId="36B36693" w14:textId="77777777" w:rsidR="00485B2B" w:rsidRPr="00485B2B" w:rsidRDefault="00485B2B" w:rsidP="00485B2B">
      <w:pPr>
        <w:pStyle w:val="EndNoteBibliography"/>
        <w:ind w:left="720" w:hanging="720"/>
      </w:pPr>
      <w:r w:rsidRPr="00485B2B">
        <w:lastRenderedPageBreak/>
        <w:t>18.</w:t>
      </w:r>
      <w:r w:rsidRPr="00485B2B">
        <w:tab/>
        <w:t xml:space="preserve">Mulder, B., et al., </w:t>
      </w:r>
      <w:r w:rsidRPr="00485B2B">
        <w:rPr>
          <w:i/>
        </w:rPr>
        <w:t>Antibiotic use during pregnancy and asthma in preschool children: the influence of confounding.</w:t>
      </w:r>
      <w:r w:rsidRPr="00485B2B">
        <w:t xml:space="preserve"> Clinical &amp; Experimental Allergy, 2016. </w:t>
      </w:r>
      <w:r w:rsidRPr="00485B2B">
        <w:rPr>
          <w:b/>
        </w:rPr>
        <w:t>46</w:t>
      </w:r>
      <w:r w:rsidRPr="00485B2B">
        <w:t>(9): p. 1214-1226.</w:t>
      </w:r>
    </w:p>
    <w:p w14:paraId="399D48C7" w14:textId="77777777" w:rsidR="00485B2B" w:rsidRPr="00485B2B" w:rsidRDefault="00485B2B" w:rsidP="00485B2B">
      <w:pPr>
        <w:pStyle w:val="EndNoteBibliography"/>
        <w:ind w:left="720" w:hanging="720"/>
      </w:pPr>
      <w:r w:rsidRPr="00485B2B">
        <w:t>19.</w:t>
      </w:r>
      <w:r w:rsidRPr="00485B2B">
        <w:tab/>
        <w:t xml:space="preserve">Prokopakis, E., et al., </w:t>
      </w:r>
      <w:r w:rsidRPr="00485B2B">
        <w:rPr>
          <w:i/>
        </w:rPr>
        <w:t>The pathophysiology of the hygiene hypothesis.</w:t>
      </w:r>
      <w:r w:rsidRPr="00485B2B">
        <w:t xml:space="preserve"> International journal of pediatric otorhinolaryngology, 2013. </w:t>
      </w:r>
      <w:r w:rsidRPr="00485B2B">
        <w:rPr>
          <w:b/>
        </w:rPr>
        <w:t>77</w:t>
      </w:r>
      <w:r w:rsidRPr="00485B2B">
        <w:t>(7): p. 1065-1071.</w:t>
      </w:r>
    </w:p>
    <w:p w14:paraId="615592CF" w14:textId="77777777" w:rsidR="00485B2B" w:rsidRPr="00485B2B" w:rsidRDefault="00485B2B" w:rsidP="00485B2B">
      <w:pPr>
        <w:pStyle w:val="EndNoteBibliography"/>
        <w:ind w:left="720" w:hanging="720"/>
      </w:pPr>
      <w:r w:rsidRPr="00485B2B">
        <w:t>20.</w:t>
      </w:r>
      <w:r w:rsidRPr="00485B2B">
        <w:tab/>
        <w:t xml:space="preserve">Bisgaard, H., et al., </w:t>
      </w:r>
      <w:r w:rsidRPr="00485B2B">
        <w:rPr>
          <w:i/>
        </w:rPr>
        <w:t>Reduced diversity of the intestinal microbiota during infancy is associated with increased risk of allergic disease at school age.</w:t>
      </w:r>
      <w:r w:rsidRPr="00485B2B">
        <w:t xml:space="preserve"> Journal of Allergy and Clinical Immunology, 2011. </w:t>
      </w:r>
      <w:r w:rsidRPr="00485B2B">
        <w:rPr>
          <w:b/>
        </w:rPr>
        <w:t>128</w:t>
      </w:r>
      <w:r w:rsidRPr="00485B2B">
        <w:t>(3): p. 646-652. e5.</w:t>
      </w:r>
    </w:p>
    <w:p w14:paraId="10E90BCE" w14:textId="77777777" w:rsidR="00485B2B" w:rsidRPr="00485B2B" w:rsidRDefault="00485B2B" w:rsidP="00485B2B">
      <w:pPr>
        <w:pStyle w:val="EndNoteBibliography"/>
        <w:ind w:left="720" w:hanging="720"/>
      </w:pPr>
      <w:r w:rsidRPr="00485B2B">
        <w:t>21.</w:t>
      </w:r>
      <w:r w:rsidRPr="00485B2B">
        <w:tab/>
        <w:t xml:space="preserve">Magnus, M.C., et al., </w:t>
      </w:r>
      <w:r w:rsidRPr="00485B2B">
        <w:rPr>
          <w:i/>
        </w:rPr>
        <w:t>Delivery by Cesarean section and early childhood respiratory symptoms and disorders: the Norwegian mother and child cohort study.</w:t>
      </w:r>
      <w:r w:rsidRPr="00485B2B">
        <w:t xml:space="preserve"> American journal of epidemiology, 2011. </w:t>
      </w:r>
      <w:r w:rsidRPr="00485B2B">
        <w:rPr>
          <w:b/>
        </w:rPr>
        <w:t>174</w:t>
      </w:r>
      <w:r w:rsidRPr="00485B2B">
        <w:t>(11): p. 1275-1285.</w:t>
      </w:r>
    </w:p>
    <w:p w14:paraId="61F5140A" w14:textId="77777777" w:rsidR="00485B2B" w:rsidRPr="00485B2B" w:rsidRDefault="00485B2B" w:rsidP="00485B2B">
      <w:pPr>
        <w:pStyle w:val="EndNoteBibliography"/>
        <w:ind w:left="720" w:hanging="720"/>
      </w:pPr>
      <w:r w:rsidRPr="00485B2B">
        <w:t>22.</w:t>
      </w:r>
      <w:r w:rsidRPr="00485B2B">
        <w:tab/>
        <w:t xml:space="preserve">Menezes, A., et al., </w:t>
      </w:r>
      <w:r w:rsidRPr="00485B2B">
        <w:rPr>
          <w:i/>
        </w:rPr>
        <w:t>Caesarean sections and risk of wheezing in childhood and adolescence: data from two birth cohort studies in Brazil.</w:t>
      </w:r>
      <w:r w:rsidRPr="00485B2B">
        <w:t xml:space="preserve"> Clinical &amp; Experimental Allergy, 2011. </w:t>
      </w:r>
      <w:r w:rsidRPr="00485B2B">
        <w:rPr>
          <w:b/>
        </w:rPr>
        <w:t>41</w:t>
      </w:r>
      <w:r w:rsidRPr="00485B2B">
        <w:t>(2): p. 218-223.</w:t>
      </w:r>
    </w:p>
    <w:p w14:paraId="04261F73" w14:textId="77777777" w:rsidR="00485B2B" w:rsidRPr="00485B2B" w:rsidRDefault="00485B2B" w:rsidP="00485B2B">
      <w:pPr>
        <w:pStyle w:val="EndNoteBibliography"/>
        <w:ind w:left="720" w:hanging="720"/>
      </w:pPr>
      <w:r w:rsidRPr="00485B2B">
        <w:t>23.</w:t>
      </w:r>
      <w:r w:rsidRPr="00485B2B">
        <w:tab/>
        <w:t xml:space="preserve">van Nimwegen, F.A., et al., </w:t>
      </w:r>
      <w:r w:rsidRPr="00485B2B">
        <w:rPr>
          <w:i/>
        </w:rPr>
        <w:t>Mode and place of delivery, gastrointestinal microbiota, and their influence on asthma and atopy.</w:t>
      </w:r>
      <w:r w:rsidRPr="00485B2B">
        <w:t xml:space="preserve"> Journal of Allergy and Clinical Immunology, 2011. </w:t>
      </w:r>
      <w:r w:rsidRPr="00485B2B">
        <w:rPr>
          <w:b/>
        </w:rPr>
        <w:t>128</w:t>
      </w:r>
      <w:r w:rsidRPr="00485B2B">
        <w:t>(5): p. 948-955. e3.</w:t>
      </w:r>
    </w:p>
    <w:p w14:paraId="668119AC" w14:textId="77777777" w:rsidR="00485B2B" w:rsidRPr="00485B2B" w:rsidRDefault="00485B2B" w:rsidP="00485B2B">
      <w:pPr>
        <w:pStyle w:val="EndNoteBibliography"/>
        <w:ind w:left="720" w:hanging="720"/>
      </w:pPr>
      <w:r w:rsidRPr="00485B2B">
        <w:rPr>
          <w:rFonts w:hint="eastAsia"/>
        </w:rPr>
        <w:t>24.</w:t>
      </w:r>
      <w:r w:rsidRPr="00485B2B">
        <w:rPr>
          <w:rFonts w:hint="eastAsia"/>
        </w:rPr>
        <w:tab/>
        <w:t xml:space="preserve">Nging Tan, T., et al., </w:t>
      </w:r>
      <w:r w:rsidRPr="00485B2B">
        <w:rPr>
          <w:rFonts w:hint="eastAsia"/>
          <w:i/>
        </w:rPr>
        <w:t>Prevalence of allergy</w:t>
      </w:r>
      <w:r w:rsidRPr="00485B2B">
        <w:rPr>
          <w:rFonts w:hint="eastAsia"/>
          <w:i/>
        </w:rPr>
        <w:t>‐</w:t>
      </w:r>
      <w:r w:rsidRPr="00485B2B">
        <w:rPr>
          <w:rFonts w:hint="eastAsia"/>
          <w:i/>
        </w:rPr>
        <w:t>related symptoms in Singaporean children in the second year of life.</w:t>
      </w:r>
      <w:r w:rsidRPr="00485B2B">
        <w:rPr>
          <w:rFonts w:hint="eastAsia"/>
        </w:rPr>
        <w:t xml:space="preserve"> Pediatric allergy and immunology, 2005. </w:t>
      </w:r>
      <w:r w:rsidRPr="00485B2B">
        <w:rPr>
          <w:rFonts w:hint="eastAsia"/>
          <w:b/>
        </w:rPr>
        <w:t>16</w:t>
      </w:r>
      <w:r w:rsidRPr="00485B2B">
        <w:rPr>
          <w:rFonts w:hint="eastAsia"/>
        </w:rPr>
        <w:t>(2</w:t>
      </w:r>
      <w:r w:rsidRPr="00485B2B">
        <w:t>): p. 151-156.</w:t>
      </w:r>
    </w:p>
    <w:p w14:paraId="295658ED" w14:textId="77777777" w:rsidR="00485B2B" w:rsidRPr="00485B2B" w:rsidRDefault="00485B2B" w:rsidP="00485B2B">
      <w:pPr>
        <w:pStyle w:val="EndNoteBibliography"/>
        <w:ind w:left="720" w:hanging="720"/>
      </w:pPr>
      <w:r w:rsidRPr="00485B2B">
        <w:t>25.</w:t>
      </w:r>
      <w:r w:rsidRPr="00485B2B">
        <w:tab/>
        <w:t xml:space="preserve">Cardenas, P.A., et al., </w:t>
      </w:r>
      <w:r w:rsidRPr="00485B2B">
        <w:rPr>
          <w:i/>
        </w:rPr>
        <w:t>Upper airways microbiota in antibiotic-naive wheezing and healthy infants from the tropics of rural Ecuador.</w:t>
      </w:r>
      <w:r w:rsidRPr="00485B2B">
        <w:t xml:space="preserve"> PloS one, 2012. </w:t>
      </w:r>
      <w:r w:rsidRPr="00485B2B">
        <w:rPr>
          <w:b/>
        </w:rPr>
        <w:t>7</w:t>
      </w:r>
      <w:r w:rsidRPr="00485B2B">
        <w:t>(10): p. e46803.</w:t>
      </w:r>
    </w:p>
    <w:p w14:paraId="6A21C862" w14:textId="77777777" w:rsidR="00485B2B" w:rsidRPr="00485B2B" w:rsidRDefault="00485B2B" w:rsidP="00485B2B">
      <w:pPr>
        <w:pStyle w:val="EndNoteBibliography"/>
        <w:ind w:left="720" w:hanging="720"/>
      </w:pPr>
      <w:r w:rsidRPr="00485B2B">
        <w:t>26.</w:t>
      </w:r>
      <w:r w:rsidRPr="00485B2B">
        <w:tab/>
        <w:t xml:space="preserve">Wechsler, M.E. </w:t>
      </w:r>
      <w:r w:rsidRPr="00485B2B">
        <w:rPr>
          <w:i/>
        </w:rPr>
        <w:t>Managing asthma in primary care: putting new guideline recommendations into context</w:t>
      </w:r>
      <w:r w:rsidRPr="00485B2B">
        <w:t xml:space="preserve">. in </w:t>
      </w:r>
      <w:r w:rsidRPr="00485B2B">
        <w:rPr>
          <w:i/>
        </w:rPr>
        <w:t>Mayo Clinic Proceedings</w:t>
      </w:r>
      <w:r w:rsidRPr="00485B2B">
        <w:t>. 2009. Elsevier.</w:t>
      </w:r>
    </w:p>
    <w:p w14:paraId="0C570301" w14:textId="77777777" w:rsidR="00485B2B" w:rsidRPr="00485B2B" w:rsidRDefault="00485B2B" w:rsidP="00485B2B">
      <w:pPr>
        <w:pStyle w:val="EndNoteBibliography"/>
        <w:ind w:left="720" w:hanging="720"/>
      </w:pPr>
      <w:r w:rsidRPr="00485B2B">
        <w:t>27.</w:t>
      </w:r>
      <w:r w:rsidRPr="00485B2B">
        <w:tab/>
        <w:t xml:space="preserve">Euser, A.M., et al., </w:t>
      </w:r>
      <w:r w:rsidRPr="00485B2B">
        <w:rPr>
          <w:i/>
        </w:rPr>
        <w:t>Cohort studies: prospective versus retrospective.</w:t>
      </w:r>
      <w:r w:rsidRPr="00485B2B">
        <w:t xml:space="preserve"> Nephron Clinical Practice, 2009. </w:t>
      </w:r>
      <w:r w:rsidRPr="00485B2B">
        <w:rPr>
          <w:b/>
        </w:rPr>
        <w:t>113</w:t>
      </w:r>
      <w:r w:rsidRPr="00485B2B">
        <w:t>(3): p. c214-c217.</w:t>
      </w:r>
    </w:p>
    <w:p w14:paraId="26BE9196" w14:textId="77777777" w:rsidR="00485B2B" w:rsidRPr="00485B2B" w:rsidRDefault="00485B2B" w:rsidP="00485B2B">
      <w:pPr>
        <w:pStyle w:val="EndNoteBibliography"/>
        <w:ind w:left="720" w:hanging="720"/>
      </w:pPr>
      <w:r w:rsidRPr="00485B2B">
        <w:t>28.</w:t>
      </w:r>
      <w:r w:rsidRPr="00485B2B">
        <w:tab/>
        <w:t xml:space="preserve">Arshad, S.H., et al., </w:t>
      </w:r>
      <w:r w:rsidRPr="00485B2B">
        <w:rPr>
          <w:i/>
        </w:rPr>
        <w:t>Multigenerational cohorts in patients with asthma and allergy.</w:t>
      </w:r>
      <w:r w:rsidRPr="00485B2B">
        <w:t xml:space="preserve"> Journal of Allergy and Clinical Immunology, 2017. </w:t>
      </w:r>
      <w:r w:rsidRPr="00485B2B">
        <w:rPr>
          <w:b/>
        </w:rPr>
        <w:t>139</w:t>
      </w:r>
      <w:r w:rsidRPr="00485B2B">
        <w:t>(2): p. 415-421.</w:t>
      </w:r>
    </w:p>
    <w:p w14:paraId="325EAA08" w14:textId="77777777" w:rsidR="00485B2B" w:rsidRPr="00485B2B" w:rsidRDefault="00485B2B" w:rsidP="00485B2B">
      <w:pPr>
        <w:pStyle w:val="EndNoteBibliography"/>
        <w:ind w:left="720" w:hanging="720"/>
      </w:pPr>
      <w:r w:rsidRPr="00485B2B">
        <w:t>29.</w:t>
      </w:r>
      <w:r w:rsidRPr="00485B2B">
        <w:tab/>
        <w:t xml:space="preserve">Arshad, S.H., et al., </w:t>
      </w:r>
      <w:r w:rsidRPr="00485B2B">
        <w:rPr>
          <w:i/>
        </w:rPr>
        <w:t>Cohort Profile: The Isle Of Wight Whole Population Birth Cohort (IOWBC).</w:t>
      </w:r>
      <w:r w:rsidRPr="00485B2B">
        <w:t xml:space="preserve"> International journal of epidemiology, 2018.</w:t>
      </w:r>
    </w:p>
    <w:p w14:paraId="46A5A633" w14:textId="77777777" w:rsidR="00485B2B" w:rsidRPr="00485B2B" w:rsidRDefault="00485B2B" w:rsidP="00485B2B">
      <w:pPr>
        <w:pStyle w:val="EndNoteBibliography"/>
        <w:ind w:left="720" w:hanging="720"/>
      </w:pPr>
      <w:r w:rsidRPr="00485B2B">
        <w:t>30.</w:t>
      </w:r>
      <w:r w:rsidRPr="00485B2B">
        <w:tab/>
        <w:t xml:space="preserve">Zou, G., </w:t>
      </w:r>
      <w:r w:rsidRPr="00485B2B">
        <w:rPr>
          <w:i/>
        </w:rPr>
        <w:t>A modified poisson regression approach to prospective studies with binary data.</w:t>
      </w:r>
      <w:r w:rsidRPr="00485B2B">
        <w:t xml:space="preserve"> American journal of epidemiology, 2004. </w:t>
      </w:r>
      <w:r w:rsidRPr="00485B2B">
        <w:rPr>
          <w:b/>
        </w:rPr>
        <w:t>159</w:t>
      </w:r>
      <w:r w:rsidRPr="00485B2B">
        <w:t>(7): p. 702-706.</w:t>
      </w:r>
    </w:p>
    <w:p w14:paraId="146E5858" w14:textId="77777777" w:rsidR="00485B2B" w:rsidRPr="00485B2B" w:rsidRDefault="00485B2B" w:rsidP="00485B2B">
      <w:pPr>
        <w:pStyle w:val="EndNoteBibliography"/>
        <w:ind w:left="720" w:hanging="720"/>
      </w:pPr>
      <w:r w:rsidRPr="00485B2B">
        <w:t>31.</w:t>
      </w:r>
      <w:r w:rsidRPr="00485B2B">
        <w:tab/>
        <w:t xml:space="preserve">Cai, W. </w:t>
      </w:r>
      <w:r w:rsidRPr="00485B2B">
        <w:rPr>
          <w:i/>
        </w:rPr>
        <w:t>Fitting Generalized Additive Models with the GAM Procedure in SAS 9.2</w:t>
      </w:r>
      <w:r w:rsidRPr="00485B2B">
        <w:t xml:space="preserve">. in </w:t>
      </w:r>
      <w:r w:rsidRPr="00485B2B">
        <w:rPr>
          <w:i/>
        </w:rPr>
        <w:t>SAS Global Forum</w:t>
      </w:r>
      <w:r w:rsidRPr="00485B2B">
        <w:t>. 2008.</w:t>
      </w:r>
    </w:p>
    <w:p w14:paraId="77C67412" w14:textId="77777777" w:rsidR="00485B2B" w:rsidRPr="00485B2B" w:rsidRDefault="00485B2B" w:rsidP="00485B2B">
      <w:pPr>
        <w:pStyle w:val="EndNoteBibliography"/>
        <w:ind w:left="720" w:hanging="720"/>
      </w:pPr>
      <w:r w:rsidRPr="00485B2B">
        <w:t>32.</w:t>
      </w:r>
      <w:r w:rsidRPr="00485B2B">
        <w:tab/>
        <w:t xml:space="preserve">Rothman, K.J., </w:t>
      </w:r>
      <w:r w:rsidRPr="00485B2B">
        <w:rPr>
          <w:i/>
        </w:rPr>
        <w:t>Epidemiology: an introduction</w:t>
      </w:r>
      <w:r w:rsidRPr="00485B2B">
        <w:t>. 2012: Oxford university press.</w:t>
      </w:r>
    </w:p>
    <w:p w14:paraId="143E96D1" w14:textId="77777777" w:rsidR="00485B2B" w:rsidRPr="00485B2B" w:rsidRDefault="00485B2B" w:rsidP="00485B2B">
      <w:pPr>
        <w:pStyle w:val="EndNoteBibliography"/>
        <w:ind w:left="720" w:hanging="720"/>
      </w:pPr>
      <w:r w:rsidRPr="00485B2B">
        <w:t>33.</w:t>
      </w:r>
      <w:r w:rsidRPr="00485B2B">
        <w:tab/>
        <w:t xml:space="preserve">Knol, M.J., et al., </w:t>
      </w:r>
      <w:r w:rsidRPr="00485B2B">
        <w:rPr>
          <w:i/>
        </w:rPr>
        <w:t>Estimating interaction on an additive scale between continuous determinants in a logistic regression model.</w:t>
      </w:r>
      <w:r w:rsidRPr="00485B2B">
        <w:t xml:space="preserve"> International journal of epidemiology, 2007. </w:t>
      </w:r>
      <w:r w:rsidRPr="00485B2B">
        <w:rPr>
          <w:b/>
        </w:rPr>
        <w:t>36</w:t>
      </w:r>
      <w:r w:rsidRPr="00485B2B">
        <w:t>(5): p. 1111-1118.</w:t>
      </w:r>
    </w:p>
    <w:p w14:paraId="08E77F01" w14:textId="77777777" w:rsidR="00485B2B" w:rsidRPr="00485B2B" w:rsidRDefault="00485B2B" w:rsidP="00485B2B">
      <w:pPr>
        <w:pStyle w:val="EndNoteBibliography"/>
        <w:ind w:left="720" w:hanging="720"/>
      </w:pPr>
      <w:r w:rsidRPr="00485B2B">
        <w:t>34.</w:t>
      </w:r>
      <w:r w:rsidRPr="00485B2B">
        <w:tab/>
        <w:t xml:space="preserve">Lanza, S.T., et al., </w:t>
      </w:r>
      <w:r w:rsidRPr="00485B2B">
        <w:rPr>
          <w:i/>
        </w:rPr>
        <w:t>Proc LCA &amp; Proc LTA users’ Guide (Version 1.3. 2).</w:t>
      </w:r>
      <w:r w:rsidRPr="00485B2B">
        <w:t xml:space="preserve"> University Park: The Methodology Center, Penn State, 2015.</w:t>
      </w:r>
    </w:p>
    <w:p w14:paraId="3BCD3C60" w14:textId="77777777" w:rsidR="00485B2B" w:rsidRPr="00485B2B" w:rsidRDefault="00485B2B" w:rsidP="00485B2B">
      <w:pPr>
        <w:pStyle w:val="EndNoteBibliography"/>
        <w:ind w:left="720" w:hanging="720"/>
      </w:pPr>
      <w:r w:rsidRPr="00485B2B">
        <w:t>35.</w:t>
      </w:r>
      <w:r w:rsidRPr="00485B2B">
        <w:tab/>
        <w:t xml:space="preserve">Busse, W.W., R.F. Lemanske Jr, and J.E. Gern, </w:t>
      </w:r>
      <w:r w:rsidRPr="00485B2B">
        <w:rPr>
          <w:i/>
        </w:rPr>
        <w:t>Role of viral respiratory infections in asthma and asthma exacerbations.</w:t>
      </w:r>
      <w:r w:rsidRPr="00485B2B">
        <w:t xml:space="preserve"> The Lancet, 2010. </w:t>
      </w:r>
      <w:r w:rsidRPr="00485B2B">
        <w:rPr>
          <w:b/>
        </w:rPr>
        <w:t>376</w:t>
      </w:r>
      <w:r w:rsidRPr="00485B2B">
        <w:t>(9743): p. 826-834.</w:t>
      </w:r>
    </w:p>
    <w:p w14:paraId="5CCB32D4" w14:textId="77777777" w:rsidR="00485B2B" w:rsidRPr="00485B2B" w:rsidRDefault="00485B2B" w:rsidP="00485B2B">
      <w:pPr>
        <w:pStyle w:val="EndNoteBibliography"/>
        <w:ind w:left="720" w:hanging="720"/>
      </w:pPr>
      <w:r w:rsidRPr="00485B2B">
        <w:t>36.</w:t>
      </w:r>
      <w:r w:rsidRPr="00485B2B">
        <w:tab/>
        <w:t xml:space="preserve">Heymann, P.W., et al., </w:t>
      </w:r>
      <w:r w:rsidRPr="00485B2B">
        <w:rPr>
          <w:i/>
        </w:rPr>
        <w:t>Viral infections in relation to age, atopy, and season of admission among children hospitalized for wheezing.</w:t>
      </w:r>
      <w:r w:rsidRPr="00485B2B">
        <w:t xml:space="preserve"> Journal of allergy and clinical immunology, 2004. </w:t>
      </w:r>
      <w:r w:rsidRPr="00485B2B">
        <w:rPr>
          <w:b/>
        </w:rPr>
        <w:t>114</w:t>
      </w:r>
      <w:r w:rsidRPr="00485B2B">
        <w:t>(2): p. 239-247.</w:t>
      </w:r>
    </w:p>
    <w:p w14:paraId="46BE7191" w14:textId="77777777" w:rsidR="00485B2B" w:rsidRPr="00485B2B" w:rsidRDefault="00485B2B" w:rsidP="00485B2B">
      <w:pPr>
        <w:pStyle w:val="EndNoteBibliography"/>
        <w:ind w:left="720" w:hanging="720"/>
      </w:pPr>
      <w:r w:rsidRPr="00485B2B">
        <w:t>37.</w:t>
      </w:r>
      <w:r w:rsidRPr="00485B2B">
        <w:tab/>
        <w:t xml:space="preserve">Martinez, F.D., </w:t>
      </w:r>
      <w:r w:rsidRPr="00485B2B">
        <w:rPr>
          <w:i/>
        </w:rPr>
        <w:t>Development of wheezing disorders and asthma in preschool children.</w:t>
      </w:r>
      <w:r w:rsidRPr="00485B2B">
        <w:t xml:space="preserve"> Pediatrics, 2002. </w:t>
      </w:r>
      <w:r w:rsidRPr="00485B2B">
        <w:rPr>
          <w:b/>
        </w:rPr>
        <w:t>109</w:t>
      </w:r>
      <w:r w:rsidRPr="00485B2B">
        <w:t>(Supplement E1): p. 362-367.</w:t>
      </w:r>
    </w:p>
    <w:p w14:paraId="5ADE974D" w14:textId="77777777" w:rsidR="00485B2B" w:rsidRPr="00485B2B" w:rsidRDefault="00485B2B" w:rsidP="00485B2B">
      <w:pPr>
        <w:pStyle w:val="EndNoteBibliography"/>
        <w:ind w:left="720" w:hanging="720"/>
      </w:pPr>
      <w:r w:rsidRPr="00485B2B">
        <w:lastRenderedPageBreak/>
        <w:t>38.</w:t>
      </w:r>
      <w:r w:rsidRPr="00485B2B">
        <w:tab/>
        <w:t xml:space="preserve">Stein, R.T., et al., </w:t>
      </w:r>
      <w:r w:rsidRPr="00485B2B">
        <w:rPr>
          <w:i/>
        </w:rPr>
        <w:t>Respiratory syncytial virus in early life and risk of wheeze and allergy by age 13 years.</w:t>
      </w:r>
      <w:r w:rsidRPr="00485B2B">
        <w:t xml:space="preserve"> The Lancet, 1999. </w:t>
      </w:r>
      <w:r w:rsidRPr="00485B2B">
        <w:rPr>
          <w:b/>
        </w:rPr>
        <w:t>354</w:t>
      </w:r>
      <w:r w:rsidRPr="00485B2B">
        <w:t>(9178): p. 541-545.</w:t>
      </w:r>
    </w:p>
    <w:p w14:paraId="68C8A56E" w14:textId="77777777" w:rsidR="00485B2B" w:rsidRPr="00485B2B" w:rsidRDefault="00485B2B" w:rsidP="00485B2B">
      <w:pPr>
        <w:pStyle w:val="EndNoteBibliography"/>
        <w:ind w:left="720" w:hanging="720"/>
      </w:pPr>
      <w:r w:rsidRPr="00485B2B">
        <w:t>39.</w:t>
      </w:r>
      <w:r w:rsidRPr="00485B2B">
        <w:tab/>
        <w:t xml:space="preserve">Adeyeye, T.E., et al., </w:t>
      </w:r>
      <w:r w:rsidRPr="00485B2B">
        <w:rPr>
          <w:i/>
        </w:rPr>
        <w:t>Wheeze and Food Allergies in Children Born via Cesarean Delivery: The Upstate KIDS Study.</w:t>
      </w:r>
      <w:r w:rsidRPr="00485B2B">
        <w:t xml:space="preserve"> American journal of epidemiology, 2018. </w:t>
      </w:r>
      <w:r w:rsidRPr="00485B2B">
        <w:rPr>
          <w:b/>
        </w:rPr>
        <w:t>188</w:t>
      </w:r>
      <w:r w:rsidRPr="00485B2B">
        <w:t>(2): p. 355-362.</w:t>
      </w:r>
    </w:p>
    <w:p w14:paraId="39ADF950" w14:textId="77777777" w:rsidR="00485B2B" w:rsidRPr="00485B2B" w:rsidRDefault="00485B2B" w:rsidP="00485B2B">
      <w:pPr>
        <w:pStyle w:val="EndNoteBibliography"/>
        <w:ind w:left="720" w:hanging="720"/>
      </w:pPr>
      <w:r w:rsidRPr="00485B2B">
        <w:t>40.</w:t>
      </w:r>
      <w:r w:rsidRPr="00485B2B">
        <w:tab/>
        <w:t xml:space="preserve">Jakobsson, H.E., et al., </w:t>
      </w:r>
      <w:r w:rsidRPr="00485B2B">
        <w:rPr>
          <w:i/>
        </w:rPr>
        <w:t>Decreased gut microbiota diversity, delayed Bacteroidetes colonisation and reduced Th1 responses in infants delivered by caesarean section.</w:t>
      </w:r>
      <w:r w:rsidRPr="00485B2B">
        <w:t xml:space="preserve"> Gut, 2014. </w:t>
      </w:r>
      <w:r w:rsidRPr="00485B2B">
        <w:rPr>
          <w:b/>
        </w:rPr>
        <w:t>63</w:t>
      </w:r>
      <w:r w:rsidRPr="00485B2B">
        <w:t>(4): p. 559-566.</w:t>
      </w:r>
    </w:p>
    <w:p w14:paraId="4D6458FA" w14:textId="77777777" w:rsidR="00485B2B" w:rsidRPr="00485B2B" w:rsidRDefault="00485B2B" w:rsidP="00485B2B">
      <w:pPr>
        <w:pStyle w:val="EndNoteBibliography"/>
        <w:ind w:left="720" w:hanging="720"/>
      </w:pPr>
      <w:r w:rsidRPr="00485B2B">
        <w:t>41.</w:t>
      </w:r>
      <w:r w:rsidRPr="00485B2B">
        <w:tab/>
        <w:t xml:space="preserve">Strachan, D.P., </w:t>
      </w:r>
      <w:r w:rsidRPr="00485B2B">
        <w:rPr>
          <w:i/>
        </w:rPr>
        <w:t>Family size, infection and atopy: the first decade of the'hygiene hypothesis'.</w:t>
      </w:r>
      <w:r w:rsidRPr="00485B2B">
        <w:t xml:space="preserve"> Thorax, 2000. </w:t>
      </w:r>
      <w:r w:rsidRPr="00485B2B">
        <w:rPr>
          <w:b/>
        </w:rPr>
        <w:t>55</w:t>
      </w:r>
      <w:r w:rsidRPr="00485B2B">
        <w:t>(Suppl 1): p. S2.</w:t>
      </w:r>
    </w:p>
    <w:p w14:paraId="77A92F0F" w14:textId="77777777" w:rsidR="00485B2B" w:rsidRPr="00485B2B" w:rsidRDefault="00485B2B" w:rsidP="00485B2B">
      <w:pPr>
        <w:pStyle w:val="EndNoteBibliography"/>
        <w:ind w:left="720" w:hanging="720"/>
      </w:pPr>
      <w:r w:rsidRPr="00485B2B">
        <w:t>42.</w:t>
      </w:r>
      <w:r w:rsidRPr="00485B2B">
        <w:tab/>
        <w:t xml:space="preserve">Wold, A., </w:t>
      </w:r>
      <w:r w:rsidRPr="00485B2B">
        <w:rPr>
          <w:i/>
        </w:rPr>
        <w:t>The hygiene hypotheslis revised: is the rising frequency of allergy due to changes in the intestinal flora?</w:t>
      </w:r>
      <w:r w:rsidRPr="00485B2B">
        <w:t xml:space="preserve"> Allergy, 1998. </w:t>
      </w:r>
      <w:r w:rsidRPr="00485B2B">
        <w:rPr>
          <w:b/>
        </w:rPr>
        <w:t>53</w:t>
      </w:r>
      <w:r w:rsidRPr="00485B2B">
        <w:t>: p. 20-25.</w:t>
      </w:r>
    </w:p>
    <w:p w14:paraId="7CC7AD25" w14:textId="77777777" w:rsidR="00485B2B" w:rsidRPr="00485B2B" w:rsidRDefault="00485B2B" w:rsidP="00485B2B">
      <w:pPr>
        <w:pStyle w:val="EndNoteBibliography"/>
        <w:ind w:left="720" w:hanging="720"/>
      </w:pPr>
      <w:r w:rsidRPr="00485B2B">
        <w:t>43.</w:t>
      </w:r>
      <w:r w:rsidRPr="00485B2B">
        <w:tab/>
        <w:t xml:space="preserve">Mueller, N.T., et al., </w:t>
      </w:r>
      <w:r w:rsidRPr="00485B2B">
        <w:rPr>
          <w:i/>
        </w:rPr>
        <w:t>The infant microbiome development: mom matters.</w:t>
      </w:r>
      <w:r w:rsidRPr="00485B2B">
        <w:t xml:space="preserve"> Trends in molecular medicine, 2015. </w:t>
      </w:r>
      <w:r w:rsidRPr="00485B2B">
        <w:rPr>
          <w:b/>
        </w:rPr>
        <w:t>21</w:t>
      </w:r>
      <w:r w:rsidRPr="00485B2B">
        <w:t>(2): p. 109-117.</w:t>
      </w:r>
    </w:p>
    <w:p w14:paraId="2790E4DD" w14:textId="77777777" w:rsidR="00485B2B" w:rsidRPr="00485B2B" w:rsidRDefault="00485B2B" w:rsidP="00485B2B">
      <w:pPr>
        <w:pStyle w:val="EndNoteBibliography"/>
        <w:ind w:left="720" w:hanging="720"/>
      </w:pPr>
      <w:r w:rsidRPr="00485B2B">
        <w:t>44.</w:t>
      </w:r>
      <w:r w:rsidRPr="00485B2B">
        <w:tab/>
        <w:t xml:space="preserve">Pantoja-Feliciano, I.G., et al., </w:t>
      </w:r>
      <w:r w:rsidRPr="00485B2B">
        <w:rPr>
          <w:i/>
        </w:rPr>
        <w:t>Biphasic assembly of the murine intestinal microbiota during early development.</w:t>
      </w:r>
      <w:r w:rsidRPr="00485B2B">
        <w:t xml:space="preserve"> The ISME journal, 2013. </w:t>
      </w:r>
      <w:r w:rsidRPr="00485B2B">
        <w:rPr>
          <w:b/>
        </w:rPr>
        <w:t>7</w:t>
      </w:r>
      <w:r w:rsidRPr="00485B2B">
        <w:t>(6): p. 1112.</w:t>
      </w:r>
    </w:p>
    <w:p w14:paraId="27D985ED" w14:textId="77777777" w:rsidR="00485B2B" w:rsidRPr="00485B2B" w:rsidRDefault="00485B2B" w:rsidP="00485B2B">
      <w:pPr>
        <w:pStyle w:val="EndNoteBibliography"/>
        <w:ind w:left="720" w:hanging="720"/>
      </w:pPr>
      <w:r w:rsidRPr="00485B2B">
        <w:t>45.</w:t>
      </w:r>
      <w:r w:rsidRPr="00485B2B">
        <w:tab/>
        <w:t xml:space="preserve">Grölund, M.-M., et al., </w:t>
      </w:r>
      <w:r w:rsidRPr="00485B2B">
        <w:rPr>
          <w:i/>
        </w:rPr>
        <w:t>Fecal microflora in healthy infants born by different methods of delivery: permanent changes in intestinal flora after cesarean delivery.</w:t>
      </w:r>
      <w:r w:rsidRPr="00485B2B">
        <w:t xml:space="preserve"> Journal of pediatric gastroenterology and nutrition, 1999. </w:t>
      </w:r>
      <w:r w:rsidRPr="00485B2B">
        <w:rPr>
          <w:b/>
        </w:rPr>
        <w:t>28</w:t>
      </w:r>
      <w:r w:rsidRPr="00485B2B">
        <w:t>(1): p. 19-25.</w:t>
      </w:r>
    </w:p>
    <w:p w14:paraId="55CDCF44" w14:textId="77777777" w:rsidR="00485B2B" w:rsidRPr="00485B2B" w:rsidRDefault="00485B2B" w:rsidP="00485B2B">
      <w:pPr>
        <w:pStyle w:val="EndNoteBibliography"/>
        <w:ind w:left="720" w:hanging="720"/>
      </w:pPr>
      <w:r w:rsidRPr="00485B2B">
        <w:t>46.</w:t>
      </w:r>
      <w:r w:rsidRPr="00485B2B">
        <w:tab/>
        <w:t xml:space="preserve">Penders, J., et al., </w:t>
      </w:r>
      <w:r w:rsidRPr="00485B2B">
        <w:rPr>
          <w:i/>
        </w:rPr>
        <w:t>Factors influencing the composition of the intestinal microbiota in early infancy.</w:t>
      </w:r>
      <w:r w:rsidRPr="00485B2B">
        <w:t xml:space="preserve"> Pediatrics, 2006. </w:t>
      </w:r>
      <w:r w:rsidRPr="00485B2B">
        <w:rPr>
          <w:b/>
        </w:rPr>
        <w:t>118</w:t>
      </w:r>
      <w:r w:rsidRPr="00485B2B">
        <w:t>(2): p. 511-521.</w:t>
      </w:r>
    </w:p>
    <w:p w14:paraId="1CBB965E" w14:textId="410772D9" w:rsidR="00CF4CD5" w:rsidRPr="000D59ED" w:rsidRDefault="00B60739" w:rsidP="00302D57">
      <w:pPr>
        <w:rPr>
          <w:b/>
        </w:rPr>
      </w:pPr>
      <w:r w:rsidRPr="00484EC1">
        <w:fldChar w:fldCharType="end"/>
      </w:r>
    </w:p>
    <w:tbl>
      <w:tblPr>
        <w:tblW w:w="6564" w:type="dxa"/>
        <w:tblCellMar>
          <w:left w:w="0" w:type="dxa"/>
          <w:right w:w="0" w:type="dxa"/>
        </w:tblCellMar>
        <w:tblLook w:val="04A0" w:firstRow="1" w:lastRow="0" w:firstColumn="1" w:lastColumn="0" w:noHBand="0" w:noVBand="1"/>
      </w:tblPr>
      <w:tblGrid>
        <w:gridCol w:w="6564"/>
      </w:tblGrid>
      <w:tr w:rsidR="000D59ED" w14:paraId="67491970" w14:textId="77777777" w:rsidTr="000D59ED">
        <w:tc>
          <w:tcPr>
            <w:tcW w:w="0" w:type="auto"/>
            <w:vAlign w:val="center"/>
            <w:hideMark/>
          </w:tcPr>
          <w:p w14:paraId="638458A2" w14:textId="77777777" w:rsidR="000D59ED" w:rsidRDefault="000D59ED">
            <w:pPr>
              <w:rPr>
                <w:rFonts w:ascii="Cambria" w:hAnsi="Cambria"/>
                <w:sz w:val="20"/>
                <w:szCs w:val="20"/>
              </w:rPr>
            </w:pPr>
          </w:p>
        </w:tc>
      </w:tr>
    </w:tbl>
    <w:p w14:paraId="7A61CEAD" w14:textId="77777777" w:rsidR="004F6706" w:rsidRDefault="004F6706"/>
    <w:p w14:paraId="1542BFC2" w14:textId="77777777" w:rsidR="004F6706" w:rsidRDefault="004F6706"/>
    <w:p w14:paraId="3CC32129" w14:textId="77777777" w:rsidR="004F6706" w:rsidRDefault="004F6706"/>
    <w:p w14:paraId="6DC17961" w14:textId="77777777" w:rsidR="00D354E7" w:rsidRDefault="004F6706" w:rsidP="00C521F3">
      <w:pPr>
        <w:outlineLvl w:val="0"/>
      </w:pPr>
      <w:r>
        <w:br w:type="page"/>
      </w:r>
    </w:p>
    <w:p w14:paraId="1D4F7654" w14:textId="77777777" w:rsidR="004B69DC" w:rsidRPr="004F6706" w:rsidRDefault="004B69DC" w:rsidP="004B69DC">
      <w:pPr>
        <w:outlineLvl w:val="0"/>
      </w:pPr>
      <w:r>
        <w:rPr>
          <w:b/>
        </w:rPr>
        <w:lastRenderedPageBreak/>
        <w:t>Appendix:</w:t>
      </w:r>
    </w:p>
    <w:p w14:paraId="0C7B43CB" w14:textId="77777777" w:rsidR="004B69DC" w:rsidRDefault="004B69DC" w:rsidP="004B69DC">
      <w:pPr>
        <w:rPr>
          <w:b/>
        </w:rPr>
      </w:pPr>
    </w:p>
    <w:p w14:paraId="6FE47CF6" w14:textId="77777777" w:rsidR="004B69DC" w:rsidRDefault="004B69DC" w:rsidP="004B69DC">
      <w:pPr>
        <w:rPr>
          <w:b/>
        </w:rPr>
      </w:pPr>
    </w:p>
    <w:p w14:paraId="2B9AEEBE" w14:textId="77777777" w:rsidR="004B69DC" w:rsidRPr="00FB032B" w:rsidRDefault="004B69DC" w:rsidP="004B69DC">
      <w:pPr>
        <w:rPr>
          <w:b/>
        </w:rPr>
      </w:pPr>
      <w:r w:rsidRPr="00712D2E">
        <w:rPr>
          <w:b/>
        </w:rPr>
        <w:t xml:space="preserve">Table </w:t>
      </w:r>
      <w:r>
        <w:rPr>
          <w:b/>
        </w:rPr>
        <w:t>S1.</w:t>
      </w:r>
      <w:r w:rsidRPr="00712D2E">
        <w:rPr>
          <w:b/>
        </w:rPr>
        <w:t xml:space="preserve"> </w:t>
      </w:r>
      <w:r>
        <w:t>Summary of</w:t>
      </w:r>
      <w:r w:rsidRPr="00712D2E">
        <w:t xml:space="preserve"> seven studies addressing prenatal exposure to antibiotics and </w:t>
      </w:r>
      <w:r>
        <w:t>wheezing</w:t>
      </w:r>
      <w:r w:rsidRPr="00712D2E">
        <w:t xml:space="preserve"> in children.</w:t>
      </w:r>
    </w:p>
    <w:tbl>
      <w:tblPr>
        <w:tblpPr w:leftFromText="180" w:rightFromText="180" w:vertAnchor="text" w:horzAnchor="page" w:tblpX="1189" w:tblpY="8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6"/>
        <w:gridCol w:w="1588"/>
        <w:gridCol w:w="1661"/>
        <w:gridCol w:w="1936"/>
        <w:gridCol w:w="2369"/>
      </w:tblGrid>
      <w:tr w:rsidR="004B69DC" w:rsidRPr="00AB5BC9" w14:paraId="2FCAA250" w14:textId="77777777" w:rsidTr="00371705">
        <w:trPr>
          <w:tblHeader/>
        </w:trPr>
        <w:tc>
          <w:tcPr>
            <w:tcW w:w="1796" w:type="dxa"/>
            <w:shd w:val="clear" w:color="auto" w:fill="auto"/>
            <w:vAlign w:val="center"/>
          </w:tcPr>
          <w:p w14:paraId="71C5AEC9" w14:textId="77777777" w:rsidR="004B69DC" w:rsidRPr="00AB5BC9" w:rsidRDefault="004B69DC" w:rsidP="00371705">
            <w:pPr>
              <w:jc w:val="center"/>
              <w:rPr>
                <w:b/>
              </w:rPr>
            </w:pPr>
            <w:r w:rsidRPr="00AB5BC9">
              <w:rPr>
                <w:b/>
              </w:rPr>
              <w:t>Author</w:t>
            </w:r>
          </w:p>
        </w:tc>
        <w:tc>
          <w:tcPr>
            <w:tcW w:w="1588" w:type="dxa"/>
            <w:shd w:val="clear" w:color="auto" w:fill="auto"/>
            <w:vAlign w:val="center"/>
          </w:tcPr>
          <w:p w14:paraId="47CF44F6" w14:textId="77777777" w:rsidR="004B69DC" w:rsidRPr="00AB5BC9" w:rsidRDefault="004B69DC" w:rsidP="00371705">
            <w:pPr>
              <w:jc w:val="center"/>
              <w:rPr>
                <w:b/>
              </w:rPr>
            </w:pPr>
            <w:r w:rsidRPr="00AB5BC9">
              <w:rPr>
                <w:b/>
              </w:rPr>
              <w:t>Year of Data Col.</w:t>
            </w:r>
          </w:p>
        </w:tc>
        <w:tc>
          <w:tcPr>
            <w:tcW w:w="1661" w:type="dxa"/>
            <w:shd w:val="clear" w:color="auto" w:fill="auto"/>
            <w:vAlign w:val="center"/>
          </w:tcPr>
          <w:p w14:paraId="75957997" w14:textId="77777777" w:rsidR="004B69DC" w:rsidRPr="00AB5BC9" w:rsidRDefault="004B69DC" w:rsidP="00371705">
            <w:pPr>
              <w:jc w:val="center"/>
              <w:rPr>
                <w:b/>
              </w:rPr>
            </w:pPr>
            <w:r w:rsidRPr="00AB5BC9">
              <w:rPr>
                <w:b/>
              </w:rPr>
              <w:t>Age of Children</w:t>
            </w:r>
          </w:p>
        </w:tc>
        <w:tc>
          <w:tcPr>
            <w:tcW w:w="1936" w:type="dxa"/>
            <w:shd w:val="clear" w:color="auto" w:fill="auto"/>
            <w:vAlign w:val="center"/>
          </w:tcPr>
          <w:p w14:paraId="02668919" w14:textId="77777777" w:rsidR="004B69DC" w:rsidRPr="00AB5BC9" w:rsidRDefault="004B69DC" w:rsidP="00371705">
            <w:pPr>
              <w:jc w:val="center"/>
              <w:rPr>
                <w:b/>
              </w:rPr>
            </w:pPr>
            <w:r w:rsidRPr="00AB5BC9">
              <w:rPr>
                <w:b/>
              </w:rPr>
              <w:t>Exposure</w:t>
            </w:r>
          </w:p>
        </w:tc>
        <w:tc>
          <w:tcPr>
            <w:tcW w:w="2369" w:type="dxa"/>
            <w:shd w:val="clear" w:color="auto" w:fill="auto"/>
            <w:vAlign w:val="center"/>
          </w:tcPr>
          <w:p w14:paraId="32A645A5" w14:textId="77777777" w:rsidR="004B69DC" w:rsidRPr="00AB5BC9" w:rsidRDefault="004B69DC" w:rsidP="00371705">
            <w:pPr>
              <w:jc w:val="center"/>
              <w:rPr>
                <w:b/>
              </w:rPr>
            </w:pPr>
            <w:r w:rsidRPr="00AB5BC9">
              <w:rPr>
                <w:b/>
              </w:rPr>
              <w:t>Outcome</w:t>
            </w:r>
          </w:p>
        </w:tc>
      </w:tr>
      <w:tr w:rsidR="004B69DC" w:rsidRPr="00AB5BC9" w14:paraId="58DFE66B" w14:textId="77777777" w:rsidTr="00371705">
        <w:tc>
          <w:tcPr>
            <w:tcW w:w="1796" w:type="dxa"/>
            <w:shd w:val="clear" w:color="auto" w:fill="auto"/>
            <w:vAlign w:val="center"/>
          </w:tcPr>
          <w:p w14:paraId="0BC1999A" w14:textId="77777777" w:rsidR="004B69DC" w:rsidRPr="00AB5BC9" w:rsidRDefault="004B69DC" w:rsidP="00371705">
            <w:pPr>
              <w:jc w:val="center"/>
            </w:pPr>
            <w:r w:rsidRPr="00AB5BC9">
              <w:t>Benn et al., 2002</w:t>
            </w:r>
          </w:p>
          <w:p w14:paraId="1D2E67D0" w14:textId="77777777" w:rsidR="004B69DC" w:rsidRPr="00AB5BC9" w:rsidRDefault="004B69DC" w:rsidP="00371705">
            <w:pPr>
              <w:jc w:val="center"/>
            </w:pPr>
            <w:r w:rsidRPr="00AB5BC9">
              <w:t>(Denmark)</w:t>
            </w:r>
          </w:p>
        </w:tc>
        <w:tc>
          <w:tcPr>
            <w:tcW w:w="1588" w:type="dxa"/>
            <w:shd w:val="clear" w:color="auto" w:fill="auto"/>
            <w:vAlign w:val="center"/>
          </w:tcPr>
          <w:p w14:paraId="18515940" w14:textId="77777777" w:rsidR="004B69DC" w:rsidRPr="00AB5BC9" w:rsidRDefault="004B69DC" w:rsidP="00371705">
            <w:pPr>
              <w:jc w:val="center"/>
            </w:pPr>
            <w:r w:rsidRPr="00AB5BC9">
              <w:t>1992-1994</w:t>
            </w:r>
          </w:p>
        </w:tc>
        <w:tc>
          <w:tcPr>
            <w:tcW w:w="1661" w:type="dxa"/>
            <w:shd w:val="clear" w:color="auto" w:fill="auto"/>
            <w:vAlign w:val="center"/>
          </w:tcPr>
          <w:p w14:paraId="03D9B90E" w14:textId="77777777" w:rsidR="004B69DC" w:rsidRPr="00AB5BC9" w:rsidRDefault="004B69DC" w:rsidP="00371705">
            <w:pPr>
              <w:jc w:val="center"/>
            </w:pPr>
            <w:r w:rsidRPr="00AB5BC9">
              <w:t>0-3 years</w:t>
            </w:r>
          </w:p>
        </w:tc>
        <w:tc>
          <w:tcPr>
            <w:tcW w:w="1936" w:type="dxa"/>
            <w:shd w:val="clear" w:color="auto" w:fill="auto"/>
            <w:vAlign w:val="center"/>
          </w:tcPr>
          <w:p w14:paraId="529D0887" w14:textId="77777777" w:rsidR="004B69DC" w:rsidRPr="00AB5BC9" w:rsidRDefault="004B69DC" w:rsidP="00371705">
            <w:pPr>
              <w:jc w:val="center"/>
            </w:pPr>
            <w:r w:rsidRPr="00AB5BC9">
              <w:t xml:space="preserve">Maternal colonization of microflora </w:t>
            </w:r>
            <w:proofErr w:type="gramStart"/>
            <w:r w:rsidRPr="00AB5BC9">
              <w:t>use</w:t>
            </w:r>
            <w:proofErr w:type="gramEnd"/>
            <w:r w:rsidRPr="00AB5BC9">
              <w:t xml:space="preserve"> of antibiotics</w:t>
            </w:r>
          </w:p>
        </w:tc>
        <w:tc>
          <w:tcPr>
            <w:tcW w:w="2369" w:type="dxa"/>
            <w:shd w:val="clear" w:color="auto" w:fill="auto"/>
            <w:vAlign w:val="center"/>
          </w:tcPr>
          <w:p w14:paraId="6D5D16F4" w14:textId="77777777" w:rsidR="004B69DC" w:rsidRPr="00AB5BC9" w:rsidRDefault="004B69DC" w:rsidP="00371705">
            <w:pPr>
              <w:rPr>
                <w:b/>
              </w:rPr>
            </w:pPr>
            <w:r w:rsidRPr="00AB5BC9">
              <w:rPr>
                <w:b/>
              </w:rPr>
              <w:t>Infant wheezing</w:t>
            </w:r>
          </w:p>
          <w:p w14:paraId="27468EC5" w14:textId="77777777" w:rsidR="004B69DC" w:rsidRPr="00AB5BC9" w:rsidRDefault="004B69DC" w:rsidP="00371705">
            <w:r w:rsidRPr="00AB5BC9">
              <w:t>OR: 2.0 (1.2-3.6)</w:t>
            </w:r>
          </w:p>
        </w:tc>
      </w:tr>
      <w:tr w:rsidR="004B69DC" w:rsidRPr="00AB5BC9" w14:paraId="3D8FD254" w14:textId="77777777" w:rsidTr="00371705">
        <w:tc>
          <w:tcPr>
            <w:tcW w:w="1796" w:type="dxa"/>
            <w:shd w:val="clear" w:color="auto" w:fill="auto"/>
            <w:vAlign w:val="center"/>
          </w:tcPr>
          <w:p w14:paraId="20978252" w14:textId="77777777" w:rsidR="004B69DC" w:rsidRPr="00AB5BC9" w:rsidRDefault="004B69DC" w:rsidP="00371705">
            <w:pPr>
              <w:jc w:val="center"/>
            </w:pPr>
            <w:r w:rsidRPr="00AB5BC9">
              <w:t>McKeever et al., 2002</w:t>
            </w:r>
          </w:p>
          <w:p w14:paraId="6F6F4965" w14:textId="77777777" w:rsidR="004B69DC" w:rsidRPr="00AB5BC9" w:rsidRDefault="004B69DC" w:rsidP="00371705">
            <w:pPr>
              <w:jc w:val="center"/>
            </w:pPr>
            <w:r w:rsidRPr="00AB5BC9">
              <w:t>(UK)</w:t>
            </w:r>
          </w:p>
        </w:tc>
        <w:tc>
          <w:tcPr>
            <w:tcW w:w="1588" w:type="dxa"/>
            <w:shd w:val="clear" w:color="auto" w:fill="auto"/>
            <w:vAlign w:val="center"/>
          </w:tcPr>
          <w:p w14:paraId="1B5F9E15" w14:textId="77777777" w:rsidR="004B69DC" w:rsidRPr="00AB5BC9" w:rsidRDefault="004B69DC" w:rsidP="00371705">
            <w:pPr>
              <w:jc w:val="center"/>
            </w:pPr>
            <w:r w:rsidRPr="00AB5BC9">
              <w:t>1988-1999</w:t>
            </w:r>
          </w:p>
        </w:tc>
        <w:tc>
          <w:tcPr>
            <w:tcW w:w="1661" w:type="dxa"/>
            <w:shd w:val="clear" w:color="auto" w:fill="auto"/>
            <w:vAlign w:val="center"/>
          </w:tcPr>
          <w:p w14:paraId="3E403ECE" w14:textId="77777777" w:rsidR="004B69DC" w:rsidRPr="00AB5BC9" w:rsidRDefault="004B69DC" w:rsidP="00371705">
            <w:pPr>
              <w:jc w:val="center"/>
            </w:pPr>
            <w:r w:rsidRPr="00AB5BC9">
              <w:t>0-10yrs</w:t>
            </w:r>
          </w:p>
        </w:tc>
        <w:tc>
          <w:tcPr>
            <w:tcW w:w="1936" w:type="dxa"/>
            <w:shd w:val="clear" w:color="auto" w:fill="auto"/>
            <w:vAlign w:val="center"/>
          </w:tcPr>
          <w:p w14:paraId="41B640FF" w14:textId="77777777" w:rsidR="004B69DC" w:rsidRPr="00AB5BC9" w:rsidRDefault="004B69DC" w:rsidP="00371705">
            <w:pPr>
              <w:jc w:val="center"/>
            </w:pPr>
            <w:r w:rsidRPr="00AB5BC9">
              <w:t>Dose related exposure to any antibiotics</w:t>
            </w:r>
          </w:p>
        </w:tc>
        <w:tc>
          <w:tcPr>
            <w:tcW w:w="2369" w:type="dxa"/>
            <w:shd w:val="clear" w:color="auto" w:fill="auto"/>
            <w:vAlign w:val="center"/>
          </w:tcPr>
          <w:p w14:paraId="07E86084" w14:textId="77777777" w:rsidR="004B69DC" w:rsidRPr="00AB5BC9" w:rsidRDefault="004B69DC" w:rsidP="00371705">
            <w:pPr>
              <w:rPr>
                <w:b/>
              </w:rPr>
            </w:pPr>
            <w:r w:rsidRPr="00AB5BC9">
              <w:rPr>
                <w:b/>
              </w:rPr>
              <w:t>Wheezing</w:t>
            </w:r>
          </w:p>
          <w:p w14:paraId="78CB4E50" w14:textId="77777777" w:rsidR="004B69DC" w:rsidRPr="00AB5BC9" w:rsidRDefault="004B69DC" w:rsidP="00371705">
            <w:pPr>
              <w:rPr>
                <w:i/>
              </w:rPr>
            </w:pPr>
            <w:r w:rsidRPr="00AB5BC9">
              <w:rPr>
                <w:i/>
              </w:rPr>
              <w:t>1 HR:</w:t>
            </w:r>
          </w:p>
          <w:p w14:paraId="2A885344" w14:textId="77777777" w:rsidR="004B69DC" w:rsidRPr="00AB5BC9" w:rsidRDefault="004B69DC" w:rsidP="00371705">
            <w:r w:rsidRPr="00AB5BC9">
              <w:t>1.17 (1.08-1.26)</w:t>
            </w:r>
          </w:p>
          <w:p w14:paraId="4AEF2973" w14:textId="77777777" w:rsidR="004B69DC" w:rsidRPr="00AB5BC9" w:rsidRDefault="004B69DC" w:rsidP="00371705">
            <w:pPr>
              <w:rPr>
                <w:i/>
              </w:rPr>
            </w:pPr>
            <w:r w:rsidRPr="00AB5BC9">
              <w:rPr>
                <w:i/>
              </w:rPr>
              <w:t>2 HR:</w:t>
            </w:r>
          </w:p>
          <w:p w14:paraId="54160122" w14:textId="77777777" w:rsidR="004B69DC" w:rsidRPr="00AB5BC9" w:rsidRDefault="004B69DC" w:rsidP="00371705">
            <w:r w:rsidRPr="00AB5BC9">
              <w:t>1.26 (1.13-1.41)</w:t>
            </w:r>
          </w:p>
          <w:p w14:paraId="6B3665D1" w14:textId="77777777" w:rsidR="004B69DC" w:rsidRPr="00AB5BC9" w:rsidRDefault="004B69DC" w:rsidP="00371705">
            <w:pPr>
              <w:rPr>
                <w:i/>
              </w:rPr>
            </w:pPr>
            <w:r w:rsidRPr="00AB5BC9">
              <w:rPr>
                <w:i/>
              </w:rPr>
              <w:t>&gt;</w:t>
            </w:r>
            <w:proofErr w:type="gramStart"/>
            <w:r w:rsidRPr="00AB5BC9">
              <w:rPr>
                <w:i/>
              </w:rPr>
              <w:t>2  HR</w:t>
            </w:r>
            <w:proofErr w:type="gramEnd"/>
            <w:r w:rsidRPr="00AB5BC9">
              <w:rPr>
                <w:i/>
              </w:rPr>
              <w:t>:</w:t>
            </w:r>
          </w:p>
          <w:p w14:paraId="20ECF56B" w14:textId="77777777" w:rsidR="004B69DC" w:rsidRPr="00AB5BC9" w:rsidRDefault="004B69DC" w:rsidP="00371705">
            <w:r w:rsidRPr="00AB5BC9">
              <w:t>1.60 (1.42-1.81)</w:t>
            </w:r>
          </w:p>
        </w:tc>
      </w:tr>
      <w:tr w:rsidR="004B69DC" w:rsidRPr="00AB5BC9" w14:paraId="44B22D0D" w14:textId="77777777" w:rsidTr="00371705">
        <w:tc>
          <w:tcPr>
            <w:tcW w:w="1796" w:type="dxa"/>
            <w:shd w:val="clear" w:color="auto" w:fill="auto"/>
            <w:vAlign w:val="center"/>
          </w:tcPr>
          <w:p w14:paraId="5184ACCB" w14:textId="77777777" w:rsidR="004B69DC" w:rsidRPr="00AB5BC9" w:rsidRDefault="004B69DC" w:rsidP="00371705">
            <w:pPr>
              <w:jc w:val="center"/>
            </w:pPr>
            <w:proofErr w:type="spellStart"/>
            <w:r w:rsidRPr="00AB5BC9">
              <w:t>Jedrychowski</w:t>
            </w:r>
            <w:proofErr w:type="spellEnd"/>
            <w:r w:rsidRPr="00AB5BC9">
              <w:t xml:space="preserve"> et al., 2006</w:t>
            </w:r>
          </w:p>
          <w:p w14:paraId="69E5BE23" w14:textId="77777777" w:rsidR="004B69DC" w:rsidRPr="00AB5BC9" w:rsidRDefault="004B69DC" w:rsidP="00371705">
            <w:pPr>
              <w:jc w:val="center"/>
            </w:pPr>
            <w:r w:rsidRPr="00AB5BC9">
              <w:t>(Poland)</w:t>
            </w:r>
          </w:p>
        </w:tc>
        <w:tc>
          <w:tcPr>
            <w:tcW w:w="1588" w:type="dxa"/>
            <w:shd w:val="clear" w:color="auto" w:fill="auto"/>
            <w:vAlign w:val="center"/>
          </w:tcPr>
          <w:p w14:paraId="2DBC2F1D" w14:textId="77777777" w:rsidR="004B69DC" w:rsidRPr="00AB5BC9" w:rsidRDefault="004B69DC" w:rsidP="00371705">
            <w:pPr>
              <w:jc w:val="center"/>
            </w:pPr>
            <w:r w:rsidRPr="00AB5BC9">
              <w:t>2000-2002</w:t>
            </w:r>
          </w:p>
        </w:tc>
        <w:tc>
          <w:tcPr>
            <w:tcW w:w="1661" w:type="dxa"/>
            <w:shd w:val="clear" w:color="auto" w:fill="auto"/>
            <w:vAlign w:val="center"/>
          </w:tcPr>
          <w:p w14:paraId="276842AE" w14:textId="77777777" w:rsidR="004B69DC" w:rsidRPr="00AB5BC9" w:rsidRDefault="004B69DC" w:rsidP="00371705">
            <w:pPr>
              <w:jc w:val="center"/>
            </w:pPr>
            <w:r w:rsidRPr="00AB5BC9">
              <w:t>0-1 years</w:t>
            </w:r>
          </w:p>
        </w:tc>
        <w:tc>
          <w:tcPr>
            <w:tcW w:w="1936" w:type="dxa"/>
            <w:shd w:val="clear" w:color="auto" w:fill="auto"/>
            <w:vAlign w:val="center"/>
          </w:tcPr>
          <w:p w14:paraId="65D2CA33" w14:textId="77777777" w:rsidR="004B69DC" w:rsidRPr="00AB5BC9" w:rsidRDefault="004B69DC" w:rsidP="00371705">
            <w:pPr>
              <w:jc w:val="center"/>
            </w:pPr>
            <w:r w:rsidRPr="00AB5BC9">
              <w:t>Use of any antibiotics</w:t>
            </w:r>
          </w:p>
        </w:tc>
        <w:tc>
          <w:tcPr>
            <w:tcW w:w="2369" w:type="dxa"/>
            <w:shd w:val="clear" w:color="auto" w:fill="auto"/>
            <w:vAlign w:val="center"/>
          </w:tcPr>
          <w:p w14:paraId="62A4012F" w14:textId="77777777" w:rsidR="004B69DC" w:rsidRPr="00AB5BC9" w:rsidRDefault="004B69DC" w:rsidP="00371705">
            <w:pPr>
              <w:rPr>
                <w:b/>
              </w:rPr>
            </w:pPr>
            <w:r w:rsidRPr="00AB5BC9">
              <w:rPr>
                <w:b/>
              </w:rPr>
              <w:t>Wheezing</w:t>
            </w:r>
          </w:p>
          <w:p w14:paraId="48CE4F2D" w14:textId="77777777" w:rsidR="004B69DC" w:rsidRPr="00AB5BC9" w:rsidRDefault="004B69DC" w:rsidP="00371705">
            <w:pPr>
              <w:rPr>
                <w:i/>
              </w:rPr>
            </w:pPr>
            <w:r w:rsidRPr="00AB5BC9">
              <w:rPr>
                <w:i/>
              </w:rPr>
              <w:t>Cont. exposure</w:t>
            </w:r>
          </w:p>
          <w:p w14:paraId="2DC048CA" w14:textId="77777777" w:rsidR="004B69DC" w:rsidRPr="00AB5BC9" w:rsidRDefault="004B69DC" w:rsidP="00371705">
            <w:r w:rsidRPr="00AB5BC9">
              <w:t>OR: 1.14 (1.01–1.27)</w:t>
            </w:r>
          </w:p>
          <w:p w14:paraId="44B5463F" w14:textId="77777777" w:rsidR="004B69DC" w:rsidRPr="00AB5BC9" w:rsidRDefault="004B69DC" w:rsidP="00371705">
            <w:pPr>
              <w:rPr>
                <w:i/>
              </w:rPr>
            </w:pPr>
            <w:r w:rsidRPr="00AB5BC9">
              <w:rPr>
                <w:i/>
              </w:rPr>
              <w:t>Binary exposure</w:t>
            </w:r>
          </w:p>
          <w:p w14:paraId="7954C90F" w14:textId="77777777" w:rsidR="004B69DC" w:rsidRPr="00AB5BC9" w:rsidRDefault="004B69DC" w:rsidP="00371705">
            <w:r w:rsidRPr="00AB5BC9">
              <w:t>OR: 4.42 (1.05– 18.8)</w:t>
            </w:r>
          </w:p>
        </w:tc>
      </w:tr>
      <w:tr w:rsidR="004B69DC" w:rsidRPr="00AB5BC9" w14:paraId="7E767953" w14:textId="77777777" w:rsidTr="00371705">
        <w:tc>
          <w:tcPr>
            <w:tcW w:w="1796" w:type="dxa"/>
            <w:shd w:val="clear" w:color="auto" w:fill="auto"/>
            <w:vAlign w:val="center"/>
          </w:tcPr>
          <w:p w14:paraId="02771515" w14:textId="77777777" w:rsidR="004B69DC" w:rsidRPr="00AB5BC9" w:rsidRDefault="004B69DC" w:rsidP="00371705">
            <w:pPr>
              <w:jc w:val="center"/>
            </w:pPr>
            <w:proofErr w:type="spellStart"/>
            <w:r w:rsidRPr="00AB5BC9">
              <w:t>Rusconi</w:t>
            </w:r>
            <w:proofErr w:type="spellEnd"/>
            <w:r w:rsidRPr="00AB5BC9">
              <w:t xml:space="preserve"> et al., 2007</w:t>
            </w:r>
          </w:p>
          <w:p w14:paraId="2D707370" w14:textId="77777777" w:rsidR="004B69DC" w:rsidRPr="00AB5BC9" w:rsidRDefault="004B69DC" w:rsidP="00371705">
            <w:pPr>
              <w:jc w:val="center"/>
            </w:pPr>
            <w:r w:rsidRPr="00AB5BC9">
              <w:t>(Italy)</w:t>
            </w:r>
          </w:p>
        </w:tc>
        <w:tc>
          <w:tcPr>
            <w:tcW w:w="1588" w:type="dxa"/>
            <w:shd w:val="clear" w:color="auto" w:fill="auto"/>
            <w:vAlign w:val="center"/>
          </w:tcPr>
          <w:p w14:paraId="4E095AFE" w14:textId="77777777" w:rsidR="004B69DC" w:rsidRPr="00AB5BC9" w:rsidRDefault="004B69DC" w:rsidP="00371705">
            <w:pPr>
              <w:jc w:val="center"/>
            </w:pPr>
            <w:r w:rsidRPr="00AB5BC9">
              <w:t>2002</w:t>
            </w:r>
          </w:p>
        </w:tc>
        <w:tc>
          <w:tcPr>
            <w:tcW w:w="1661" w:type="dxa"/>
            <w:shd w:val="clear" w:color="auto" w:fill="auto"/>
            <w:vAlign w:val="center"/>
          </w:tcPr>
          <w:p w14:paraId="57F4A1CE" w14:textId="77777777" w:rsidR="004B69DC" w:rsidRPr="00AB5BC9" w:rsidRDefault="004B69DC" w:rsidP="00371705">
            <w:pPr>
              <w:jc w:val="center"/>
            </w:pPr>
            <w:r w:rsidRPr="00AB5BC9">
              <w:t>6-7 years</w:t>
            </w:r>
          </w:p>
        </w:tc>
        <w:tc>
          <w:tcPr>
            <w:tcW w:w="1936" w:type="dxa"/>
            <w:shd w:val="clear" w:color="auto" w:fill="auto"/>
            <w:vAlign w:val="center"/>
          </w:tcPr>
          <w:p w14:paraId="5EF04C60" w14:textId="77777777" w:rsidR="004B69DC" w:rsidRPr="00AB5BC9" w:rsidRDefault="004B69DC" w:rsidP="00371705">
            <w:pPr>
              <w:jc w:val="center"/>
            </w:pPr>
            <w:r w:rsidRPr="00AB5BC9">
              <w:t>Maternal health complications during pregnancy that call for antibiotics</w:t>
            </w:r>
          </w:p>
        </w:tc>
        <w:tc>
          <w:tcPr>
            <w:tcW w:w="2369" w:type="dxa"/>
            <w:shd w:val="clear" w:color="auto" w:fill="auto"/>
            <w:vAlign w:val="center"/>
          </w:tcPr>
          <w:p w14:paraId="43AEF855" w14:textId="77777777" w:rsidR="004B69DC" w:rsidRPr="00AB5BC9" w:rsidRDefault="004B69DC" w:rsidP="00371705">
            <w:pPr>
              <w:rPr>
                <w:b/>
              </w:rPr>
            </w:pPr>
            <w:r w:rsidRPr="00AB5BC9">
              <w:rPr>
                <w:b/>
              </w:rPr>
              <w:t>Wheezing</w:t>
            </w:r>
          </w:p>
          <w:p w14:paraId="2A79BF94" w14:textId="77777777" w:rsidR="004B69DC" w:rsidRPr="00AB5BC9" w:rsidRDefault="004B69DC" w:rsidP="00371705">
            <w:pPr>
              <w:rPr>
                <w:i/>
              </w:rPr>
            </w:pPr>
            <w:r w:rsidRPr="00AB5BC9">
              <w:rPr>
                <w:i/>
              </w:rPr>
              <w:t>U</w:t>
            </w:r>
            <w:r>
              <w:rPr>
                <w:i/>
              </w:rPr>
              <w:t xml:space="preserve">rinary </w:t>
            </w:r>
            <w:r w:rsidRPr="00AB5BC9">
              <w:rPr>
                <w:i/>
              </w:rPr>
              <w:t>T</w:t>
            </w:r>
            <w:r>
              <w:rPr>
                <w:i/>
              </w:rPr>
              <w:t xml:space="preserve">ract </w:t>
            </w:r>
            <w:r w:rsidRPr="00AB5BC9">
              <w:rPr>
                <w:i/>
              </w:rPr>
              <w:t>I</w:t>
            </w:r>
            <w:r>
              <w:rPr>
                <w:i/>
              </w:rPr>
              <w:t>nfection</w:t>
            </w:r>
            <w:r w:rsidRPr="00AB5BC9">
              <w:rPr>
                <w:i/>
              </w:rPr>
              <w:t>:</w:t>
            </w:r>
          </w:p>
          <w:p w14:paraId="1BB75D6B" w14:textId="77777777" w:rsidR="004B69DC" w:rsidRPr="00AB5BC9" w:rsidRDefault="004B69DC" w:rsidP="00371705">
            <w:pPr>
              <w:rPr>
                <w:i/>
              </w:rPr>
            </w:pPr>
            <w:r w:rsidRPr="00AB5BC9">
              <w:rPr>
                <w:i/>
              </w:rPr>
              <w:t>Transient:</w:t>
            </w:r>
          </w:p>
          <w:p w14:paraId="6487A4BD" w14:textId="77777777" w:rsidR="004B69DC" w:rsidRPr="00AB5BC9" w:rsidRDefault="004B69DC" w:rsidP="00371705">
            <w:r w:rsidRPr="00AB5BC9">
              <w:t>OR 1.57 (1.20–2.06)</w:t>
            </w:r>
          </w:p>
          <w:p w14:paraId="42C7E2D1" w14:textId="77777777" w:rsidR="004B69DC" w:rsidRPr="00AB5BC9" w:rsidRDefault="004B69DC" w:rsidP="00371705">
            <w:pPr>
              <w:rPr>
                <w:i/>
              </w:rPr>
            </w:pPr>
            <w:r w:rsidRPr="00AB5BC9">
              <w:rPr>
                <w:i/>
              </w:rPr>
              <w:t>Persistent:</w:t>
            </w:r>
          </w:p>
          <w:p w14:paraId="095544F2" w14:textId="77777777" w:rsidR="004B69DC" w:rsidRPr="00AB5BC9" w:rsidRDefault="004B69DC" w:rsidP="00371705">
            <w:r w:rsidRPr="00AB5BC9">
              <w:t>OR 1.31 (0.89-1.91)</w:t>
            </w:r>
          </w:p>
          <w:p w14:paraId="2742A34D" w14:textId="77777777" w:rsidR="004B69DC" w:rsidRPr="00AB5BC9" w:rsidRDefault="004B69DC" w:rsidP="00371705">
            <w:pPr>
              <w:rPr>
                <w:i/>
              </w:rPr>
            </w:pPr>
            <w:r w:rsidRPr="00AB5BC9">
              <w:rPr>
                <w:i/>
              </w:rPr>
              <w:t>Late-onset:</w:t>
            </w:r>
          </w:p>
          <w:p w14:paraId="427F7AF8" w14:textId="77777777" w:rsidR="004B69DC" w:rsidRPr="00AB5BC9" w:rsidRDefault="004B69DC" w:rsidP="00371705">
            <w:r w:rsidRPr="00AB5BC9">
              <w:t>OR 1.13 (0.77-1.65)</w:t>
            </w:r>
          </w:p>
          <w:p w14:paraId="2F9D4633" w14:textId="77777777" w:rsidR="004B69DC" w:rsidRPr="00AB5BC9" w:rsidRDefault="004B69DC" w:rsidP="00371705">
            <w:pPr>
              <w:rPr>
                <w:i/>
              </w:rPr>
            </w:pPr>
            <w:r w:rsidRPr="00AB5BC9">
              <w:rPr>
                <w:i/>
              </w:rPr>
              <w:t>Respiratory infection:</w:t>
            </w:r>
          </w:p>
          <w:p w14:paraId="3F9ADEA8" w14:textId="77777777" w:rsidR="004B69DC" w:rsidRPr="00AB5BC9" w:rsidRDefault="004B69DC" w:rsidP="00371705">
            <w:pPr>
              <w:rPr>
                <w:i/>
              </w:rPr>
            </w:pPr>
            <w:r w:rsidRPr="00AB5BC9">
              <w:rPr>
                <w:i/>
              </w:rPr>
              <w:t>Transient:</w:t>
            </w:r>
          </w:p>
          <w:p w14:paraId="335C9B7D" w14:textId="77777777" w:rsidR="004B69DC" w:rsidRPr="00AB5BC9" w:rsidRDefault="004B69DC" w:rsidP="00371705">
            <w:r w:rsidRPr="00AB5BC9">
              <w:t>OR 0.99(0.54-1.83)</w:t>
            </w:r>
          </w:p>
          <w:p w14:paraId="02C5D6B1" w14:textId="77777777" w:rsidR="004B69DC" w:rsidRPr="00AB5BC9" w:rsidRDefault="004B69DC" w:rsidP="00371705">
            <w:pPr>
              <w:rPr>
                <w:i/>
              </w:rPr>
            </w:pPr>
            <w:r w:rsidRPr="00AB5BC9">
              <w:rPr>
                <w:i/>
              </w:rPr>
              <w:t>Persistent:</w:t>
            </w:r>
          </w:p>
          <w:p w14:paraId="7AC9F454" w14:textId="77777777" w:rsidR="004B69DC" w:rsidRPr="00AB5BC9" w:rsidRDefault="004B69DC" w:rsidP="00371705">
            <w:r w:rsidRPr="00AB5BC9">
              <w:t>OR: 2.91 (1.73–4.86)</w:t>
            </w:r>
          </w:p>
          <w:p w14:paraId="30AF24EB" w14:textId="77777777" w:rsidR="004B69DC" w:rsidRPr="00AB5BC9" w:rsidRDefault="004B69DC" w:rsidP="00371705">
            <w:pPr>
              <w:rPr>
                <w:i/>
              </w:rPr>
            </w:pPr>
            <w:r w:rsidRPr="00AB5BC9">
              <w:rPr>
                <w:i/>
              </w:rPr>
              <w:t>Late-onset:</w:t>
            </w:r>
          </w:p>
          <w:p w14:paraId="4A28133A" w14:textId="77777777" w:rsidR="004B69DC" w:rsidRPr="00AB5BC9" w:rsidRDefault="004B69DC" w:rsidP="00371705">
            <w:r w:rsidRPr="00AB5BC9">
              <w:t>OR: 2.25 (1.32–3.83)</w:t>
            </w:r>
          </w:p>
        </w:tc>
      </w:tr>
      <w:tr w:rsidR="004B69DC" w:rsidRPr="00AB5BC9" w14:paraId="21F3EE4E" w14:textId="77777777" w:rsidTr="00371705">
        <w:tc>
          <w:tcPr>
            <w:tcW w:w="1796" w:type="dxa"/>
            <w:shd w:val="clear" w:color="auto" w:fill="auto"/>
            <w:vAlign w:val="center"/>
          </w:tcPr>
          <w:p w14:paraId="22195C84" w14:textId="77777777" w:rsidR="004B69DC" w:rsidRPr="00AB5BC9" w:rsidRDefault="004B69DC" w:rsidP="00371705">
            <w:pPr>
              <w:jc w:val="center"/>
            </w:pPr>
            <w:r w:rsidRPr="00AB5BC9">
              <w:t>Dom et al., 2010</w:t>
            </w:r>
          </w:p>
          <w:p w14:paraId="41FEF511" w14:textId="77777777" w:rsidR="004B69DC" w:rsidRPr="00AB5BC9" w:rsidRDefault="004B69DC" w:rsidP="00371705">
            <w:pPr>
              <w:jc w:val="center"/>
            </w:pPr>
            <w:r w:rsidRPr="00AB5BC9">
              <w:t>(Belgium)</w:t>
            </w:r>
          </w:p>
        </w:tc>
        <w:tc>
          <w:tcPr>
            <w:tcW w:w="1588" w:type="dxa"/>
            <w:shd w:val="clear" w:color="auto" w:fill="auto"/>
            <w:vAlign w:val="center"/>
          </w:tcPr>
          <w:p w14:paraId="6D0C6118" w14:textId="77777777" w:rsidR="004B69DC" w:rsidRPr="00AB5BC9" w:rsidRDefault="004B69DC" w:rsidP="00371705">
            <w:pPr>
              <w:jc w:val="center"/>
            </w:pPr>
            <w:r w:rsidRPr="00AB5BC9">
              <w:t>1997-2001</w:t>
            </w:r>
          </w:p>
        </w:tc>
        <w:tc>
          <w:tcPr>
            <w:tcW w:w="1661" w:type="dxa"/>
            <w:shd w:val="clear" w:color="auto" w:fill="auto"/>
            <w:vAlign w:val="center"/>
          </w:tcPr>
          <w:p w14:paraId="0EF5C058" w14:textId="77777777" w:rsidR="004B69DC" w:rsidRPr="00AB5BC9" w:rsidRDefault="004B69DC" w:rsidP="00371705">
            <w:pPr>
              <w:jc w:val="center"/>
            </w:pPr>
            <w:r w:rsidRPr="00AB5BC9">
              <w:t>0-4 years</w:t>
            </w:r>
          </w:p>
        </w:tc>
        <w:tc>
          <w:tcPr>
            <w:tcW w:w="1936" w:type="dxa"/>
            <w:shd w:val="clear" w:color="auto" w:fill="auto"/>
            <w:vAlign w:val="center"/>
          </w:tcPr>
          <w:p w14:paraId="04E0B5BB" w14:textId="77777777" w:rsidR="004B69DC" w:rsidRPr="00AB5BC9" w:rsidRDefault="004B69DC" w:rsidP="00371705">
            <w:pPr>
              <w:jc w:val="center"/>
            </w:pPr>
            <w:r w:rsidRPr="00AB5BC9">
              <w:t>Use of any antibiotics</w:t>
            </w:r>
          </w:p>
        </w:tc>
        <w:tc>
          <w:tcPr>
            <w:tcW w:w="2369" w:type="dxa"/>
            <w:shd w:val="clear" w:color="auto" w:fill="auto"/>
            <w:vAlign w:val="center"/>
          </w:tcPr>
          <w:p w14:paraId="3BA87E88" w14:textId="77777777" w:rsidR="004B69DC" w:rsidRPr="00AB5BC9" w:rsidRDefault="004B69DC" w:rsidP="00371705">
            <w:pPr>
              <w:rPr>
                <w:b/>
              </w:rPr>
            </w:pPr>
            <w:r>
              <w:rPr>
                <w:b/>
              </w:rPr>
              <w:t>Wheezing</w:t>
            </w:r>
          </w:p>
          <w:p w14:paraId="4A0AF8B4" w14:textId="77777777" w:rsidR="004B69DC" w:rsidRPr="00AB5BC9" w:rsidRDefault="004B69DC" w:rsidP="00371705">
            <w:r w:rsidRPr="00AB5BC9">
              <w:t>OR: 1.29 (0.80–2.09)</w:t>
            </w:r>
          </w:p>
        </w:tc>
      </w:tr>
      <w:tr w:rsidR="004B69DC" w:rsidRPr="00AB5BC9" w14:paraId="6A4F4A3D" w14:textId="77777777" w:rsidTr="00371705">
        <w:tc>
          <w:tcPr>
            <w:tcW w:w="1796" w:type="dxa"/>
            <w:shd w:val="clear" w:color="auto" w:fill="auto"/>
            <w:vAlign w:val="center"/>
          </w:tcPr>
          <w:p w14:paraId="2609E2CE" w14:textId="77777777" w:rsidR="004B69DC" w:rsidRPr="00AB5BC9" w:rsidRDefault="004B69DC" w:rsidP="00371705">
            <w:pPr>
              <w:jc w:val="center"/>
            </w:pPr>
            <w:r w:rsidRPr="00AB5BC9">
              <w:t>Lapin et al., 2015</w:t>
            </w:r>
          </w:p>
          <w:p w14:paraId="644EC2B7" w14:textId="77777777" w:rsidR="004B69DC" w:rsidRPr="00AB5BC9" w:rsidRDefault="004B69DC" w:rsidP="00371705">
            <w:pPr>
              <w:jc w:val="center"/>
            </w:pPr>
            <w:r w:rsidRPr="00AB5BC9">
              <w:t>(USA)</w:t>
            </w:r>
          </w:p>
        </w:tc>
        <w:tc>
          <w:tcPr>
            <w:tcW w:w="1588" w:type="dxa"/>
            <w:shd w:val="clear" w:color="auto" w:fill="auto"/>
            <w:vAlign w:val="center"/>
          </w:tcPr>
          <w:p w14:paraId="3C90C411" w14:textId="77777777" w:rsidR="004B69DC" w:rsidRPr="00AB5BC9" w:rsidRDefault="004B69DC" w:rsidP="00371705">
            <w:pPr>
              <w:jc w:val="center"/>
            </w:pPr>
            <w:r w:rsidRPr="00AB5BC9">
              <w:t>1998-2004</w:t>
            </w:r>
          </w:p>
        </w:tc>
        <w:tc>
          <w:tcPr>
            <w:tcW w:w="1661" w:type="dxa"/>
            <w:shd w:val="clear" w:color="auto" w:fill="auto"/>
            <w:vAlign w:val="center"/>
          </w:tcPr>
          <w:p w14:paraId="18BE94FF" w14:textId="77777777" w:rsidR="004B69DC" w:rsidRPr="00AB5BC9" w:rsidRDefault="004B69DC" w:rsidP="00371705">
            <w:pPr>
              <w:jc w:val="center"/>
            </w:pPr>
            <w:r w:rsidRPr="00AB5BC9">
              <w:t>4 weeks – 3 years</w:t>
            </w:r>
          </w:p>
        </w:tc>
        <w:tc>
          <w:tcPr>
            <w:tcW w:w="1936" w:type="dxa"/>
            <w:shd w:val="clear" w:color="auto" w:fill="auto"/>
            <w:vAlign w:val="center"/>
          </w:tcPr>
          <w:p w14:paraId="6266C5CA" w14:textId="77777777" w:rsidR="004B69DC" w:rsidRPr="00AB5BC9" w:rsidRDefault="004B69DC" w:rsidP="00371705">
            <w:pPr>
              <w:jc w:val="center"/>
            </w:pPr>
            <w:r w:rsidRPr="00AB5BC9">
              <w:t>Use of any antibiotics</w:t>
            </w:r>
          </w:p>
        </w:tc>
        <w:tc>
          <w:tcPr>
            <w:tcW w:w="2369" w:type="dxa"/>
            <w:shd w:val="clear" w:color="auto" w:fill="auto"/>
            <w:vAlign w:val="center"/>
          </w:tcPr>
          <w:p w14:paraId="1BBEB758" w14:textId="77777777" w:rsidR="004B69DC" w:rsidRPr="00AB5BC9" w:rsidRDefault="004B69DC" w:rsidP="00371705">
            <w:pPr>
              <w:rPr>
                <w:b/>
              </w:rPr>
            </w:pPr>
            <w:r>
              <w:rPr>
                <w:b/>
              </w:rPr>
              <w:t>Wheezing</w:t>
            </w:r>
          </w:p>
          <w:p w14:paraId="7E8C6017" w14:textId="77777777" w:rsidR="004B69DC" w:rsidRPr="00AB5BC9" w:rsidRDefault="004B69DC" w:rsidP="00371705">
            <w:r w:rsidRPr="00AB5BC9">
              <w:t>OR: 1.76: (0.94, 3.28)</w:t>
            </w:r>
          </w:p>
        </w:tc>
      </w:tr>
      <w:tr w:rsidR="004B69DC" w:rsidRPr="00AB5BC9" w14:paraId="771CD238" w14:textId="77777777" w:rsidTr="00371705">
        <w:tc>
          <w:tcPr>
            <w:tcW w:w="1796" w:type="dxa"/>
            <w:shd w:val="clear" w:color="auto" w:fill="auto"/>
            <w:vAlign w:val="center"/>
          </w:tcPr>
          <w:p w14:paraId="7EDFF7F9" w14:textId="77777777" w:rsidR="004B69DC" w:rsidRPr="00AB5BC9" w:rsidRDefault="004B69DC" w:rsidP="00371705">
            <w:pPr>
              <w:jc w:val="center"/>
            </w:pPr>
            <w:r w:rsidRPr="00AB5BC9">
              <w:lastRenderedPageBreak/>
              <w:t>Popovic et al., 2015</w:t>
            </w:r>
          </w:p>
          <w:p w14:paraId="71390849" w14:textId="77777777" w:rsidR="004B69DC" w:rsidRPr="00AB5BC9" w:rsidRDefault="004B69DC" w:rsidP="00371705">
            <w:pPr>
              <w:jc w:val="center"/>
            </w:pPr>
            <w:r w:rsidRPr="00AB5BC9">
              <w:t>(Italy)</w:t>
            </w:r>
          </w:p>
        </w:tc>
        <w:tc>
          <w:tcPr>
            <w:tcW w:w="1588" w:type="dxa"/>
            <w:shd w:val="clear" w:color="auto" w:fill="auto"/>
            <w:vAlign w:val="center"/>
          </w:tcPr>
          <w:p w14:paraId="33FFCA09" w14:textId="77777777" w:rsidR="004B69DC" w:rsidRPr="00AB5BC9" w:rsidRDefault="004B69DC" w:rsidP="00371705">
            <w:pPr>
              <w:jc w:val="center"/>
            </w:pPr>
            <w:r w:rsidRPr="00AB5BC9">
              <w:t>2005</w:t>
            </w:r>
          </w:p>
          <w:p w14:paraId="76F69C4C" w14:textId="77777777" w:rsidR="004B69DC" w:rsidRPr="00AB5BC9" w:rsidRDefault="004B69DC" w:rsidP="00371705">
            <w:pPr>
              <w:jc w:val="center"/>
            </w:pPr>
            <w:r w:rsidRPr="00AB5BC9">
              <w:t>(ongoing)</w:t>
            </w:r>
          </w:p>
        </w:tc>
        <w:tc>
          <w:tcPr>
            <w:tcW w:w="1661" w:type="dxa"/>
            <w:shd w:val="clear" w:color="auto" w:fill="auto"/>
            <w:vAlign w:val="center"/>
          </w:tcPr>
          <w:p w14:paraId="6DD7186D" w14:textId="77777777" w:rsidR="004B69DC" w:rsidRPr="00AB5BC9" w:rsidRDefault="004B69DC" w:rsidP="00371705">
            <w:pPr>
              <w:jc w:val="center"/>
            </w:pPr>
            <w:r w:rsidRPr="00AB5BC9">
              <w:t>0 – 18 months</w:t>
            </w:r>
          </w:p>
        </w:tc>
        <w:tc>
          <w:tcPr>
            <w:tcW w:w="1936" w:type="dxa"/>
            <w:shd w:val="clear" w:color="auto" w:fill="auto"/>
            <w:vAlign w:val="center"/>
          </w:tcPr>
          <w:p w14:paraId="6FD10182" w14:textId="77777777" w:rsidR="004B69DC" w:rsidRPr="00AB5BC9" w:rsidRDefault="004B69DC" w:rsidP="00371705">
            <w:pPr>
              <w:jc w:val="center"/>
            </w:pPr>
            <w:r w:rsidRPr="00AB5BC9">
              <w:t>Use of any antibiotics</w:t>
            </w:r>
          </w:p>
        </w:tc>
        <w:tc>
          <w:tcPr>
            <w:tcW w:w="2369" w:type="dxa"/>
            <w:shd w:val="clear" w:color="auto" w:fill="auto"/>
            <w:vAlign w:val="center"/>
          </w:tcPr>
          <w:p w14:paraId="4033D86E" w14:textId="77777777" w:rsidR="004B69DC" w:rsidRPr="00AB5BC9" w:rsidRDefault="004B69DC" w:rsidP="00371705">
            <w:pPr>
              <w:rPr>
                <w:b/>
              </w:rPr>
            </w:pPr>
            <w:r>
              <w:rPr>
                <w:b/>
              </w:rPr>
              <w:t>Wheezing</w:t>
            </w:r>
          </w:p>
          <w:p w14:paraId="2002C5B6" w14:textId="77777777" w:rsidR="004B69DC" w:rsidRPr="00AB5BC9" w:rsidRDefault="004B69DC" w:rsidP="00371705">
            <w:pPr>
              <w:rPr>
                <w:i/>
              </w:rPr>
            </w:pPr>
            <w:r w:rsidRPr="00AB5BC9">
              <w:rPr>
                <w:i/>
              </w:rPr>
              <w:t>Ever 1</w:t>
            </w:r>
            <w:r w:rsidRPr="00AB5BC9">
              <w:rPr>
                <w:i/>
                <w:vertAlign w:val="superscript"/>
              </w:rPr>
              <w:t>st</w:t>
            </w:r>
            <w:r w:rsidRPr="00AB5BC9">
              <w:rPr>
                <w:i/>
              </w:rPr>
              <w:t xml:space="preserve"> Trimester</w:t>
            </w:r>
          </w:p>
          <w:p w14:paraId="2567911D" w14:textId="77777777" w:rsidR="004B69DC" w:rsidRPr="00AB5BC9" w:rsidRDefault="004B69DC" w:rsidP="00371705">
            <w:r w:rsidRPr="00AB5BC9">
              <w:t>RR: 1.02 (0.80–1.30)</w:t>
            </w:r>
          </w:p>
          <w:p w14:paraId="1136CFA4" w14:textId="77777777" w:rsidR="004B69DC" w:rsidRPr="00AB5BC9" w:rsidRDefault="004B69DC" w:rsidP="00371705">
            <w:pPr>
              <w:rPr>
                <w:i/>
              </w:rPr>
            </w:pPr>
            <w:r w:rsidRPr="00AB5BC9">
              <w:rPr>
                <w:i/>
              </w:rPr>
              <w:t>Recurrent 1</w:t>
            </w:r>
            <w:r w:rsidRPr="00AB5BC9">
              <w:rPr>
                <w:i/>
                <w:vertAlign w:val="superscript"/>
              </w:rPr>
              <w:t>st</w:t>
            </w:r>
            <w:r w:rsidRPr="00AB5BC9">
              <w:rPr>
                <w:i/>
              </w:rPr>
              <w:t xml:space="preserve"> Trimester</w:t>
            </w:r>
          </w:p>
          <w:p w14:paraId="7EC892B4" w14:textId="77777777" w:rsidR="004B69DC" w:rsidRPr="00AB5BC9" w:rsidRDefault="004B69DC" w:rsidP="00371705">
            <w:r w:rsidRPr="00AB5BC9">
              <w:t>RR: 0.99 (0.54–1.82)</w:t>
            </w:r>
          </w:p>
          <w:p w14:paraId="6FB0F235" w14:textId="77777777" w:rsidR="004B69DC" w:rsidRPr="00AB5BC9" w:rsidRDefault="004B69DC" w:rsidP="00371705">
            <w:pPr>
              <w:rPr>
                <w:i/>
              </w:rPr>
            </w:pPr>
            <w:r w:rsidRPr="00AB5BC9">
              <w:rPr>
                <w:i/>
              </w:rPr>
              <w:t>Ever 3</w:t>
            </w:r>
            <w:r w:rsidRPr="00AB5BC9">
              <w:rPr>
                <w:i/>
                <w:vertAlign w:val="superscript"/>
              </w:rPr>
              <w:t>rd</w:t>
            </w:r>
            <w:r w:rsidRPr="00AB5BC9">
              <w:rPr>
                <w:i/>
              </w:rPr>
              <w:t xml:space="preserve"> Trimester</w:t>
            </w:r>
          </w:p>
          <w:p w14:paraId="7248CDF7" w14:textId="77777777" w:rsidR="004B69DC" w:rsidRPr="00AB5BC9" w:rsidRDefault="004B69DC" w:rsidP="00371705">
            <w:r w:rsidRPr="00AB5BC9">
              <w:t>RR: 1.12 (0.90–1.39)</w:t>
            </w:r>
          </w:p>
          <w:p w14:paraId="6E128087" w14:textId="77777777" w:rsidR="004B69DC" w:rsidRPr="00AB5BC9" w:rsidRDefault="004B69DC" w:rsidP="00371705">
            <w:pPr>
              <w:rPr>
                <w:i/>
              </w:rPr>
            </w:pPr>
            <w:r w:rsidRPr="00AB5BC9">
              <w:rPr>
                <w:i/>
              </w:rPr>
              <w:t>Recurrent 3</w:t>
            </w:r>
            <w:r w:rsidRPr="00AB5BC9">
              <w:rPr>
                <w:i/>
                <w:vertAlign w:val="superscript"/>
              </w:rPr>
              <w:t>rd</w:t>
            </w:r>
            <w:r w:rsidRPr="00AB5BC9">
              <w:rPr>
                <w:i/>
              </w:rPr>
              <w:t xml:space="preserve"> Trimester</w:t>
            </w:r>
          </w:p>
          <w:p w14:paraId="56D9A85D" w14:textId="77777777" w:rsidR="004B69DC" w:rsidRPr="00AB5BC9" w:rsidRDefault="004B69DC" w:rsidP="00371705">
            <w:r w:rsidRPr="00AB5BC9">
              <w:t>RR: 2.09 (1.32–3.29)</w:t>
            </w:r>
          </w:p>
        </w:tc>
      </w:tr>
    </w:tbl>
    <w:p w14:paraId="27B9B7C4" w14:textId="77777777" w:rsidR="004B69DC" w:rsidRPr="00955BDD" w:rsidRDefault="004B69DC" w:rsidP="004B69DC"/>
    <w:p w14:paraId="27CCE97E" w14:textId="77777777" w:rsidR="00EB0EC1" w:rsidRDefault="00EB0EC1">
      <w:pPr>
        <w:rPr>
          <w:b/>
        </w:rPr>
      </w:pPr>
      <w:r>
        <w:rPr>
          <w:b/>
        </w:rPr>
        <w:br w:type="page"/>
      </w:r>
    </w:p>
    <w:p w14:paraId="1ACB92C7" w14:textId="4C2AFA30" w:rsidR="004B69DC" w:rsidRPr="00112CB1" w:rsidRDefault="004B69DC" w:rsidP="004B69DC">
      <w:r w:rsidRPr="00712D2E">
        <w:rPr>
          <w:b/>
        </w:rPr>
        <w:lastRenderedPageBreak/>
        <w:t xml:space="preserve">Table </w:t>
      </w:r>
      <w:r>
        <w:rPr>
          <w:b/>
        </w:rPr>
        <w:t>S2.</w:t>
      </w:r>
      <w:r w:rsidRPr="00712D2E">
        <w:rPr>
          <w:b/>
        </w:rPr>
        <w:t xml:space="preserve"> </w:t>
      </w:r>
      <w:r>
        <w:t>Summary of six</w:t>
      </w:r>
      <w:r w:rsidRPr="00712D2E">
        <w:t xml:space="preserve"> studies researching modes of delivery and </w:t>
      </w:r>
      <w:r>
        <w:t>wheezing</w:t>
      </w:r>
      <w:r w:rsidRPr="00712D2E">
        <w:t xml:space="preserve"> in childre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4A0" w:firstRow="1" w:lastRow="0" w:firstColumn="1" w:lastColumn="0" w:noHBand="0" w:noVBand="1"/>
      </w:tblPr>
      <w:tblGrid>
        <w:gridCol w:w="1632"/>
        <w:gridCol w:w="1371"/>
        <w:gridCol w:w="1354"/>
        <w:gridCol w:w="2430"/>
        <w:gridCol w:w="2563"/>
      </w:tblGrid>
      <w:tr w:rsidR="00996901" w:rsidRPr="00AB5BC9" w14:paraId="64BB531A" w14:textId="77777777" w:rsidTr="00C61A07">
        <w:trPr>
          <w:cantSplit/>
          <w:trHeight w:val="251"/>
          <w:jc w:val="center"/>
        </w:trPr>
        <w:tc>
          <w:tcPr>
            <w:tcW w:w="0" w:type="auto"/>
            <w:shd w:val="clear" w:color="auto" w:fill="auto"/>
            <w:vAlign w:val="center"/>
          </w:tcPr>
          <w:p w14:paraId="48674B87" w14:textId="77777777" w:rsidR="00161959" w:rsidRPr="00AB5BC9" w:rsidRDefault="00161959" w:rsidP="00996901">
            <w:pPr>
              <w:jc w:val="center"/>
            </w:pPr>
            <w:r w:rsidRPr="00AB5BC9">
              <w:rPr>
                <w:b/>
              </w:rPr>
              <w:t>Author</w:t>
            </w:r>
          </w:p>
        </w:tc>
        <w:tc>
          <w:tcPr>
            <w:tcW w:w="0" w:type="auto"/>
            <w:shd w:val="clear" w:color="auto" w:fill="auto"/>
            <w:vAlign w:val="center"/>
          </w:tcPr>
          <w:p w14:paraId="3DC9547B" w14:textId="77777777" w:rsidR="00161959" w:rsidRPr="00AB5BC9" w:rsidRDefault="00161959" w:rsidP="00996901">
            <w:pPr>
              <w:jc w:val="center"/>
            </w:pPr>
            <w:r w:rsidRPr="00AB5BC9">
              <w:rPr>
                <w:b/>
              </w:rPr>
              <w:t>Year of Data Col.</w:t>
            </w:r>
          </w:p>
        </w:tc>
        <w:tc>
          <w:tcPr>
            <w:tcW w:w="0" w:type="auto"/>
            <w:shd w:val="clear" w:color="auto" w:fill="auto"/>
            <w:vAlign w:val="center"/>
          </w:tcPr>
          <w:p w14:paraId="6FBAD5BC" w14:textId="77777777" w:rsidR="00161959" w:rsidRPr="00AB5BC9" w:rsidRDefault="00161959" w:rsidP="00996901">
            <w:pPr>
              <w:jc w:val="center"/>
            </w:pPr>
            <w:r w:rsidRPr="00AB5BC9">
              <w:rPr>
                <w:b/>
              </w:rPr>
              <w:t>Age of Children</w:t>
            </w:r>
          </w:p>
        </w:tc>
        <w:tc>
          <w:tcPr>
            <w:tcW w:w="0" w:type="auto"/>
            <w:shd w:val="clear" w:color="auto" w:fill="auto"/>
            <w:vAlign w:val="center"/>
          </w:tcPr>
          <w:p w14:paraId="6DA69271" w14:textId="77777777" w:rsidR="00161959" w:rsidRPr="00AB5BC9" w:rsidRDefault="00161959" w:rsidP="00996901">
            <w:pPr>
              <w:jc w:val="center"/>
            </w:pPr>
            <w:r w:rsidRPr="00AB5BC9">
              <w:rPr>
                <w:b/>
              </w:rPr>
              <w:t>Exposure</w:t>
            </w:r>
          </w:p>
        </w:tc>
        <w:tc>
          <w:tcPr>
            <w:tcW w:w="0" w:type="auto"/>
            <w:shd w:val="clear" w:color="auto" w:fill="auto"/>
            <w:vAlign w:val="center"/>
          </w:tcPr>
          <w:p w14:paraId="2A4CF0B7" w14:textId="77777777" w:rsidR="00161959" w:rsidRPr="00AB5BC9" w:rsidRDefault="00161959" w:rsidP="00996901">
            <w:pPr>
              <w:jc w:val="center"/>
            </w:pPr>
            <w:r w:rsidRPr="00AB5BC9">
              <w:rPr>
                <w:b/>
              </w:rPr>
              <w:t>Outcome</w:t>
            </w:r>
          </w:p>
        </w:tc>
      </w:tr>
      <w:tr w:rsidR="00996901" w:rsidRPr="00AB5BC9" w14:paraId="6C1C451A" w14:textId="77777777" w:rsidTr="00996901">
        <w:trPr>
          <w:cantSplit/>
          <w:jc w:val="center"/>
        </w:trPr>
        <w:tc>
          <w:tcPr>
            <w:tcW w:w="0" w:type="auto"/>
            <w:shd w:val="clear" w:color="auto" w:fill="auto"/>
            <w:vAlign w:val="center"/>
          </w:tcPr>
          <w:p w14:paraId="016FF640" w14:textId="77777777" w:rsidR="00161959" w:rsidRPr="00AB5BC9" w:rsidRDefault="00161959" w:rsidP="00996901">
            <w:pPr>
              <w:jc w:val="center"/>
            </w:pPr>
            <w:r w:rsidRPr="00AB5BC9">
              <w:t>Benn et al., 2002</w:t>
            </w:r>
          </w:p>
          <w:p w14:paraId="3F4694A5" w14:textId="77777777" w:rsidR="00161959" w:rsidRPr="00AB5BC9" w:rsidRDefault="00161959" w:rsidP="00996901">
            <w:pPr>
              <w:jc w:val="center"/>
            </w:pPr>
            <w:r w:rsidRPr="00AB5BC9">
              <w:t>(Denmark)</w:t>
            </w:r>
          </w:p>
        </w:tc>
        <w:tc>
          <w:tcPr>
            <w:tcW w:w="0" w:type="auto"/>
            <w:shd w:val="clear" w:color="auto" w:fill="auto"/>
            <w:vAlign w:val="center"/>
          </w:tcPr>
          <w:p w14:paraId="11C15BE8" w14:textId="77777777" w:rsidR="00161959" w:rsidRPr="00AB5BC9" w:rsidRDefault="00161959" w:rsidP="00996901">
            <w:pPr>
              <w:jc w:val="center"/>
            </w:pPr>
            <w:r w:rsidRPr="00AB5BC9">
              <w:t>1992-1994</w:t>
            </w:r>
          </w:p>
        </w:tc>
        <w:tc>
          <w:tcPr>
            <w:tcW w:w="0" w:type="auto"/>
            <w:shd w:val="clear" w:color="auto" w:fill="auto"/>
            <w:vAlign w:val="center"/>
          </w:tcPr>
          <w:p w14:paraId="41EF89AE" w14:textId="77777777" w:rsidR="00161959" w:rsidRPr="00AB5BC9" w:rsidRDefault="00161959" w:rsidP="00996901">
            <w:pPr>
              <w:jc w:val="center"/>
            </w:pPr>
            <w:r>
              <w:t>0-3</w:t>
            </w:r>
            <w:r w:rsidRPr="00AB5BC9">
              <w:t xml:space="preserve"> years</w:t>
            </w:r>
          </w:p>
        </w:tc>
        <w:tc>
          <w:tcPr>
            <w:tcW w:w="0" w:type="auto"/>
            <w:shd w:val="clear" w:color="auto" w:fill="auto"/>
            <w:vAlign w:val="center"/>
          </w:tcPr>
          <w:p w14:paraId="1D81AD1B" w14:textId="77777777" w:rsidR="00161959" w:rsidRPr="00AB5BC9" w:rsidRDefault="00161959" w:rsidP="00996901">
            <w:pPr>
              <w:jc w:val="center"/>
            </w:pPr>
            <w:r w:rsidRPr="00AB5BC9">
              <w:t>Maternal colonization of microflora and Cesarean delivery</w:t>
            </w:r>
          </w:p>
        </w:tc>
        <w:tc>
          <w:tcPr>
            <w:tcW w:w="0" w:type="auto"/>
            <w:shd w:val="clear" w:color="auto" w:fill="auto"/>
            <w:vAlign w:val="center"/>
          </w:tcPr>
          <w:p w14:paraId="12DAB6EF" w14:textId="77777777" w:rsidR="00161959" w:rsidRPr="00AB5BC9" w:rsidRDefault="00161959" w:rsidP="00996901">
            <w:pPr>
              <w:jc w:val="center"/>
              <w:rPr>
                <w:b/>
              </w:rPr>
            </w:pPr>
            <w:r w:rsidRPr="00AB5BC9">
              <w:rPr>
                <w:b/>
              </w:rPr>
              <w:t>Infant wheezing</w:t>
            </w:r>
          </w:p>
          <w:p w14:paraId="6BA8A54B" w14:textId="77777777" w:rsidR="00161959" w:rsidRPr="00AB5BC9" w:rsidRDefault="00161959" w:rsidP="00996901">
            <w:pPr>
              <w:jc w:val="center"/>
              <w:rPr>
                <w:i/>
              </w:rPr>
            </w:pPr>
            <w:r w:rsidRPr="00AB5BC9">
              <w:rPr>
                <w:i/>
              </w:rPr>
              <w:t>Cesarean delivery</w:t>
            </w:r>
          </w:p>
          <w:p w14:paraId="3FDA3079" w14:textId="77777777" w:rsidR="00161959" w:rsidRPr="00AB5BC9" w:rsidRDefault="00161959" w:rsidP="00996901">
            <w:pPr>
              <w:jc w:val="center"/>
            </w:pPr>
            <w:r w:rsidRPr="00AB5BC9">
              <w:t>OR: 1.2 (0.3-4.3)</w:t>
            </w:r>
          </w:p>
          <w:p w14:paraId="3082601C" w14:textId="77777777" w:rsidR="00161959" w:rsidRPr="00AB5BC9" w:rsidRDefault="00161959" w:rsidP="00996901">
            <w:pPr>
              <w:jc w:val="center"/>
              <w:rPr>
                <w:i/>
              </w:rPr>
            </w:pPr>
            <w:r w:rsidRPr="00AB5BC9">
              <w:rPr>
                <w:i/>
              </w:rPr>
              <w:t>NOT Cesarean delivery</w:t>
            </w:r>
          </w:p>
          <w:p w14:paraId="14ADD6F6" w14:textId="77777777" w:rsidR="00161959" w:rsidRPr="00AB5BC9" w:rsidRDefault="00161959" w:rsidP="00996901">
            <w:pPr>
              <w:jc w:val="center"/>
            </w:pPr>
            <w:r w:rsidRPr="00AB5BC9">
              <w:t>OR: 2.3 (1.2-4.4)</w:t>
            </w:r>
          </w:p>
        </w:tc>
      </w:tr>
      <w:tr w:rsidR="00996901" w:rsidRPr="00AB5BC9" w14:paraId="6051B1B7" w14:textId="77777777" w:rsidTr="00996901">
        <w:trPr>
          <w:cantSplit/>
          <w:jc w:val="center"/>
        </w:trPr>
        <w:tc>
          <w:tcPr>
            <w:tcW w:w="0" w:type="auto"/>
            <w:shd w:val="clear" w:color="auto" w:fill="auto"/>
            <w:vAlign w:val="center"/>
          </w:tcPr>
          <w:p w14:paraId="1393D6F5" w14:textId="77777777" w:rsidR="00161959" w:rsidRPr="00AB5BC9" w:rsidRDefault="00161959" w:rsidP="00996901">
            <w:pPr>
              <w:jc w:val="center"/>
            </w:pPr>
            <w:proofErr w:type="spellStart"/>
            <w:r w:rsidRPr="00AB5BC9">
              <w:t>Negele</w:t>
            </w:r>
            <w:proofErr w:type="spellEnd"/>
            <w:r w:rsidRPr="00AB5BC9">
              <w:t xml:space="preserve"> et al., 2004</w:t>
            </w:r>
          </w:p>
          <w:p w14:paraId="29AA26AF" w14:textId="77777777" w:rsidR="00161959" w:rsidRPr="00AB5BC9" w:rsidRDefault="00161959" w:rsidP="00996901">
            <w:pPr>
              <w:jc w:val="center"/>
            </w:pPr>
            <w:r w:rsidRPr="00AB5BC9">
              <w:t>(Germany)</w:t>
            </w:r>
          </w:p>
        </w:tc>
        <w:tc>
          <w:tcPr>
            <w:tcW w:w="0" w:type="auto"/>
            <w:shd w:val="clear" w:color="auto" w:fill="auto"/>
            <w:vAlign w:val="center"/>
          </w:tcPr>
          <w:p w14:paraId="7F9ACB75" w14:textId="77777777" w:rsidR="00161959" w:rsidRPr="00AB5BC9" w:rsidRDefault="00161959" w:rsidP="00996901">
            <w:pPr>
              <w:jc w:val="center"/>
            </w:pPr>
            <w:r w:rsidRPr="00AB5BC9">
              <w:t>1997-1999</w:t>
            </w:r>
          </w:p>
        </w:tc>
        <w:tc>
          <w:tcPr>
            <w:tcW w:w="0" w:type="auto"/>
            <w:shd w:val="clear" w:color="auto" w:fill="auto"/>
            <w:vAlign w:val="center"/>
          </w:tcPr>
          <w:p w14:paraId="707C3712" w14:textId="77777777" w:rsidR="00161959" w:rsidRPr="00AB5BC9" w:rsidRDefault="00161959" w:rsidP="00996901">
            <w:pPr>
              <w:jc w:val="center"/>
            </w:pPr>
            <w:r w:rsidRPr="00AB5BC9">
              <w:t>0-2 years</w:t>
            </w:r>
          </w:p>
        </w:tc>
        <w:tc>
          <w:tcPr>
            <w:tcW w:w="0" w:type="auto"/>
            <w:shd w:val="clear" w:color="auto" w:fill="auto"/>
            <w:vAlign w:val="center"/>
          </w:tcPr>
          <w:p w14:paraId="68599935" w14:textId="77777777" w:rsidR="00161959" w:rsidRPr="00AB5BC9" w:rsidRDefault="00161959" w:rsidP="00996901">
            <w:pPr>
              <w:jc w:val="center"/>
            </w:pPr>
            <w:r w:rsidRPr="00AB5BC9">
              <w:t>Cesarean section</w:t>
            </w:r>
          </w:p>
        </w:tc>
        <w:tc>
          <w:tcPr>
            <w:tcW w:w="0" w:type="auto"/>
            <w:shd w:val="clear" w:color="auto" w:fill="auto"/>
            <w:vAlign w:val="center"/>
          </w:tcPr>
          <w:p w14:paraId="50578734" w14:textId="504F9593" w:rsidR="00161959" w:rsidRPr="00AB5BC9" w:rsidRDefault="00161959" w:rsidP="00996901">
            <w:pPr>
              <w:jc w:val="center"/>
              <w:rPr>
                <w:b/>
              </w:rPr>
            </w:pPr>
            <w:r w:rsidRPr="00AB5BC9">
              <w:rPr>
                <w:b/>
              </w:rPr>
              <w:t>Wheezing</w:t>
            </w:r>
          </w:p>
          <w:p w14:paraId="48EAC6E2" w14:textId="77777777" w:rsidR="00161959" w:rsidRPr="00AB5BC9" w:rsidRDefault="00161959" w:rsidP="00996901">
            <w:pPr>
              <w:jc w:val="center"/>
              <w:rPr>
                <w:i/>
              </w:rPr>
            </w:pPr>
            <w:r w:rsidRPr="00AB5BC9">
              <w:rPr>
                <w:i/>
              </w:rPr>
              <w:t>Ever wheeze</w:t>
            </w:r>
          </w:p>
          <w:p w14:paraId="71DCA2A4" w14:textId="77777777" w:rsidR="00161959" w:rsidRPr="00AB5BC9" w:rsidRDefault="00161959" w:rsidP="00996901">
            <w:pPr>
              <w:jc w:val="center"/>
            </w:pPr>
            <w:r w:rsidRPr="00AB5BC9">
              <w:t>OR: 1.31 (1.02-1.68)</w:t>
            </w:r>
          </w:p>
          <w:p w14:paraId="385865EA" w14:textId="77777777" w:rsidR="00161959" w:rsidRPr="00AB5BC9" w:rsidRDefault="00161959" w:rsidP="00996901">
            <w:pPr>
              <w:jc w:val="center"/>
              <w:rPr>
                <w:i/>
              </w:rPr>
            </w:pPr>
            <w:r w:rsidRPr="00AB5BC9">
              <w:rPr>
                <w:i/>
              </w:rPr>
              <w:t>Recurrent wheeze</w:t>
            </w:r>
          </w:p>
          <w:p w14:paraId="324A910F" w14:textId="77777777" w:rsidR="00161959" w:rsidRPr="00AB5BC9" w:rsidRDefault="00161959" w:rsidP="00996901">
            <w:pPr>
              <w:jc w:val="center"/>
            </w:pPr>
            <w:r w:rsidRPr="00AB5BC9">
              <w:t>OR: 1.41 (1.02-1.96)</w:t>
            </w:r>
          </w:p>
          <w:p w14:paraId="71ABB820" w14:textId="77777777" w:rsidR="00161959" w:rsidRPr="00AB5BC9" w:rsidRDefault="00161959" w:rsidP="00996901">
            <w:pPr>
              <w:jc w:val="center"/>
              <w:rPr>
                <w:i/>
              </w:rPr>
            </w:pPr>
            <w:r w:rsidRPr="00AB5BC9">
              <w:rPr>
                <w:i/>
              </w:rPr>
              <w:t>Ever Wheeze w/o resp. infection</w:t>
            </w:r>
          </w:p>
          <w:p w14:paraId="63C38EFF" w14:textId="77777777" w:rsidR="00161959" w:rsidRPr="00AB5BC9" w:rsidRDefault="00161959" w:rsidP="00996901">
            <w:pPr>
              <w:jc w:val="center"/>
            </w:pPr>
            <w:r w:rsidRPr="00AB5BC9">
              <w:t>OR: 0.92 (0.49-1.74)</w:t>
            </w:r>
          </w:p>
        </w:tc>
      </w:tr>
      <w:tr w:rsidR="00996901" w:rsidRPr="00AB5BC9" w14:paraId="7FD1E65E" w14:textId="77777777" w:rsidTr="00996901">
        <w:trPr>
          <w:cantSplit/>
          <w:jc w:val="center"/>
        </w:trPr>
        <w:tc>
          <w:tcPr>
            <w:tcW w:w="0" w:type="auto"/>
            <w:shd w:val="clear" w:color="auto" w:fill="auto"/>
            <w:vAlign w:val="center"/>
          </w:tcPr>
          <w:p w14:paraId="391B9498" w14:textId="77777777" w:rsidR="00161959" w:rsidRPr="00AB5BC9" w:rsidRDefault="00161959" w:rsidP="00996901">
            <w:pPr>
              <w:jc w:val="center"/>
            </w:pPr>
            <w:proofErr w:type="spellStart"/>
            <w:r w:rsidRPr="00AB5BC9">
              <w:t>Rusconi</w:t>
            </w:r>
            <w:proofErr w:type="spellEnd"/>
            <w:r w:rsidRPr="00AB5BC9">
              <w:t xml:space="preserve"> et al., 2007</w:t>
            </w:r>
          </w:p>
          <w:p w14:paraId="72206042" w14:textId="77777777" w:rsidR="00161959" w:rsidRPr="00AB5BC9" w:rsidRDefault="00161959" w:rsidP="00996901">
            <w:pPr>
              <w:jc w:val="center"/>
            </w:pPr>
            <w:r w:rsidRPr="00AB5BC9">
              <w:t>(Italy)</w:t>
            </w:r>
          </w:p>
        </w:tc>
        <w:tc>
          <w:tcPr>
            <w:tcW w:w="0" w:type="auto"/>
            <w:shd w:val="clear" w:color="auto" w:fill="auto"/>
            <w:vAlign w:val="center"/>
          </w:tcPr>
          <w:p w14:paraId="5F19CA65" w14:textId="77777777" w:rsidR="00161959" w:rsidRPr="00AB5BC9" w:rsidRDefault="00161959" w:rsidP="00996901">
            <w:pPr>
              <w:jc w:val="center"/>
            </w:pPr>
            <w:r w:rsidRPr="00AB5BC9">
              <w:t>2002</w:t>
            </w:r>
          </w:p>
        </w:tc>
        <w:tc>
          <w:tcPr>
            <w:tcW w:w="0" w:type="auto"/>
            <w:shd w:val="clear" w:color="auto" w:fill="auto"/>
            <w:vAlign w:val="center"/>
          </w:tcPr>
          <w:p w14:paraId="7B767FCC" w14:textId="77777777" w:rsidR="00161959" w:rsidRPr="00AB5BC9" w:rsidRDefault="00161959" w:rsidP="00996901">
            <w:pPr>
              <w:jc w:val="center"/>
            </w:pPr>
            <w:r w:rsidRPr="00AB5BC9">
              <w:t>6-7 years</w:t>
            </w:r>
          </w:p>
        </w:tc>
        <w:tc>
          <w:tcPr>
            <w:tcW w:w="0" w:type="auto"/>
            <w:shd w:val="clear" w:color="auto" w:fill="auto"/>
            <w:vAlign w:val="center"/>
          </w:tcPr>
          <w:p w14:paraId="0C119FA9" w14:textId="77777777" w:rsidR="00161959" w:rsidRPr="00AB5BC9" w:rsidRDefault="00161959" w:rsidP="00996901">
            <w:pPr>
              <w:jc w:val="center"/>
            </w:pPr>
            <w:r w:rsidRPr="00AB5BC9">
              <w:t>Cesarean delivery</w:t>
            </w:r>
          </w:p>
        </w:tc>
        <w:tc>
          <w:tcPr>
            <w:tcW w:w="0" w:type="auto"/>
            <w:shd w:val="clear" w:color="auto" w:fill="auto"/>
            <w:vAlign w:val="center"/>
          </w:tcPr>
          <w:p w14:paraId="1B26D543" w14:textId="182A0D42" w:rsidR="00161959" w:rsidRPr="00AB5BC9" w:rsidRDefault="00161959" w:rsidP="00996901">
            <w:pPr>
              <w:jc w:val="center"/>
              <w:rPr>
                <w:b/>
              </w:rPr>
            </w:pPr>
            <w:r w:rsidRPr="00AB5BC9">
              <w:rPr>
                <w:b/>
              </w:rPr>
              <w:t>Wheezing</w:t>
            </w:r>
          </w:p>
          <w:p w14:paraId="3BD02E07" w14:textId="77777777" w:rsidR="00161959" w:rsidRPr="00AB5BC9" w:rsidRDefault="00161959" w:rsidP="00996901">
            <w:pPr>
              <w:jc w:val="center"/>
              <w:rPr>
                <w:i/>
              </w:rPr>
            </w:pPr>
            <w:r w:rsidRPr="00AB5BC9">
              <w:rPr>
                <w:i/>
              </w:rPr>
              <w:t>Transient:</w:t>
            </w:r>
          </w:p>
          <w:p w14:paraId="3C828F58" w14:textId="77777777" w:rsidR="00161959" w:rsidRPr="00AB5BC9" w:rsidRDefault="00161959" w:rsidP="00996901">
            <w:pPr>
              <w:jc w:val="center"/>
              <w:rPr>
                <w:i/>
              </w:rPr>
            </w:pPr>
            <w:r w:rsidRPr="00AB5BC9">
              <w:t xml:space="preserve">OR 1.04 (0.90–1.20) </w:t>
            </w:r>
            <w:r w:rsidRPr="00AB5BC9">
              <w:rPr>
                <w:i/>
              </w:rPr>
              <w:t>Persistent:</w:t>
            </w:r>
          </w:p>
          <w:p w14:paraId="77C203C6" w14:textId="77777777" w:rsidR="00161959" w:rsidRPr="00AB5BC9" w:rsidRDefault="00161959" w:rsidP="00996901">
            <w:pPr>
              <w:jc w:val="center"/>
            </w:pPr>
            <w:r w:rsidRPr="00AB5BC9">
              <w:t>OR 1.12 (0.93–1.36)</w:t>
            </w:r>
          </w:p>
          <w:p w14:paraId="6917B6D7" w14:textId="77777777" w:rsidR="00161959" w:rsidRPr="00AB5BC9" w:rsidRDefault="00161959" w:rsidP="00996901">
            <w:pPr>
              <w:jc w:val="center"/>
              <w:rPr>
                <w:i/>
              </w:rPr>
            </w:pPr>
            <w:r w:rsidRPr="00AB5BC9">
              <w:rPr>
                <w:i/>
              </w:rPr>
              <w:t>Late-onset:</w:t>
            </w:r>
          </w:p>
          <w:p w14:paraId="4DCE564F" w14:textId="77777777" w:rsidR="00161959" w:rsidRPr="00AB5BC9" w:rsidRDefault="00161959" w:rsidP="00996901">
            <w:pPr>
              <w:jc w:val="center"/>
            </w:pPr>
            <w:r w:rsidRPr="00AB5BC9">
              <w:t>OR 0.99 (0.83–1.19)</w:t>
            </w:r>
          </w:p>
        </w:tc>
      </w:tr>
      <w:tr w:rsidR="00996901" w:rsidRPr="00AB5BC9" w14:paraId="11D7EFCA" w14:textId="77777777" w:rsidTr="00996901">
        <w:trPr>
          <w:cantSplit/>
          <w:jc w:val="center"/>
        </w:trPr>
        <w:tc>
          <w:tcPr>
            <w:tcW w:w="0" w:type="auto"/>
            <w:shd w:val="clear" w:color="auto" w:fill="auto"/>
            <w:vAlign w:val="center"/>
          </w:tcPr>
          <w:p w14:paraId="327FA3E7" w14:textId="77777777" w:rsidR="00161959" w:rsidRPr="00AB5BC9" w:rsidRDefault="00161959" w:rsidP="00996901">
            <w:pPr>
              <w:jc w:val="center"/>
            </w:pPr>
            <w:r w:rsidRPr="00AB5BC9">
              <w:t>Magnus et al., 2011</w:t>
            </w:r>
          </w:p>
        </w:tc>
        <w:tc>
          <w:tcPr>
            <w:tcW w:w="0" w:type="auto"/>
            <w:shd w:val="clear" w:color="auto" w:fill="auto"/>
            <w:vAlign w:val="center"/>
          </w:tcPr>
          <w:p w14:paraId="65BFA337" w14:textId="77777777" w:rsidR="00161959" w:rsidRPr="00AB5BC9" w:rsidRDefault="00161959" w:rsidP="00996901">
            <w:pPr>
              <w:jc w:val="center"/>
            </w:pPr>
            <w:r w:rsidRPr="00AB5BC9">
              <w:t>2001-2007</w:t>
            </w:r>
          </w:p>
        </w:tc>
        <w:tc>
          <w:tcPr>
            <w:tcW w:w="0" w:type="auto"/>
            <w:shd w:val="clear" w:color="auto" w:fill="auto"/>
            <w:vAlign w:val="center"/>
          </w:tcPr>
          <w:p w14:paraId="03E56E12" w14:textId="77777777" w:rsidR="00161959" w:rsidRPr="00AB5BC9" w:rsidRDefault="00161959" w:rsidP="00996901">
            <w:pPr>
              <w:jc w:val="center"/>
            </w:pPr>
            <w:r w:rsidRPr="00AB5BC9">
              <w:t>0-3 years</w:t>
            </w:r>
          </w:p>
        </w:tc>
        <w:tc>
          <w:tcPr>
            <w:tcW w:w="0" w:type="auto"/>
            <w:shd w:val="clear" w:color="auto" w:fill="auto"/>
            <w:vAlign w:val="center"/>
          </w:tcPr>
          <w:p w14:paraId="13BC4A09" w14:textId="77777777" w:rsidR="00161959" w:rsidRPr="00AB5BC9" w:rsidRDefault="00161959" w:rsidP="00996901">
            <w:pPr>
              <w:jc w:val="center"/>
            </w:pPr>
            <w:r w:rsidRPr="00AB5BC9">
              <w:t>Cesarean delivery:</w:t>
            </w:r>
          </w:p>
          <w:p w14:paraId="3970F62A" w14:textId="77777777" w:rsidR="00161959" w:rsidRPr="00AB5BC9" w:rsidRDefault="00161959" w:rsidP="00996901">
            <w:pPr>
              <w:jc w:val="center"/>
            </w:pPr>
            <w:r w:rsidRPr="00AB5BC9">
              <w:t>Overall</w:t>
            </w:r>
          </w:p>
          <w:p w14:paraId="3DA07A41" w14:textId="77777777" w:rsidR="00161959" w:rsidRPr="00AB5BC9" w:rsidRDefault="00161959" w:rsidP="00996901">
            <w:pPr>
              <w:jc w:val="center"/>
            </w:pPr>
            <w:r w:rsidRPr="00AB5BC9">
              <w:t>Acute</w:t>
            </w:r>
          </w:p>
          <w:p w14:paraId="507EF703" w14:textId="77777777" w:rsidR="00161959" w:rsidRPr="00AB5BC9" w:rsidRDefault="00161959" w:rsidP="00996901">
            <w:pPr>
              <w:jc w:val="center"/>
            </w:pPr>
            <w:r w:rsidRPr="00AB5BC9">
              <w:t>Elective</w:t>
            </w:r>
          </w:p>
        </w:tc>
        <w:tc>
          <w:tcPr>
            <w:tcW w:w="0" w:type="auto"/>
            <w:shd w:val="clear" w:color="auto" w:fill="auto"/>
            <w:vAlign w:val="center"/>
          </w:tcPr>
          <w:p w14:paraId="31D72168" w14:textId="204B6330" w:rsidR="00161959" w:rsidRPr="00AB5BC9" w:rsidRDefault="00161959" w:rsidP="00996901">
            <w:pPr>
              <w:jc w:val="center"/>
              <w:rPr>
                <w:b/>
              </w:rPr>
            </w:pPr>
            <w:r w:rsidRPr="00AB5BC9">
              <w:rPr>
                <w:b/>
              </w:rPr>
              <w:t>Wheezing</w:t>
            </w:r>
          </w:p>
          <w:p w14:paraId="25295B2A" w14:textId="0728E37C" w:rsidR="00161959" w:rsidRPr="00AB5BC9" w:rsidRDefault="00161959" w:rsidP="00996901">
            <w:pPr>
              <w:jc w:val="center"/>
              <w:rPr>
                <w:i/>
              </w:rPr>
            </w:pPr>
            <w:r w:rsidRPr="00AB5BC9">
              <w:rPr>
                <w:i/>
              </w:rPr>
              <w:t>Overall</w:t>
            </w:r>
          </w:p>
          <w:p w14:paraId="3E9B1F91" w14:textId="77777777" w:rsidR="00161959" w:rsidRPr="00AB5BC9" w:rsidRDefault="00161959" w:rsidP="00996901">
            <w:pPr>
              <w:jc w:val="center"/>
            </w:pPr>
            <w:r w:rsidRPr="00AB5BC9">
              <w:t>OR: 1.03 (0.99, 1.07)</w:t>
            </w:r>
          </w:p>
          <w:p w14:paraId="6016D830" w14:textId="77777777" w:rsidR="00161959" w:rsidRPr="00AB5BC9" w:rsidRDefault="00161959" w:rsidP="00996901">
            <w:pPr>
              <w:jc w:val="center"/>
              <w:rPr>
                <w:i/>
              </w:rPr>
            </w:pPr>
            <w:r w:rsidRPr="00AB5BC9">
              <w:rPr>
                <w:i/>
              </w:rPr>
              <w:t>Acute:</w:t>
            </w:r>
          </w:p>
          <w:p w14:paraId="67709375" w14:textId="77777777" w:rsidR="00161959" w:rsidRPr="00AB5BC9" w:rsidRDefault="00161959" w:rsidP="00996901">
            <w:pPr>
              <w:jc w:val="center"/>
            </w:pPr>
            <w:r w:rsidRPr="00AB5BC9">
              <w:t>OR: 1.04 (0.99, 1.09)</w:t>
            </w:r>
          </w:p>
          <w:p w14:paraId="64D5F087" w14:textId="77777777" w:rsidR="00161959" w:rsidRPr="00AB5BC9" w:rsidRDefault="00161959" w:rsidP="00996901">
            <w:pPr>
              <w:jc w:val="center"/>
              <w:rPr>
                <w:i/>
              </w:rPr>
            </w:pPr>
            <w:r w:rsidRPr="00AB5BC9">
              <w:rPr>
                <w:i/>
              </w:rPr>
              <w:t>Elective:</w:t>
            </w:r>
          </w:p>
          <w:p w14:paraId="7E796300" w14:textId="77777777" w:rsidR="00161959" w:rsidRPr="00AB5BC9" w:rsidRDefault="00161959" w:rsidP="00996901">
            <w:pPr>
              <w:jc w:val="center"/>
            </w:pPr>
            <w:r w:rsidRPr="00AB5BC9">
              <w:t>OR: 1.00 (0.94, 1.07)</w:t>
            </w:r>
          </w:p>
        </w:tc>
      </w:tr>
      <w:tr w:rsidR="00996901" w:rsidRPr="00AB5BC9" w14:paraId="7296D107" w14:textId="77777777" w:rsidTr="00996901">
        <w:trPr>
          <w:cantSplit/>
          <w:jc w:val="center"/>
        </w:trPr>
        <w:tc>
          <w:tcPr>
            <w:tcW w:w="0" w:type="auto"/>
            <w:shd w:val="clear" w:color="auto" w:fill="auto"/>
            <w:vAlign w:val="center"/>
          </w:tcPr>
          <w:p w14:paraId="2416C45E" w14:textId="77777777" w:rsidR="00161959" w:rsidRPr="00AB5BC9" w:rsidRDefault="00161959" w:rsidP="00996901">
            <w:pPr>
              <w:jc w:val="center"/>
            </w:pPr>
            <w:r w:rsidRPr="00AB5BC9">
              <w:t>Menezes et al., 2011</w:t>
            </w:r>
          </w:p>
        </w:tc>
        <w:tc>
          <w:tcPr>
            <w:tcW w:w="0" w:type="auto"/>
            <w:shd w:val="clear" w:color="auto" w:fill="auto"/>
            <w:vAlign w:val="center"/>
          </w:tcPr>
          <w:p w14:paraId="18781587" w14:textId="77777777" w:rsidR="00161959" w:rsidRPr="00AB5BC9" w:rsidRDefault="00161959" w:rsidP="00996901">
            <w:pPr>
              <w:jc w:val="center"/>
            </w:pPr>
            <w:r w:rsidRPr="00AB5BC9">
              <w:t>1993 and 2004</w:t>
            </w:r>
          </w:p>
        </w:tc>
        <w:tc>
          <w:tcPr>
            <w:tcW w:w="0" w:type="auto"/>
            <w:shd w:val="clear" w:color="auto" w:fill="auto"/>
            <w:vAlign w:val="center"/>
          </w:tcPr>
          <w:p w14:paraId="51DEAB8B" w14:textId="77777777" w:rsidR="00161959" w:rsidRPr="00AB5BC9" w:rsidRDefault="00161959" w:rsidP="00996901">
            <w:pPr>
              <w:jc w:val="center"/>
            </w:pPr>
            <w:r w:rsidRPr="00AB5BC9">
              <w:t>4, 11, and 15 years</w:t>
            </w:r>
          </w:p>
        </w:tc>
        <w:tc>
          <w:tcPr>
            <w:tcW w:w="0" w:type="auto"/>
            <w:shd w:val="clear" w:color="auto" w:fill="auto"/>
            <w:vAlign w:val="center"/>
          </w:tcPr>
          <w:p w14:paraId="6667C29E" w14:textId="77777777" w:rsidR="00161959" w:rsidRPr="00AB5BC9" w:rsidRDefault="00161959" w:rsidP="00996901">
            <w:pPr>
              <w:jc w:val="center"/>
            </w:pPr>
            <w:r w:rsidRPr="00AB5BC9">
              <w:t>Cesarean delivery</w:t>
            </w:r>
          </w:p>
        </w:tc>
        <w:tc>
          <w:tcPr>
            <w:tcW w:w="0" w:type="auto"/>
            <w:shd w:val="clear" w:color="auto" w:fill="auto"/>
            <w:vAlign w:val="center"/>
          </w:tcPr>
          <w:p w14:paraId="35A22069" w14:textId="46ABC49E" w:rsidR="00161959" w:rsidRPr="00AB5BC9" w:rsidRDefault="00161959" w:rsidP="00996901">
            <w:pPr>
              <w:jc w:val="center"/>
              <w:rPr>
                <w:b/>
              </w:rPr>
            </w:pPr>
            <w:r w:rsidRPr="00AB5BC9">
              <w:rPr>
                <w:b/>
              </w:rPr>
              <w:t>Wheezing</w:t>
            </w:r>
          </w:p>
          <w:p w14:paraId="27C21D09" w14:textId="46A2C08F" w:rsidR="00161959" w:rsidRPr="00AB5BC9" w:rsidRDefault="00161959" w:rsidP="00996901">
            <w:pPr>
              <w:jc w:val="center"/>
              <w:rPr>
                <w:i/>
              </w:rPr>
            </w:pPr>
            <w:r w:rsidRPr="00AB5BC9">
              <w:rPr>
                <w:i/>
              </w:rPr>
              <w:t>Current/Persistent</w:t>
            </w:r>
          </w:p>
          <w:p w14:paraId="5CE0A148" w14:textId="77777777" w:rsidR="00161959" w:rsidRPr="00AB5BC9" w:rsidRDefault="00161959" w:rsidP="00996901">
            <w:pPr>
              <w:jc w:val="center"/>
              <w:rPr>
                <w:i/>
              </w:rPr>
            </w:pPr>
            <w:r w:rsidRPr="00AB5BC9">
              <w:rPr>
                <w:i/>
              </w:rPr>
              <w:t>1993:</w:t>
            </w:r>
          </w:p>
          <w:p w14:paraId="30983E25" w14:textId="77777777" w:rsidR="00161959" w:rsidRPr="00AB5BC9" w:rsidRDefault="00161959" w:rsidP="00996901">
            <w:pPr>
              <w:jc w:val="center"/>
              <w:rPr>
                <w:u w:val="single"/>
              </w:rPr>
            </w:pPr>
            <w:r w:rsidRPr="00AB5BC9">
              <w:rPr>
                <w:u w:val="single"/>
              </w:rPr>
              <w:t xml:space="preserve">4 </w:t>
            </w:r>
            <w:proofErr w:type="spellStart"/>
            <w:r w:rsidRPr="00AB5BC9">
              <w:rPr>
                <w:u w:val="single"/>
              </w:rPr>
              <w:t>yr</w:t>
            </w:r>
            <w:proofErr w:type="spellEnd"/>
          </w:p>
          <w:p w14:paraId="5B94D600" w14:textId="77777777" w:rsidR="00161959" w:rsidRPr="00AB5BC9" w:rsidRDefault="00161959" w:rsidP="00996901">
            <w:pPr>
              <w:jc w:val="center"/>
            </w:pPr>
            <w:r w:rsidRPr="00AB5BC9">
              <w:t>OR: 1.16 (0.81-1.68)</w:t>
            </w:r>
          </w:p>
          <w:p w14:paraId="77E29F8E" w14:textId="77777777" w:rsidR="00161959" w:rsidRPr="00AB5BC9" w:rsidRDefault="00161959" w:rsidP="00996901">
            <w:pPr>
              <w:jc w:val="center"/>
              <w:rPr>
                <w:u w:val="single"/>
              </w:rPr>
            </w:pPr>
            <w:r w:rsidRPr="00AB5BC9">
              <w:rPr>
                <w:u w:val="single"/>
              </w:rPr>
              <w:t>11yr</w:t>
            </w:r>
          </w:p>
          <w:p w14:paraId="4C0FF775" w14:textId="77777777" w:rsidR="00161959" w:rsidRPr="00AB5BC9" w:rsidRDefault="00161959" w:rsidP="00996901">
            <w:pPr>
              <w:jc w:val="center"/>
            </w:pPr>
            <w:r w:rsidRPr="00AB5BC9">
              <w:t>OR: 1.18 (0.94-1.48)</w:t>
            </w:r>
          </w:p>
          <w:p w14:paraId="1B951A80" w14:textId="77777777" w:rsidR="00161959" w:rsidRPr="00AB5BC9" w:rsidRDefault="00161959" w:rsidP="00996901">
            <w:pPr>
              <w:jc w:val="center"/>
              <w:rPr>
                <w:u w:val="single"/>
              </w:rPr>
            </w:pPr>
            <w:r w:rsidRPr="00AB5BC9">
              <w:rPr>
                <w:u w:val="single"/>
              </w:rPr>
              <w:t>15yr</w:t>
            </w:r>
          </w:p>
          <w:p w14:paraId="42264F8E" w14:textId="77777777" w:rsidR="00161959" w:rsidRPr="00AB5BC9" w:rsidRDefault="00161959" w:rsidP="00996901">
            <w:pPr>
              <w:jc w:val="center"/>
            </w:pPr>
            <w:r w:rsidRPr="00AB5BC9">
              <w:t>OR: 1.02 (0.80-1.31)</w:t>
            </w:r>
          </w:p>
          <w:p w14:paraId="52C6D71F" w14:textId="77777777" w:rsidR="00161959" w:rsidRPr="00AB5BC9" w:rsidRDefault="00161959" w:rsidP="00996901">
            <w:pPr>
              <w:jc w:val="center"/>
              <w:rPr>
                <w:i/>
              </w:rPr>
            </w:pPr>
            <w:r w:rsidRPr="00AB5BC9">
              <w:rPr>
                <w:i/>
              </w:rPr>
              <w:t>2004: (sample size too small for 11 and 15)</w:t>
            </w:r>
          </w:p>
          <w:p w14:paraId="3137A69D" w14:textId="77777777" w:rsidR="00161959" w:rsidRPr="00AB5BC9" w:rsidRDefault="00161959" w:rsidP="00996901">
            <w:pPr>
              <w:jc w:val="center"/>
              <w:rPr>
                <w:u w:val="single"/>
              </w:rPr>
            </w:pPr>
            <w:r w:rsidRPr="00AB5BC9">
              <w:rPr>
                <w:u w:val="single"/>
              </w:rPr>
              <w:t>4yr</w:t>
            </w:r>
          </w:p>
          <w:p w14:paraId="3EFFB385" w14:textId="77777777" w:rsidR="00161959" w:rsidRPr="00AB5BC9" w:rsidRDefault="00161959" w:rsidP="00996901">
            <w:pPr>
              <w:jc w:val="center"/>
            </w:pPr>
            <w:r w:rsidRPr="00AB5BC9">
              <w:t>OR: 0.96 (0.81-1.15)</w:t>
            </w:r>
          </w:p>
        </w:tc>
      </w:tr>
      <w:tr w:rsidR="00996901" w:rsidRPr="00AB5BC9" w14:paraId="730D1BC1" w14:textId="77777777" w:rsidTr="00996901">
        <w:trPr>
          <w:cantSplit/>
          <w:jc w:val="center"/>
        </w:trPr>
        <w:tc>
          <w:tcPr>
            <w:tcW w:w="0" w:type="auto"/>
            <w:shd w:val="clear" w:color="auto" w:fill="auto"/>
            <w:vAlign w:val="center"/>
          </w:tcPr>
          <w:p w14:paraId="1EDDDFF9" w14:textId="77777777" w:rsidR="00161959" w:rsidRPr="00AB5BC9" w:rsidRDefault="00161959" w:rsidP="00996901">
            <w:pPr>
              <w:jc w:val="center"/>
            </w:pPr>
            <w:r w:rsidRPr="00AB5BC9">
              <w:lastRenderedPageBreak/>
              <w:t>van Nimwegen et al., 2011</w:t>
            </w:r>
          </w:p>
        </w:tc>
        <w:tc>
          <w:tcPr>
            <w:tcW w:w="0" w:type="auto"/>
            <w:shd w:val="clear" w:color="auto" w:fill="auto"/>
            <w:vAlign w:val="center"/>
          </w:tcPr>
          <w:p w14:paraId="40E6129F" w14:textId="77777777" w:rsidR="00161959" w:rsidRPr="00AB5BC9" w:rsidRDefault="00161959" w:rsidP="00996901">
            <w:pPr>
              <w:jc w:val="center"/>
            </w:pPr>
            <w:r w:rsidRPr="00AB5BC9">
              <w:t>2002 (ongoing)</w:t>
            </w:r>
          </w:p>
        </w:tc>
        <w:tc>
          <w:tcPr>
            <w:tcW w:w="0" w:type="auto"/>
            <w:shd w:val="clear" w:color="auto" w:fill="auto"/>
            <w:vAlign w:val="center"/>
          </w:tcPr>
          <w:p w14:paraId="55653C52" w14:textId="6CC1FBA6" w:rsidR="00161959" w:rsidRPr="00AB5BC9" w:rsidRDefault="00161959" w:rsidP="00996901">
            <w:pPr>
              <w:jc w:val="center"/>
            </w:pPr>
            <w:r w:rsidRPr="00AB5BC9">
              <w:t>0-7 years</w:t>
            </w:r>
          </w:p>
        </w:tc>
        <w:tc>
          <w:tcPr>
            <w:tcW w:w="0" w:type="auto"/>
            <w:shd w:val="clear" w:color="auto" w:fill="auto"/>
            <w:vAlign w:val="center"/>
          </w:tcPr>
          <w:p w14:paraId="27C7F879" w14:textId="77777777" w:rsidR="00161959" w:rsidRPr="00AB5BC9" w:rsidRDefault="00161959" w:rsidP="00996901">
            <w:pPr>
              <w:jc w:val="center"/>
            </w:pPr>
            <w:r w:rsidRPr="00AB5BC9">
              <w:t>Parents that have atopy: Cesarean section</w:t>
            </w:r>
          </w:p>
          <w:p w14:paraId="3D93F5E6" w14:textId="77777777" w:rsidR="00161959" w:rsidRPr="00AB5BC9" w:rsidRDefault="00161959" w:rsidP="00996901">
            <w:pPr>
              <w:jc w:val="center"/>
            </w:pPr>
            <w:r w:rsidRPr="00AB5BC9">
              <w:t>Vaginal home delivery</w:t>
            </w:r>
          </w:p>
        </w:tc>
        <w:tc>
          <w:tcPr>
            <w:tcW w:w="0" w:type="auto"/>
            <w:shd w:val="clear" w:color="auto" w:fill="auto"/>
            <w:vAlign w:val="center"/>
          </w:tcPr>
          <w:p w14:paraId="704D5E61" w14:textId="68DFF701" w:rsidR="00161959" w:rsidRPr="00AB5BC9" w:rsidRDefault="00161959" w:rsidP="00996901">
            <w:pPr>
              <w:jc w:val="center"/>
              <w:rPr>
                <w:b/>
              </w:rPr>
            </w:pPr>
            <w:r w:rsidRPr="00AB5BC9">
              <w:rPr>
                <w:b/>
              </w:rPr>
              <w:t>Wheezing</w:t>
            </w:r>
          </w:p>
          <w:p w14:paraId="632AA9AB" w14:textId="77777777" w:rsidR="00161959" w:rsidRPr="00AB5BC9" w:rsidRDefault="00161959" w:rsidP="00996901">
            <w:pPr>
              <w:jc w:val="center"/>
              <w:rPr>
                <w:i/>
              </w:rPr>
            </w:pPr>
            <w:r w:rsidRPr="00AB5BC9">
              <w:rPr>
                <w:i/>
              </w:rPr>
              <w:t>Unstratified:</w:t>
            </w:r>
          </w:p>
          <w:p w14:paraId="76BBFDD4" w14:textId="7313CA2F" w:rsidR="00161959" w:rsidRPr="00AB5BC9" w:rsidRDefault="00161959" w:rsidP="00996901">
            <w:pPr>
              <w:jc w:val="center"/>
              <w:rPr>
                <w:i/>
              </w:rPr>
            </w:pPr>
            <w:r w:rsidRPr="00AB5BC9">
              <w:rPr>
                <w:i/>
              </w:rPr>
              <w:t>Vaginal home</w:t>
            </w:r>
          </w:p>
          <w:p w14:paraId="25059FC2" w14:textId="77777777" w:rsidR="00161959" w:rsidRPr="00AB5BC9" w:rsidRDefault="00161959" w:rsidP="00996901">
            <w:pPr>
              <w:jc w:val="center"/>
            </w:pPr>
            <w:r w:rsidRPr="00AB5BC9">
              <w:t>OR: 0.88 (0.74-1.04)</w:t>
            </w:r>
          </w:p>
          <w:p w14:paraId="63CEA520" w14:textId="77777777" w:rsidR="00161959" w:rsidRPr="00AB5BC9" w:rsidRDefault="00161959" w:rsidP="00996901">
            <w:pPr>
              <w:jc w:val="center"/>
              <w:rPr>
                <w:i/>
              </w:rPr>
            </w:pPr>
            <w:r w:rsidRPr="00AB5BC9">
              <w:rPr>
                <w:i/>
              </w:rPr>
              <w:t>Cesarean section</w:t>
            </w:r>
          </w:p>
          <w:p w14:paraId="09A199B1" w14:textId="77777777" w:rsidR="00161959" w:rsidRPr="00AB5BC9" w:rsidRDefault="00161959" w:rsidP="00996901">
            <w:pPr>
              <w:jc w:val="center"/>
            </w:pPr>
            <w:r w:rsidRPr="00AB5BC9">
              <w:t>OR: 1.05 (0.82-1.33)</w:t>
            </w:r>
          </w:p>
          <w:p w14:paraId="1791BF58" w14:textId="77777777" w:rsidR="00161959" w:rsidRPr="00AB5BC9" w:rsidRDefault="00161959" w:rsidP="00996901">
            <w:pPr>
              <w:jc w:val="center"/>
              <w:rPr>
                <w:i/>
              </w:rPr>
            </w:pPr>
            <w:r w:rsidRPr="00AB5BC9">
              <w:rPr>
                <w:i/>
              </w:rPr>
              <w:t>Stratified:</w:t>
            </w:r>
          </w:p>
          <w:p w14:paraId="4D66549B" w14:textId="77777777" w:rsidR="00161959" w:rsidRPr="00AB5BC9" w:rsidRDefault="00161959" w:rsidP="00996901">
            <w:pPr>
              <w:jc w:val="center"/>
              <w:rPr>
                <w:i/>
              </w:rPr>
            </w:pPr>
            <w:r w:rsidRPr="00AB5BC9">
              <w:rPr>
                <w:i/>
              </w:rPr>
              <w:t>Parental atopy</w:t>
            </w:r>
          </w:p>
          <w:p w14:paraId="69C89CA4" w14:textId="77777777" w:rsidR="00161959" w:rsidRPr="00AB5BC9" w:rsidRDefault="00161959" w:rsidP="00996901">
            <w:pPr>
              <w:jc w:val="center"/>
              <w:rPr>
                <w:i/>
              </w:rPr>
            </w:pPr>
            <w:r w:rsidRPr="00AB5BC9">
              <w:rPr>
                <w:i/>
              </w:rPr>
              <w:t>Vaginal home</w:t>
            </w:r>
          </w:p>
          <w:p w14:paraId="502E33B7" w14:textId="77777777" w:rsidR="00161959" w:rsidRPr="00AB5BC9" w:rsidRDefault="00161959" w:rsidP="00996901">
            <w:pPr>
              <w:jc w:val="center"/>
            </w:pPr>
            <w:r w:rsidRPr="00AB5BC9">
              <w:t>OR: 0.89 (0.73-1.10)</w:t>
            </w:r>
          </w:p>
          <w:p w14:paraId="1782E227" w14:textId="77777777" w:rsidR="00161959" w:rsidRPr="00AB5BC9" w:rsidRDefault="00161959" w:rsidP="00996901">
            <w:pPr>
              <w:jc w:val="center"/>
              <w:rPr>
                <w:i/>
              </w:rPr>
            </w:pPr>
            <w:r w:rsidRPr="00AB5BC9">
              <w:rPr>
                <w:i/>
              </w:rPr>
              <w:t>Cesarean section</w:t>
            </w:r>
          </w:p>
          <w:p w14:paraId="132AB083" w14:textId="77777777" w:rsidR="00161959" w:rsidRPr="00AB5BC9" w:rsidRDefault="00161959" w:rsidP="00996901">
            <w:pPr>
              <w:jc w:val="center"/>
            </w:pPr>
            <w:r w:rsidRPr="00AB5BC9">
              <w:t>OR: 1.02 (0.77-1.36)</w:t>
            </w:r>
          </w:p>
          <w:p w14:paraId="67C249DC" w14:textId="77777777" w:rsidR="00161959" w:rsidRPr="00AB5BC9" w:rsidRDefault="00161959" w:rsidP="00996901">
            <w:pPr>
              <w:jc w:val="center"/>
              <w:rPr>
                <w:i/>
              </w:rPr>
            </w:pPr>
            <w:r w:rsidRPr="00AB5BC9">
              <w:rPr>
                <w:i/>
              </w:rPr>
              <w:t>No Parental atopy</w:t>
            </w:r>
          </w:p>
          <w:p w14:paraId="23986693" w14:textId="77777777" w:rsidR="00161959" w:rsidRPr="00AB5BC9" w:rsidRDefault="00161959" w:rsidP="00996901">
            <w:pPr>
              <w:jc w:val="center"/>
              <w:rPr>
                <w:i/>
              </w:rPr>
            </w:pPr>
            <w:r w:rsidRPr="00AB5BC9">
              <w:rPr>
                <w:i/>
              </w:rPr>
              <w:t>Vaginal home</w:t>
            </w:r>
          </w:p>
          <w:p w14:paraId="28A3CD3A" w14:textId="77777777" w:rsidR="00161959" w:rsidRPr="00AB5BC9" w:rsidRDefault="00161959" w:rsidP="00996901">
            <w:pPr>
              <w:jc w:val="center"/>
            </w:pPr>
            <w:r w:rsidRPr="00AB5BC9">
              <w:t>OR: 0.85 (0.63-1.15)</w:t>
            </w:r>
          </w:p>
          <w:p w14:paraId="2F04E9E9" w14:textId="77777777" w:rsidR="00161959" w:rsidRPr="00AB5BC9" w:rsidRDefault="00161959" w:rsidP="00996901">
            <w:pPr>
              <w:jc w:val="center"/>
              <w:rPr>
                <w:i/>
              </w:rPr>
            </w:pPr>
            <w:r w:rsidRPr="00AB5BC9">
              <w:rPr>
                <w:i/>
              </w:rPr>
              <w:t>Cesarean section</w:t>
            </w:r>
          </w:p>
          <w:p w14:paraId="6A8E6031" w14:textId="77777777" w:rsidR="00161959" w:rsidRPr="00AB5BC9" w:rsidRDefault="00161959" w:rsidP="00996901">
            <w:pPr>
              <w:jc w:val="center"/>
            </w:pPr>
            <w:r w:rsidRPr="00AB5BC9">
              <w:t>OR: 1.07 (0.70-1.65)</w:t>
            </w:r>
          </w:p>
        </w:tc>
      </w:tr>
    </w:tbl>
    <w:p w14:paraId="49CA5BDC" w14:textId="77777777" w:rsidR="004B69DC" w:rsidRDefault="004B69DC">
      <w:pPr>
        <w:rPr>
          <w:b/>
        </w:rPr>
      </w:pPr>
      <w:r>
        <w:rPr>
          <w:b/>
        </w:rPr>
        <w:br w:type="page"/>
      </w:r>
    </w:p>
    <w:p w14:paraId="538C53FD" w14:textId="1159DF1D" w:rsidR="00D354E7" w:rsidRDefault="00D354E7" w:rsidP="00C521F3">
      <w:pPr>
        <w:outlineLvl w:val="0"/>
        <w:rPr>
          <w:b/>
        </w:rPr>
      </w:pPr>
      <w:r w:rsidRPr="00D354E7">
        <w:rPr>
          <w:b/>
        </w:rPr>
        <w:lastRenderedPageBreak/>
        <w:t>Tables</w:t>
      </w:r>
    </w:p>
    <w:p w14:paraId="4462F80E" w14:textId="77777777" w:rsidR="00D354E7" w:rsidRDefault="00D354E7" w:rsidP="00C521F3">
      <w:pPr>
        <w:outlineLvl w:val="0"/>
        <w:rPr>
          <w:b/>
        </w:rPr>
      </w:pPr>
    </w:p>
    <w:p w14:paraId="108F6CFD" w14:textId="77777777" w:rsidR="00D354E7" w:rsidRPr="00484EC1" w:rsidRDefault="00D354E7" w:rsidP="00D354E7">
      <w:r w:rsidRPr="00020CC4">
        <w:rPr>
          <w:b/>
        </w:rPr>
        <w:t>Table 1.</w:t>
      </w:r>
      <w:r w:rsidRPr="00484EC1">
        <w:t xml:space="preserve"> The prevalence of wheezing among infants. </w:t>
      </w:r>
    </w:p>
    <w:p w14:paraId="6954E6DF" w14:textId="77777777" w:rsidR="00D354E7" w:rsidRPr="00484EC1" w:rsidRDefault="00D354E7" w:rsidP="00D354E7"/>
    <w:tbl>
      <w:tblPr>
        <w:tblW w:w="0" w:type="auto"/>
        <w:shd w:val="clear" w:color="auto" w:fill="FFFFFF"/>
        <w:tblLook w:val="04A0" w:firstRow="1" w:lastRow="0" w:firstColumn="1" w:lastColumn="0" w:noHBand="0" w:noVBand="1"/>
      </w:tblPr>
      <w:tblGrid>
        <w:gridCol w:w="3519"/>
        <w:gridCol w:w="1855"/>
        <w:gridCol w:w="1941"/>
        <w:gridCol w:w="2045"/>
      </w:tblGrid>
      <w:tr w:rsidR="00D354E7" w:rsidRPr="00484EC1" w14:paraId="6B055EB4" w14:textId="77777777" w:rsidTr="00D354E7">
        <w:trPr>
          <w:trHeight w:val="276"/>
        </w:trPr>
        <w:tc>
          <w:tcPr>
            <w:tcW w:w="3618" w:type="dxa"/>
            <w:vMerge w:val="restart"/>
            <w:tcBorders>
              <w:top w:val="single" w:sz="4" w:space="0" w:color="auto"/>
            </w:tcBorders>
            <w:shd w:val="clear" w:color="auto" w:fill="FFFFFF"/>
          </w:tcPr>
          <w:p w14:paraId="7929E55B" w14:textId="77777777" w:rsidR="00D354E7" w:rsidRPr="00484EC1" w:rsidRDefault="00D354E7" w:rsidP="00D354E7">
            <w:pPr>
              <w:jc w:val="center"/>
              <w:rPr>
                <w:b/>
                <w:bCs/>
              </w:rPr>
            </w:pPr>
          </w:p>
        </w:tc>
        <w:tc>
          <w:tcPr>
            <w:tcW w:w="1890" w:type="dxa"/>
            <w:tcBorders>
              <w:top w:val="single" w:sz="4" w:space="0" w:color="auto"/>
              <w:bottom w:val="single" w:sz="4" w:space="0" w:color="auto"/>
            </w:tcBorders>
            <w:shd w:val="clear" w:color="auto" w:fill="FFFFFF"/>
          </w:tcPr>
          <w:p w14:paraId="5750C6EC" w14:textId="77777777" w:rsidR="00D354E7" w:rsidRPr="00484EC1" w:rsidRDefault="00D354E7" w:rsidP="00D354E7">
            <w:pPr>
              <w:jc w:val="center"/>
              <w:rPr>
                <w:b/>
                <w:bCs/>
              </w:rPr>
            </w:pPr>
            <w:r w:rsidRPr="00484EC1">
              <w:rPr>
                <w:b/>
                <w:bCs/>
              </w:rPr>
              <w:t>month 3 (N=367)</w:t>
            </w:r>
          </w:p>
        </w:tc>
        <w:tc>
          <w:tcPr>
            <w:tcW w:w="1980" w:type="dxa"/>
            <w:tcBorders>
              <w:top w:val="single" w:sz="4" w:space="0" w:color="auto"/>
              <w:bottom w:val="single" w:sz="4" w:space="0" w:color="auto"/>
            </w:tcBorders>
            <w:shd w:val="clear" w:color="auto" w:fill="FFFFFF"/>
          </w:tcPr>
          <w:p w14:paraId="50EC371B" w14:textId="77777777" w:rsidR="00D354E7" w:rsidRPr="00484EC1" w:rsidRDefault="00D354E7" w:rsidP="00D354E7">
            <w:pPr>
              <w:jc w:val="center"/>
              <w:rPr>
                <w:b/>
                <w:bCs/>
              </w:rPr>
            </w:pPr>
            <w:r w:rsidRPr="00484EC1">
              <w:rPr>
                <w:b/>
                <w:bCs/>
              </w:rPr>
              <w:t>month 6 (N=362)</w:t>
            </w:r>
          </w:p>
        </w:tc>
        <w:tc>
          <w:tcPr>
            <w:tcW w:w="2088" w:type="dxa"/>
            <w:tcBorders>
              <w:top w:val="single" w:sz="4" w:space="0" w:color="auto"/>
              <w:bottom w:val="single" w:sz="4" w:space="0" w:color="auto"/>
            </w:tcBorders>
            <w:shd w:val="clear" w:color="auto" w:fill="FFFFFF"/>
          </w:tcPr>
          <w:p w14:paraId="110AEBD1" w14:textId="77777777" w:rsidR="00D354E7" w:rsidRPr="00484EC1" w:rsidRDefault="00D354E7" w:rsidP="00D354E7">
            <w:pPr>
              <w:jc w:val="center"/>
              <w:rPr>
                <w:b/>
                <w:bCs/>
              </w:rPr>
            </w:pPr>
            <w:r w:rsidRPr="00484EC1">
              <w:rPr>
                <w:b/>
                <w:bCs/>
              </w:rPr>
              <w:t>month 12 (N=367)</w:t>
            </w:r>
          </w:p>
        </w:tc>
      </w:tr>
      <w:tr w:rsidR="00D354E7" w:rsidRPr="00484EC1" w14:paraId="54544FE0" w14:textId="77777777" w:rsidTr="00D354E7">
        <w:trPr>
          <w:trHeight w:val="275"/>
        </w:trPr>
        <w:tc>
          <w:tcPr>
            <w:tcW w:w="3618" w:type="dxa"/>
            <w:vMerge/>
            <w:tcBorders>
              <w:bottom w:val="single" w:sz="4" w:space="0" w:color="auto"/>
            </w:tcBorders>
            <w:shd w:val="clear" w:color="auto" w:fill="FFFFFF"/>
          </w:tcPr>
          <w:p w14:paraId="480F1EEB" w14:textId="77777777" w:rsidR="00D354E7" w:rsidRPr="00484EC1" w:rsidRDefault="00D354E7" w:rsidP="00D354E7">
            <w:pPr>
              <w:jc w:val="center"/>
              <w:rPr>
                <w:b/>
                <w:bCs/>
              </w:rPr>
            </w:pPr>
          </w:p>
        </w:tc>
        <w:tc>
          <w:tcPr>
            <w:tcW w:w="1890" w:type="dxa"/>
            <w:tcBorders>
              <w:top w:val="single" w:sz="4" w:space="0" w:color="auto"/>
              <w:bottom w:val="single" w:sz="4" w:space="0" w:color="auto"/>
            </w:tcBorders>
            <w:shd w:val="clear" w:color="auto" w:fill="FFFFFF"/>
          </w:tcPr>
          <w:p w14:paraId="0721FD35" w14:textId="77777777" w:rsidR="00D354E7" w:rsidRPr="00484EC1" w:rsidRDefault="00D354E7" w:rsidP="00D354E7">
            <w:pPr>
              <w:jc w:val="center"/>
              <w:rPr>
                <w:b/>
              </w:rPr>
            </w:pPr>
            <w:r w:rsidRPr="00484EC1">
              <w:rPr>
                <w:b/>
              </w:rPr>
              <w:t>n (%)</w:t>
            </w:r>
          </w:p>
        </w:tc>
        <w:tc>
          <w:tcPr>
            <w:tcW w:w="1980" w:type="dxa"/>
            <w:tcBorders>
              <w:top w:val="single" w:sz="4" w:space="0" w:color="auto"/>
              <w:bottom w:val="single" w:sz="4" w:space="0" w:color="auto"/>
            </w:tcBorders>
            <w:shd w:val="clear" w:color="auto" w:fill="FFFFFF"/>
          </w:tcPr>
          <w:p w14:paraId="3DFB99F2" w14:textId="77777777" w:rsidR="00D354E7" w:rsidRPr="00484EC1" w:rsidRDefault="00D354E7" w:rsidP="00D354E7">
            <w:pPr>
              <w:jc w:val="center"/>
              <w:rPr>
                <w:b/>
              </w:rPr>
            </w:pPr>
            <w:r w:rsidRPr="00484EC1">
              <w:rPr>
                <w:b/>
              </w:rPr>
              <w:t>n (%)</w:t>
            </w:r>
          </w:p>
        </w:tc>
        <w:tc>
          <w:tcPr>
            <w:tcW w:w="2088" w:type="dxa"/>
            <w:tcBorders>
              <w:top w:val="single" w:sz="4" w:space="0" w:color="auto"/>
              <w:bottom w:val="single" w:sz="4" w:space="0" w:color="auto"/>
            </w:tcBorders>
            <w:shd w:val="clear" w:color="auto" w:fill="FFFFFF"/>
          </w:tcPr>
          <w:p w14:paraId="784D9B86" w14:textId="77777777" w:rsidR="00D354E7" w:rsidRPr="00484EC1" w:rsidRDefault="00D354E7" w:rsidP="00D354E7">
            <w:pPr>
              <w:jc w:val="center"/>
              <w:rPr>
                <w:b/>
              </w:rPr>
            </w:pPr>
            <w:r w:rsidRPr="00484EC1">
              <w:rPr>
                <w:b/>
              </w:rPr>
              <w:t>n (%)</w:t>
            </w:r>
          </w:p>
        </w:tc>
      </w:tr>
      <w:tr w:rsidR="00D354E7" w:rsidRPr="00484EC1" w14:paraId="2BCA9D37" w14:textId="77777777" w:rsidTr="00D354E7">
        <w:trPr>
          <w:trHeight w:val="296"/>
        </w:trPr>
        <w:tc>
          <w:tcPr>
            <w:tcW w:w="3618" w:type="dxa"/>
            <w:tcBorders>
              <w:top w:val="single" w:sz="4" w:space="0" w:color="auto"/>
            </w:tcBorders>
            <w:shd w:val="clear" w:color="auto" w:fill="FFFFFF"/>
          </w:tcPr>
          <w:p w14:paraId="4189294E" w14:textId="77777777" w:rsidR="00D354E7" w:rsidRPr="00484EC1" w:rsidRDefault="00D354E7" w:rsidP="00D354E7">
            <w:pPr>
              <w:jc w:val="center"/>
              <w:rPr>
                <w:b/>
                <w:bCs/>
              </w:rPr>
            </w:pPr>
            <w:r w:rsidRPr="00484EC1">
              <w:rPr>
                <w:b/>
                <w:bCs/>
              </w:rPr>
              <w:t xml:space="preserve">Any Wheezing </w:t>
            </w:r>
          </w:p>
        </w:tc>
        <w:tc>
          <w:tcPr>
            <w:tcW w:w="1890" w:type="dxa"/>
            <w:tcBorders>
              <w:top w:val="single" w:sz="4" w:space="0" w:color="auto"/>
            </w:tcBorders>
            <w:shd w:val="clear" w:color="auto" w:fill="FFFFFF"/>
          </w:tcPr>
          <w:p w14:paraId="46026283" w14:textId="77777777" w:rsidR="00D354E7" w:rsidRPr="00484EC1" w:rsidRDefault="00D354E7" w:rsidP="00D354E7">
            <w:pPr>
              <w:jc w:val="center"/>
            </w:pPr>
            <w:r w:rsidRPr="00484EC1">
              <w:t>103 (29.1%)</w:t>
            </w:r>
          </w:p>
        </w:tc>
        <w:tc>
          <w:tcPr>
            <w:tcW w:w="1980" w:type="dxa"/>
            <w:tcBorders>
              <w:top w:val="single" w:sz="4" w:space="0" w:color="auto"/>
            </w:tcBorders>
            <w:shd w:val="clear" w:color="auto" w:fill="FFFFFF"/>
          </w:tcPr>
          <w:p w14:paraId="648A18E0" w14:textId="77777777" w:rsidR="00D354E7" w:rsidRPr="00484EC1" w:rsidRDefault="00D354E7" w:rsidP="00D354E7">
            <w:pPr>
              <w:jc w:val="center"/>
            </w:pPr>
            <w:r w:rsidRPr="00484EC1">
              <w:t>71 (36.6%)</w:t>
            </w:r>
          </w:p>
        </w:tc>
        <w:tc>
          <w:tcPr>
            <w:tcW w:w="2088" w:type="dxa"/>
            <w:tcBorders>
              <w:top w:val="single" w:sz="4" w:space="0" w:color="auto"/>
            </w:tcBorders>
            <w:shd w:val="clear" w:color="auto" w:fill="FFFFFF"/>
          </w:tcPr>
          <w:p w14:paraId="20E928B0" w14:textId="77777777" w:rsidR="00D354E7" w:rsidRPr="00484EC1" w:rsidRDefault="00D354E7" w:rsidP="00D354E7">
            <w:pPr>
              <w:jc w:val="center"/>
            </w:pPr>
            <w:r w:rsidRPr="00484EC1">
              <w:t>101 (40.1%)</w:t>
            </w:r>
          </w:p>
        </w:tc>
      </w:tr>
      <w:tr w:rsidR="00D354E7" w:rsidRPr="00484EC1" w14:paraId="07B1F3E5" w14:textId="77777777" w:rsidTr="00D354E7">
        <w:tc>
          <w:tcPr>
            <w:tcW w:w="3618" w:type="dxa"/>
            <w:shd w:val="clear" w:color="auto" w:fill="FFFFFF"/>
          </w:tcPr>
          <w:p w14:paraId="16FE0014" w14:textId="77777777" w:rsidR="00D354E7" w:rsidRPr="00484EC1" w:rsidRDefault="00D354E7" w:rsidP="00D354E7">
            <w:pPr>
              <w:jc w:val="center"/>
              <w:rPr>
                <w:b/>
                <w:bCs/>
              </w:rPr>
            </w:pPr>
            <w:r w:rsidRPr="00484EC1">
              <w:rPr>
                <w:b/>
                <w:bCs/>
              </w:rPr>
              <w:t>Infectious Wheezing</w:t>
            </w:r>
          </w:p>
        </w:tc>
        <w:tc>
          <w:tcPr>
            <w:tcW w:w="1890" w:type="dxa"/>
            <w:shd w:val="clear" w:color="auto" w:fill="FFFFFF"/>
          </w:tcPr>
          <w:p w14:paraId="2955C27A" w14:textId="77777777" w:rsidR="00D354E7" w:rsidRPr="00484EC1" w:rsidRDefault="00D354E7" w:rsidP="00D354E7">
            <w:pPr>
              <w:jc w:val="center"/>
            </w:pPr>
            <w:r w:rsidRPr="00484EC1">
              <w:t>82 (23.8%)</w:t>
            </w:r>
          </w:p>
        </w:tc>
        <w:tc>
          <w:tcPr>
            <w:tcW w:w="1980" w:type="dxa"/>
            <w:shd w:val="clear" w:color="auto" w:fill="FFFFFF"/>
          </w:tcPr>
          <w:p w14:paraId="5A129989" w14:textId="77777777" w:rsidR="00D354E7" w:rsidRPr="00484EC1" w:rsidRDefault="00D354E7" w:rsidP="00D354E7">
            <w:pPr>
              <w:jc w:val="center"/>
            </w:pPr>
            <w:r w:rsidRPr="00484EC1">
              <w:t>65 (33.5%)</w:t>
            </w:r>
          </w:p>
        </w:tc>
        <w:tc>
          <w:tcPr>
            <w:tcW w:w="2088" w:type="dxa"/>
            <w:shd w:val="clear" w:color="auto" w:fill="FFFFFF"/>
          </w:tcPr>
          <w:p w14:paraId="16990718" w14:textId="77777777" w:rsidR="00D354E7" w:rsidRPr="00484EC1" w:rsidRDefault="00D354E7" w:rsidP="00D354E7">
            <w:pPr>
              <w:jc w:val="center"/>
            </w:pPr>
            <w:r w:rsidRPr="00484EC1">
              <w:t>97 (38.5%)</w:t>
            </w:r>
          </w:p>
        </w:tc>
      </w:tr>
      <w:tr w:rsidR="00D354E7" w:rsidRPr="00484EC1" w14:paraId="5E02FF76" w14:textId="77777777" w:rsidTr="00D354E7">
        <w:trPr>
          <w:trHeight w:val="414"/>
        </w:trPr>
        <w:tc>
          <w:tcPr>
            <w:tcW w:w="3618" w:type="dxa"/>
            <w:tcBorders>
              <w:bottom w:val="single" w:sz="4" w:space="0" w:color="auto"/>
            </w:tcBorders>
            <w:shd w:val="clear" w:color="auto" w:fill="FFFFFF"/>
          </w:tcPr>
          <w:p w14:paraId="50E6594E" w14:textId="77777777" w:rsidR="00D354E7" w:rsidRPr="00484EC1" w:rsidRDefault="00D354E7" w:rsidP="00D354E7">
            <w:pPr>
              <w:jc w:val="center"/>
              <w:rPr>
                <w:b/>
                <w:bCs/>
              </w:rPr>
            </w:pPr>
            <w:r w:rsidRPr="00484EC1">
              <w:rPr>
                <w:b/>
                <w:bCs/>
              </w:rPr>
              <w:t>Non-Infectious Wheezing</w:t>
            </w:r>
          </w:p>
        </w:tc>
        <w:tc>
          <w:tcPr>
            <w:tcW w:w="1890" w:type="dxa"/>
            <w:tcBorders>
              <w:bottom w:val="single" w:sz="4" w:space="0" w:color="auto"/>
            </w:tcBorders>
            <w:shd w:val="clear" w:color="auto" w:fill="FFFFFF"/>
          </w:tcPr>
          <w:p w14:paraId="2FFCD942" w14:textId="77777777" w:rsidR="00D354E7" w:rsidRPr="00484EC1" w:rsidRDefault="00D354E7" w:rsidP="00D354E7">
            <w:pPr>
              <w:jc w:val="center"/>
            </w:pPr>
            <w:r w:rsidRPr="00484EC1">
              <w:t>46 (13.0%)</w:t>
            </w:r>
          </w:p>
        </w:tc>
        <w:tc>
          <w:tcPr>
            <w:tcW w:w="1980" w:type="dxa"/>
            <w:tcBorders>
              <w:bottom w:val="single" w:sz="4" w:space="0" w:color="auto"/>
            </w:tcBorders>
            <w:shd w:val="clear" w:color="auto" w:fill="FFFFFF"/>
          </w:tcPr>
          <w:p w14:paraId="12277D3D" w14:textId="77777777" w:rsidR="00D354E7" w:rsidRPr="00484EC1" w:rsidRDefault="00D354E7" w:rsidP="00D354E7">
            <w:pPr>
              <w:jc w:val="center"/>
            </w:pPr>
            <w:r w:rsidRPr="00484EC1">
              <w:t>27 (14.0%)</w:t>
            </w:r>
          </w:p>
        </w:tc>
        <w:tc>
          <w:tcPr>
            <w:tcW w:w="2088" w:type="dxa"/>
            <w:tcBorders>
              <w:bottom w:val="single" w:sz="4" w:space="0" w:color="auto"/>
            </w:tcBorders>
            <w:shd w:val="clear" w:color="auto" w:fill="FFFFFF"/>
          </w:tcPr>
          <w:p w14:paraId="0FFC52D9" w14:textId="77777777" w:rsidR="00D354E7" w:rsidRPr="00484EC1" w:rsidRDefault="00D354E7" w:rsidP="00D354E7">
            <w:pPr>
              <w:jc w:val="center"/>
            </w:pPr>
            <w:r w:rsidRPr="00484EC1">
              <w:t>28 (11.1%)</w:t>
            </w:r>
          </w:p>
        </w:tc>
      </w:tr>
    </w:tbl>
    <w:p w14:paraId="340F2749" w14:textId="77777777" w:rsidR="00D354E7" w:rsidRDefault="00D354E7" w:rsidP="00D354E7">
      <w:pPr>
        <w:spacing w:line="480" w:lineRule="auto"/>
      </w:pPr>
    </w:p>
    <w:p w14:paraId="4944C008" w14:textId="7EFEB754" w:rsidR="00E46501" w:rsidRDefault="00E46501" w:rsidP="00C521F3">
      <w:pPr>
        <w:outlineLvl w:val="0"/>
        <w:rPr>
          <w:b/>
        </w:rPr>
      </w:pPr>
      <w:r>
        <w:rPr>
          <w:b/>
        </w:rPr>
        <w:br w:type="page"/>
      </w:r>
    </w:p>
    <w:p w14:paraId="7F77107F" w14:textId="77777777" w:rsidR="003B1454" w:rsidRPr="003B1454" w:rsidRDefault="003B1454" w:rsidP="003B1454">
      <w:pPr>
        <w:rPr>
          <w:b/>
          <w:bCs/>
        </w:rPr>
      </w:pPr>
    </w:p>
    <w:p w14:paraId="15C0D3B2" w14:textId="77777777" w:rsidR="003B1454" w:rsidRPr="003B1454" w:rsidRDefault="003B1454" w:rsidP="003B1454">
      <w:pPr>
        <w:rPr>
          <w:b/>
        </w:rPr>
      </w:pPr>
      <w:r w:rsidRPr="003B1454">
        <w:rPr>
          <w:b/>
        </w:rPr>
        <w:t xml:space="preserve">Table 2.  Characteristics of study population. </w:t>
      </w:r>
    </w:p>
    <w:p w14:paraId="21861B5F" w14:textId="77777777" w:rsidR="003B1454" w:rsidRPr="003B1454" w:rsidRDefault="003B1454" w:rsidP="003B1454">
      <w:pPr>
        <w:rPr>
          <w:b/>
        </w:rPr>
      </w:pPr>
    </w:p>
    <w:tbl>
      <w:tblPr>
        <w:tblpPr w:leftFromText="180" w:rightFromText="180" w:vertAnchor="text" w:tblpY="1"/>
        <w:tblW w:w="9630" w:type="dxa"/>
        <w:shd w:val="clear" w:color="auto" w:fill="FFFFFF"/>
        <w:tblLayout w:type="fixed"/>
        <w:tblLook w:val="04A0" w:firstRow="1" w:lastRow="0" w:firstColumn="1" w:lastColumn="0" w:noHBand="0" w:noVBand="1"/>
      </w:tblPr>
      <w:tblGrid>
        <w:gridCol w:w="2268"/>
        <w:gridCol w:w="1170"/>
        <w:gridCol w:w="630"/>
        <w:gridCol w:w="630"/>
        <w:gridCol w:w="1260"/>
        <w:gridCol w:w="612"/>
        <w:gridCol w:w="1260"/>
        <w:gridCol w:w="630"/>
        <w:gridCol w:w="1170"/>
      </w:tblGrid>
      <w:tr w:rsidR="003B1454" w:rsidRPr="003B1454" w14:paraId="1D17A471" w14:textId="77777777" w:rsidTr="00524B33">
        <w:trPr>
          <w:trHeight w:val="557"/>
        </w:trPr>
        <w:tc>
          <w:tcPr>
            <w:tcW w:w="3438" w:type="dxa"/>
            <w:gridSpan w:val="2"/>
            <w:tcBorders>
              <w:top w:val="single" w:sz="4" w:space="0" w:color="auto"/>
              <w:bottom w:val="single" w:sz="4" w:space="0" w:color="auto"/>
            </w:tcBorders>
            <w:shd w:val="clear" w:color="auto" w:fill="FFFFFF"/>
            <w:vAlign w:val="center"/>
          </w:tcPr>
          <w:p w14:paraId="30D4DED5" w14:textId="77777777" w:rsidR="003B1454" w:rsidRPr="003B1454" w:rsidRDefault="003B1454" w:rsidP="003B1454">
            <w:pPr>
              <w:rPr>
                <w:b/>
                <w:bCs/>
              </w:rPr>
            </w:pPr>
            <w:r w:rsidRPr="003B1454">
              <w:rPr>
                <w:b/>
                <w:bCs/>
              </w:rPr>
              <w:t>Characteristic</w:t>
            </w:r>
          </w:p>
          <w:p w14:paraId="71756A9E" w14:textId="77777777" w:rsidR="003B1454" w:rsidRPr="003B1454" w:rsidRDefault="003B1454" w:rsidP="003B1454">
            <w:pPr>
              <w:rPr>
                <w:b/>
                <w:bCs/>
              </w:rPr>
            </w:pPr>
            <w:r w:rsidRPr="003B1454">
              <w:rPr>
                <w:b/>
                <w:bCs/>
              </w:rPr>
              <w:t>(N=412)</w:t>
            </w:r>
          </w:p>
        </w:tc>
        <w:tc>
          <w:tcPr>
            <w:tcW w:w="630" w:type="dxa"/>
            <w:tcBorders>
              <w:top w:val="single" w:sz="4" w:space="0" w:color="auto"/>
              <w:bottom w:val="single" w:sz="4" w:space="0" w:color="auto"/>
            </w:tcBorders>
            <w:shd w:val="clear" w:color="auto" w:fill="FFFFFF"/>
            <w:vAlign w:val="center"/>
          </w:tcPr>
          <w:p w14:paraId="4088160D" w14:textId="77777777" w:rsidR="003B1454" w:rsidRPr="003B1454" w:rsidRDefault="003B1454" w:rsidP="003B1454">
            <w:pPr>
              <w:rPr>
                <w:b/>
                <w:bCs/>
              </w:rPr>
            </w:pPr>
          </w:p>
        </w:tc>
        <w:tc>
          <w:tcPr>
            <w:tcW w:w="1890" w:type="dxa"/>
            <w:gridSpan w:val="2"/>
            <w:tcBorders>
              <w:top w:val="single" w:sz="4" w:space="0" w:color="auto"/>
              <w:bottom w:val="single" w:sz="4" w:space="0" w:color="auto"/>
            </w:tcBorders>
            <w:shd w:val="clear" w:color="auto" w:fill="FFFFFF"/>
            <w:vAlign w:val="center"/>
          </w:tcPr>
          <w:p w14:paraId="3FC2C4DE" w14:textId="77777777" w:rsidR="003B1454" w:rsidRPr="003B1454" w:rsidRDefault="003B1454" w:rsidP="003B1454">
            <w:pPr>
              <w:rPr>
                <w:b/>
                <w:bCs/>
              </w:rPr>
            </w:pPr>
            <w:r w:rsidRPr="003B1454">
              <w:rPr>
                <w:b/>
                <w:bCs/>
              </w:rPr>
              <w:t>Any Wheezing</w:t>
            </w:r>
          </w:p>
          <w:p w14:paraId="2E0751D1" w14:textId="77777777" w:rsidR="003B1454" w:rsidRPr="003B1454" w:rsidRDefault="003B1454" w:rsidP="003B1454">
            <w:pPr>
              <w:rPr>
                <w:b/>
                <w:bCs/>
              </w:rPr>
            </w:pPr>
            <w:r w:rsidRPr="003B1454">
              <w:rPr>
                <w:b/>
                <w:bCs/>
              </w:rPr>
              <w:t>(N=367)</w:t>
            </w:r>
          </w:p>
        </w:tc>
        <w:tc>
          <w:tcPr>
            <w:tcW w:w="1872" w:type="dxa"/>
            <w:gridSpan w:val="2"/>
            <w:tcBorders>
              <w:top w:val="single" w:sz="4" w:space="0" w:color="auto"/>
              <w:bottom w:val="single" w:sz="4" w:space="0" w:color="auto"/>
            </w:tcBorders>
            <w:shd w:val="clear" w:color="auto" w:fill="FFFFFF"/>
            <w:vAlign w:val="center"/>
          </w:tcPr>
          <w:p w14:paraId="69DA783E" w14:textId="77777777" w:rsidR="003B1454" w:rsidRPr="003B1454" w:rsidRDefault="003B1454" w:rsidP="003B1454">
            <w:pPr>
              <w:rPr>
                <w:b/>
                <w:bCs/>
              </w:rPr>
            </w:pPr>
            <w:r w:rsidRPr="003B1454">
              <w:rPr>
                <w:b/>
                <w:bCs/>
              </w:rPr>
              <w:t>Infectious Wheezing</w:t>
            </w:r>
          </w:p>
          <w:p w14:paraId="7D43E100" w14:textId="77777777" w:rsidR="003B1454" w:rsidRPr="003B1454" w:rsidRDefault="003B1454" w:rsidP="003B1454">
            <w:pPr>
              <w:rPr>
                <w:b/>
                <w:bCs/>
              </w:rPr>
            </w:pPr>
            <w:r w:rsidRPr="003B1454">
              <w:rPr>
                <w:b/>
                <w:bCs/>
              </w:rPr>
              <w:t>(N=362)</w:t>
            </w:r>
          </w:p>
        </w:tc>
        <w:tc>
          <w:tcPr>
            <w:tcW w:w="1800" w:type="dxa"/>
            <w:gridSpan w:val="2"/>
            <w:tcBorders>
              <w:top w:val="single" w:sz="4" w:space="0" w:color="auto"/>
              <w:bottom w:val="single" w:sz="4" w:space="0" w:color="auto"/>
            </w:tcBorders>
            <w:shd w:val="clear" w:color="auto" w:fill="FFFFFF"/>
            <w:vAlign w:val="center"/>
          </w:tcPr>
          <w:p w14:paraId="301BAE38" w14:textId="77777777" w:rsidR="003B1454" w:rsidRPr="003B1454" w:rsidRDefault="003B1454" w:rsidP="003B1454">
            <w:pPr>
              <w:rPr>
                <w:b/>
                <w:bCs/>
              </w:rPr>
            </w:pPr>
            <w:r w:rsidRPr="003B1454">
              <w:rPr>
                <w:b/>
                <w:bCs/>
              </w:rPr>
              <w:t>Non-Infectious Wheezing</w:t>
            </w:r>
          </w:p>
          <w:p w14:paraId="30F75F81" w14:textId="77777777" w:rsidR="003B1454" w:rsidRPr="003B1454" w:rsidRDefault="003B1454" w:rsidP="003B1454">
            <w:pPr>
              <w:rPr>
                <w:b/>
                <w:bCs/>
              </w:rPr>
            </w:pPr>
            <w:r w:rsidRPr="003B1454">
              <w:rPr>
                <w:b/>
                <w:bCs/>
              </w:rPr>
              <w:t>(N=367)</w:t>
            </w:r>
          </w:p>
        </w:tc>
      </w:tr>
      <w:tr w:rsidR="003B1454" w:rsidRPr="003B1454" w14:paraId="26F9794B" w14:textId="77777777" w:rsidTr="00524B33">
        <w:trPr>
          <w:trHeight w:val="312"/>
        </w:trPr>
        <w:tc>
          <w:tcPr>
            <w:tcW w:w="3438" w:type="dxa"/>
            <w:gridSpan w:val="2"/>
            <w:tcBorders>
              <w:top w:val="single" w:sz="4" w:space="0" w:color="auto"/>
              <w:bottom w:val="single" w:sz="4" w:space="0" w:color="auto"/>
            </w:tcBorders>
            <w:shd w:val="clear" w:color="auto" w:fill="FFFFFF"/>
          </w:tcPr>
          <w:p w14:paraId="2F0C4EF4" w14:textId="77777777" w:rsidR="003B1454" w:rsidRPr="003B1454" w:rsidRDefault="003B1454" w:rsidP="003B1454">
            <w:pPr>
              <w:rPr>
                <w:b/>
                <w:bCs/>
              </w:rPr>
            </w:pPr>
          </w:p>
        </w:tc>
        <w:tc>
          <w:tcPr>
            <w:tcW w:w="630" w:type="dxa"/>
            <w:tcBorders>
              <w:top w:val="single" w:sz="4" w:space="0" w:color="auto"/>
              <w:bottom w:val="single" w:sz="4" w:space="0" w:color="auto"/>
            </w:tcBorders>
            <w:shd w:val="clear" w:color="auto" w:fill="FFFFFF"/>
          </w:tcPr>
          <w:p w14:paraId="063DC08F" w14:textId="77777777" w:rsidR="003B1454" w:rsidRPr="003B1454" w:rsidRDefault="003B1454" w:rsidP="003B1454">
            <w:pPr>
              <w:rPr>
                <w:b/>
              </w:rPr>
            </w:pPr>
            <w:r w:rsidRPr="003B1454">
              <w:rPr>
                <w:b/>
              </w:rPr>
              <w:t>N</w:t>
            </w:r>
          </w:p>
        </w:tc>
        <w:tc>
          <w:tcPr>
            <w:tcW w:w="630" w:type="dxa"/>
            <w:tcBorders>
              <w:top w:val="single" w:sz="4" w:space="0" w:color="auto"/>
              <w:bottom w:val="single" w:sz="4" w:space="0" w:color="auto"/>
            </w:tcBorders>
            <w:shd w:val="clear" w:color="auto" w:fill="FFFFFF"/>
          </w:tcPr>
          <w:p w14:paraId="0A10E03B" w14:textId="77777777" w:rsidR="003B1454" w:rsidRPr="003B1454" w:rsidRDefault="003B1454" w:rsidP="003B1454">
            <w:pPr>
              <w:rPr>
                <w:b/>
              </w:rPr>
            </w:pPr>
            <w:r w:rsidRPr="003B1454">
              <w:rPr>
                <w:b/>
              </w:rPr>
              <w:t>N</w:t>
            </w:r>
          </w:p>
        </w:tc>
        <w:tc>
          <w:tcPr>
            <w:tcW w:w="1260" w:type="dxa"/>
            <w:tcBorders>
              <w:top w:val="single" w:sz="4" w:space="0" w:color="auto"/>
              <w:bottom w:val="single" w:sz="4" w:space="0" w:color="auto"/>
            </w:tcBorders>
            <w:shd w:val="clear" w:color="auto" w:fill="FFFFFF"/>
          </w:tcPr>
          <w:p w14:paraId="4476E657" w14:textId="77777777" w:rsidR="003B1454" w:rsidRPr="003B1454" w:rsidRDefault="003B1454" w:rsidP="003B1454">
            <w:pPr>
              <w:rPr>
                <w:b/>
              </w:rPr>
            </w:pPr>
            <w:r w:rsidRPr="003B1454">
              <w:rPr>
                <w:b/>
              </w:rPr>
              <w:t>(n) %</w:t>
            </w:r>
          </w:p>
        </w:tc>
        <w:tc>
          <w:tcPr>
            <w:tcW w:w="612" w:type="dxa"/>
            <w:tcBorders>
              <w:top w:val="single" w:sz="4" w:space="0" w:color="auto"/>
              <w:bottom w:val="single" w:sz="4" w:space="0" w:color="auto"/>
            </w:tcBorders>
            <w:shd w:val="clear" w:color="auto" w:fill="FFFFFF"/>
          </w:tcPr>
          <w:p w14:paraId="206F6635" w14:textId="77777777" w:rsidR="003B1454" w:rsidRPr="003B1454" w:rsidRDefault="003B1454" w:rsidP="003B1454">
            <w:pPr>
              <w:rPr>
                <w:b/>
              </w:rPr>
            </w:pPr>
            <w:r w:rsidRPr="003B1454">
              <w:rPr>
                <w:b/>
              </w:rPr>
              <w:t>N</w:t>
            </w:r>
          </w:p>
        </w:tc>
        <w:tc>
          <w:tcPr>
            <w:tcW w:w="1260" w:type="dxa"/>
            <w:tcBorders>
              <w:top w:val="single" w:sz="4" w:space="0" w:color="auto"/>
              <w:bottom w:val="single" w:sz="4" w:space="0" w:color="auto"/>
            </w:tcBorders>
            <w:shd w:val="clear" w:color="auto" w:fill="FFFFFF"/>
          </w:tcPr>
          <w:p w14:paraId="6CB0C77B" w14:textId="77777777" w:rsidR="003B1454" w:rsidRPr="003B1454" w:rsidRDefault="003B1454" w:rsidP="003B1454">
            <w:pPr>
              <w:rPr>
                <w:b/>
              </w:rPr>
            </w:pPr>
            <w:r w:rsidRPr="003B1454">
              <w:rPr>
                <w:b/>
              </w:rPr>
              <w:t>(n) %</w:t>
            </w:r>
          </w:p>
        </w:tc>
        <w:tc>
          <w:tcPr>
            <w:tcW w:w="630" w:type="dxa"/>
            <w:tcBorders>
              <w:top w:val="single" w:sz="4" w:space="0" w:color="auto"/>
              <w:bottom w:val="single" w:sz="4" w:space="0" w:color="auto"/>
            </w:tcBorders>
            <w:shd w:val="clear" w:color="auto" w:fill="FFFFFF"/>
          </w:tcPr>
          <w:p w14:paraId="54E1BDC8" w14:textId="77777777" w:rsidR="003B1454" w:rsidRPr="003B1454" w:rsidRDefault="003B1454" w:rsidP="003B1454">
            <w:pPr>
              <w:rPr>
                <w:b/>
              </w:rPr>
            </w:pPr>
            <w:r w:rsidRPr="003B1454">
              <w:rPr>
                <w:b/>
              </w:rPr>
              <w:t>N</w:t>
            </w:r>
          </w:p>
        </w:tc>
        <w:tc>
          <w:tcPr>
            <w:tcW w:w="1170" w:type="dxa"/>
            <w:tcBorders>
              <w:top w:val="single" w:sz="4" w:space="0" w:color="auto"/>
              <w:bottom w:val="single" w:sz="4" w:space="0" w:color="auto"/>
            </w:tcBorders>
            <w:shd w:val="clear" w:color="auto" w:fill="FFFFFF"/>
          </w:tcPr>
          <w:p w14:paraId="733A847C" w14:textId="77777777" w:rsidR="003B1454" w:rsidRPr="003B1454" w:rsidRDefault="003B1454" w:rsidP="003B1454">
            <w:pPr>
              <w:rPr>
                <w:b/>
              </w:rPr>
            </w:pPr>
            <w:r w:rsidRPr="003B1454">
              <w:rPr>
                <w:b/>
              </w:rPr>
              <w:t>(n) %</w:t>
            </w:r>
          </w:p>
        </w:tc>
      </w:tr>
      <w:tr w:rsidR="003B1454" w:rsidRPr="003B1454" w14:paraId="1E42E0BB" w14:textId="77777777" w:rsidTr="00524B33">
        <w:trPr>
          <w:trHeight w:val="305"/>
        </w:trPr>
        <w:tc>
          <w:tcPr>
            <w:tcW w:w="2268" w:type="dxa"/>
            <w:vMerge w:val="restart"/>
            <w:tcBorders>
              <w:top w:val="single" w:sz="4" w:space="0" w:color="auto"/>
            </w:tcBorders>
            <w:shd w:val="clear" w:color="auto" w:fill="FFFFFF"/>
          </w:tcPr>
          <w:p w14:paraId="4BAEE99E" w14:textId="77777777" w:rsidR="003B1454" w:rsidRPr="003B1454" w:rsidRDefault="003B1454" w:rsidP="003B1454">
            <w:pPr>
              <w:rPr>
                <w:b/>
                <w:bCs/>
              </w:rPr>
            </w:pPr>
            <w:r w:rsidRPr="003B1454">
              <w:rPr>
                <w:b/>
                <w:bCs/>
              </w:rPr>
              <w:t>Prenatal Antibiotic Exposure</w:t>
            </w:r>
          </w:p>
        </w:tc>
        <w:tc>
          <w:tcPr>
            <w:tcW w:w="1170" w:type="dxa"/>
            <w:tcBorders>
              <w:top w:val="single" w:sz="4" w:space="0" w:color="auto"/>
            </w:tcBorders>
            <w:shd w:val="clear" w:color="auto" w:fill="FFFFFF"/>
          </w:tcPr>
          <w:p w14:paraId="10453528" w14:textId="77777777" w:rsidR="003B1454" w:rsidRPr="003B1454" w:rsidRDefault="003B1454" w:rsidP="003B1454">
            <w:pPr>
              <w:rPr>
                <w:b/>
              </w:rPr>
            </w:pPr>
            <w:r w:rsidRPr="003B1454">
              <w:rPr>
                <w:b/>
              </w:rPr>
              <w:t>yes</w:t>
            </w:r>
          </w:p>
        </w:tc>
        <w:tc>
          <w:tcPr>
            <w:tcW w:w="630" w:type="dxa"/>
            <w:tcBorders>
              <w:top w:val="single" w:sz="4" w:space="0" w:color="auto"/>
            </w:tcBorders>
            <w:shd w:val="clear" w:color="auto" w:fill="FFFFFF"/>
          </w:tcPr>
          <w:p w14:paraId="4A150271" w14:textId="77777777" w:rsidR="003B1454" w:rsidRPr="003B1454" w:rsidRDefault="003B1454" w:rsidP="003B1454">
            <w:r w:rsidRPr="003B1454">
              <w:t>85</w:t>
            </w:r>
          </w:p>
        </w:tc>
        <w:tc>
          <w:tcPr>
            <w:tcW w:w="630" w:type="dxa"/>
            <w:tcBorders>
              <w:top w:val="single" w:sz="4" w:space="0" w:color="auto"/>
            </w:tcBorders>
            <w:shd w:val="clear" w:color="auto" w:fill="FFFFFF"/>
          </w:tcPr>
          <w:p w14:paraId="230B8AC2" w14:textId="77777777" w:rsidR="003B1454" w:rsidRPr="003B1454" w:rsidRDefault="003B1454" w:rsidP="003B1454">
            <w:r w:rsidRPr="003B1454">
              <w:t>76</w:t>
            </w:r>
          </w:p>
        </w:tc>
        <w:tc>
          <w:tcPr>
            <w:tcW w:w="1260" w:type="dxa"/>
            <w:tcBorders>
              <w:top w:val="single" w:sz="4" w:space="0" w:color="auto"/>
            </w:tcBorders>
            <w:shd w:val="clear" w:color="auto" w:fill="FFFFFF"/>
          </w:tcPr>
          <w:p w14:paraId="0CD708ED" w14:textId="77777777" w:rsidR="003B1454" w:rsidRPr="003B1454" w:rsidRDefault="003B1454" w:rsidP="003B1454">
            <w:r w:rsidRPr="003B1454">
              <w:t>(36) 47.4</w:t>
            </w:r>
          </w:p>
        </w:tc>
        <w:tc>
          <w:tcPr>
            <w:tcW w:w="612" w:type="dxa"/>
            <w:tcBorders>
              <w:top w:val="single" w:sz="4" w:space="0" w:color="auto"/>
            </w:tcBorders>
            <w:shd w:val="clear" w:color="auto" w:fill="FFFFFF"/>
          </w:tcPr>
          <w:p w14:paraId="307E1469" w14:textId="77777777" w:rsidR="003B1454" w:rsidRPr="003B1454" w:rsidRDefault="003B1454" w:rsidP="003B1454">
            <w:r w:rsidRPr="003B1454">
              <w:t>74</w:t>
            </w:r>
          </w:p>
        </w:tc>
        <w:tc>
          <w:tcPr>
            <w:tcW w:w="1260" w:type="dxa"/>
            <w:tcBorders>
              <w:top w:val="single" w:sz="4" w:space="0" w:color="auto"/>
            </w:tcBorders>
            <w:shd w:val="clear" w:color="auto" w:fill="FFFFFF"/>
          </w:tcPr>
          <w:p w14:paraId="6FE1CF57" w14:textId="77777777" w:rsidR="003B1454" w:rsidRPr="003B1454" w:rsidRDefault="003B1454" w:rsidP="003B1454">
            <w:r w:rsidRPr="003B1454">
              <w:t>(32) 43.2</w:t>
            </w:r>
          </w:p>
        </w:tc>
        <w:tc>
          <w:tcPr>
            <w:tcW w:w="630" w:type="dxa"/>
            <w:tcBorders>
              <w:top w:val="single" w:sz="4" w:space="0" w:color="auto"/>
            </w:tcBorders>
            <w:shd w:val="clear" w:color="auto" w:fill="FFFFFF"/>
          </w:tcPr>
          <w:p w14:paraId="44DC3C95" w14:textId="77777777" w:rsidR="003B1454" w:rsidRPr="003B1454" w:rsidRDefault="003B1454" w:rsidP="003B1454">
            <w:r w:rsidRPr="003B1454">
              <w:t>76</w:t>
            </w:r>
          </w:p>
        </w:tc>
        <w:tc>
          <w:tcPr>
            <w:tcW w:w="1170" w:type="dxa"/>
            <w:tcBorders>
              <w:top w:val="single" w:sz="4" w:space="0" w:color="auto"/>
            </w:tcBorders>
            <w:shd w:val="clear" w:color="auto" w:fill="FFFFFF"/>
          </w:tcPr>
          <w:p w14:paraId="500D0342" w14:textId="77777777" w:rsidR="003B1454" w:rsidRPr="003B1454" w:rsidRDefault="003B1454" w:rsidP="003B1454">
            <w:r w:rsidRPr="003B1454">
              <w:t>(15) 19.7</w:t>
            </w:r>
          </w:p>
        </w:tc>
      </w:tr>
      <w:tr w:rsidR="003B1454" w:rsidRPr="003B1454" w14:paraId="58AEF6C6" w14:textId="77777777" w:rsidTr="00524B33">
        <w:trPr>
          <w:trHeight w:val="278"/>
        </w:trPr>
        <w:tc>
          <w:tcPr>
            <w:tcW w:w="2268" w:type="dxa"/>
            <w:vMerge/>
            <w:shd w:val="clear" w:color="auto" w:fill="FFFFFF"/>
          </w:tcPr>
          <w:p w14:paraId="06B4330A" w14:textId="77777777" w:rsidR="003B1454" w:rsidRPr="003B1454" w:rsidRDefault="003B1454" w:rsidP="003B1454">
            <w:pPr>
              <w:rPr>
                <w:b/>
                <w:bCs/>
              </w:rPr>
            </w:pPr>
          </w:p>
        </w:tc>
        <w:tc>
          <w:tcPr>
            <w:tcW w:w="1170" w:type="dxa"/>
            <w:shd w:val="clear" w:color="auto" w:fill="FFFFFF"/>
          </w:tcPr>
          <w:p w14:paraId="4A16B696" w14:textId="77777777" w:rsidR="003B1454" w:rsidRPr="003B1454" w:rsidRDefault="003B1454" w:rsidP="003B1454">
            <w:pPr>
              <w:rPr>
                <w:b/>
              </w:rPr>
            </w:pPr>
            <w:r w:rsidRPr="003B1454">
              <w:rPr>
                <w:b/>
              </w:rPr>
              <w:t>No</w:t>
            </w:r>
          </w:p>
        </w:tc>
        <w:tc>
          <w:tcPr>
            <w:tcW w:w="630" w:type="dxa"/>
            <w:shd w:val="clear" w:color="auto" w:fill="FFFFFF"/>
          </w:tcPr>
          <w:p w14:paraId="64677BEC" w14:textId="77777777" w:rsidR="003B1454" w:rsidRPr="003B1454" w:rsidRDefault="003B1454" w:rsidP="003B1454">
            <w:r w:rsidRPr="003B1454">
              <w:t>266</w:t>
            </w:r>
          </w:p>
        </w:tc>
        <w:tc>
          <w:tcPr>
            <w:tcW w:w="630" w:type="dxa"/>
            <w:shd w:val="clear" w:color="auto" w:fill="FFFFFF"/>
          </w:tcPr>
          <w:p w14:paraId="7109E7FF" w14:textId="77777777" w:rsidR="003B1454" w:rsidRPr="003B1454" w:rsidRDefault="003B1454" w:rsidP="003B1454">
            <w:r w:rsidRPr="003B1454">
              <w:t>237</w:t>
            </w:r>
          </w:p>
        </w:tc>
        <w:tc>
          <w:tcPr>
            <w:tcW w:w="1260" w:type="dxa"/>
            <w:shd w:val="clear" w:color="auto" w:fill="FFFFFF"/>
          </w:tcPr>
          <w:p w14:paraId="2416049E" w14:textId="77777777" w:rsidR="003B1454" w:rsidRPr="003B1454" w:rsidRDefault="003B1454" w:rsidP="003B1454">
            <w:r w:rsidRPr="003B1454">
              <w:t>(117) 49.4</w:t>
            </w:r>
          </w:p>
        </w:tc>
        <w:tc>
          <w:tcPr>
            <w:tcW w:w="612" w:type="dxa"/>
            <w:shd w:val="clear" w:color="auto" w:fill="FFFFFF"/>
          </w:tcPr>
          <w:p w14:paraId="7BBBF949" w14:textId="77777777" w:rsidR="003B1454" w:rsidRPr="003B1454" w:rsidRDefault="003B1454" w:rsidP="003B1454">
            <w:r w:rsidRPr="003B1454">
              <w:t>234</w:t>
            </w:r>
          </w:p>
        </w:tc>
        <w:tc>
          <w:tcPr>
            <w:tcW w:w="1260" w:type="dxa"/>
            <w:shd w:val="clear" w:color="auto" w:fill="FFFFFF"/>
          </w:tcPr>
          <w:p w14:paraId="75576831" w14:textId="77777777" w:rsidR="003B1454" w:rsidRPr="003B1454" w:rsidRDefault="003B1454" w:rsidP="003B1454">
            <w:r w:rsidRPr="003B1454">
              <w:t>(110) 47.0</w:t>
            </w:r>
          </w:p>
        </w:tc>
        <w:tc>
          <w:tcPr>
            <w:tcW w:w="630" w:type="dxa"/>
            <w:shd w:val="clear" w:color="auto" w:fill="FFFFFF"/>
          </w:tcPr>
          <w:p w14:paraId="3545179D" w14:textId="77777777" w:rsidR="003B1454" w:rsidRPr="003B1454" w:rsidRDefault="003B1454" w:rsidP="003B1454">
            <w:r w:rsidRPr="003B1454">
              <w:t>237</w:t>
            </w:r>
          </w:p>
        </w:tc>
        <w:tc>
          <w:tcPr>
            <w:tcW w:w="1170" w:type="dxa"/>
            <w:shd w:val="clear" w:color="auto" w:fill="FFFFFF"/>
          </w:tcPr>
          <w:p w14:paraId="36A7A698" w14:textId="77777777" w:rsidR="003B1454" w:rsidRPr="003B1454" w:rsidRDefault="003B1454" w:rsidP="003B1454">
            <w:r w:rsidRPr="003B1454">
              <w:t>(46) 19.4</w:t>
            </w:r>
          </w:p>
        </w:tc>
      </w:tr>
      <w:tr w:rsidR="003B1454" w:rsidRPr="003B1454" w14:paraId="38DF649F" w14:textId="77777777" w:rsidTr="00524B33">
        <w:trPr>
          <w:trHeight w:val="350"/>
        </w:trPr>
        <w:tc>
          <w:tcPr>
            <w:tcW w:w="2268" w:type="dxa"/>
            <w:vMerge/>
            <w:shd w:val="clear" w:color="auto" w:fill="FFFFFF"/>
          </w:tcPr>
          <w:p w14:paraId="4B3DF6CD" w14:textId="77777777" w:rsidR="003B1454" w:rsidRPr="003B1454" w:rsidRDefault="003B1454" w:rsidP="003B1454">
            <w:pPr>
              <w:rPr>
                <w:b/>
                <w:bCs/>
              </w:rPr>
            </w:pPr>
          </w:p>
        </w:tc>
        <w:tc>
          <w:tcPr>
            <w:tcW w:w="1170" w:type="dxa"/>
            <w:shd w:val="clear" w:color="auto" w:fill="FFFFFF"/>
          </w:tcPr>
          <w:p w14:paraId="2331ED64" w14:textId="77777777" w:rsidR="003B1454" w:rsidRPr="003B1454" w:rsidRDefault="003B1454" w:rsidP="003B1454">
            <w:pPr>
              <w:rPr>
                <w:b/>
              </w:rPr>
            </w:pPr>
            <w:r w:rsidRPr="003B1454">
              <w:rPr>
                <w:b/>
              </w:rPr>
              <w:t>Missing</w:t>
            </w:r>
          </w:p>
        </w:tc>
        <w:tc>
          <w:tcPr>
            <w:tcW w:w="630" w:type="dxa"/>
            <w:shd w:val="clear" w:color="auto" w:fill="FFFFFF"/>
          </w:tcPr>
          <w:p w14:paraId="4D6CE3C7" w14:textId="77777777" w:rsidR="003B1454" w:rsidRPr="003B1454" w:rsidRDefault="003B1454" w:rsidP="003B1454">
            <w:r w:rsidRPr="003B1454">
              <w:t>61</w:t>
            </w:r>
          </w:p>
        </w:tc>
        <w:tc>
          <w:tcPr>
            <w:tcW w:w="630" w:type="dxa"/>
            <w:shd w:val="clear" w:color="auto" w:fill="FFFFFF"/>
          </w:tcPr>
          <w:p w14:paraId="656B29F3" w14:textId="77777777" w:rsidR="003B1454" w:rsidRPr="003B1454" w:rsidRDefault="003B1454" w:rsidP="003B1454">
            <w:r w:rsidRPr="003B1454">
              <w:t>54</w:t>
            </w:r>
          </w:p>
        </w:tc>
        <w:tc>
          <w:tcPr>
            <w:tcW w:w="1260" w:type="dxa"/>
            <w:shd w:val="clear" w:color="auto" w:fill="FFFFFF"/>
          </w:tcPr>
          <w:p w14:paraId="5B353541" w14:textId="77777777" w:rsidR="003B1454" w:rsidRPr="003B1454" w:rsidRDefault="003B1454" w:rsidP="003B1454">
            <w:r w:rsidRPr="003B1454">
              <w:t>(22) 40.7</w:t>
            </w:r>
          </w:p>
        </w:tc>
        <w:tc>
          <w:tcPr>
            <w:tcW w:w="612" w:type="dxa"/>
            <w:shd w:val="clear" w:color="auto" w:fill="FFFFFF"/>
          </w:tcPr>
          <w:p w14:paraId="2348E09F" w14:textId="77777777" w:rsidR="003B1454" w:rsidRPr="003B1454" w:rsidRDefault="003B1454" w:rsidP="003B1454">
            <w:r w:rsidRPr="003B1454">
              <w:t>54</w:t>
            </w:r>
          </w:p>
        </w:tc>
        <w:tc>
          <w:tcPr>
            <w:tcW w:w="1260" w:type="dxa"/>
            <w:shd w:val="clear" w:color="auto" w:fill="FFFFFF"/>
          </w:tcPr>
          <w:p w14:paraId="3DDDFDB7" w14:textId="77777777" w:rsidR="003B1454" w:rsidRPr="003B1454" w:rsidRDefault="003B1454" w:rsidP="003B1454">
            <w:r w:rsidRPr="003B1454">
              <w:t>(21) 38.9</w:t>
            </w:r>
          </w:p>
        </w:tc>
        <w:tc>
          <w:tcPr>
            <w:tcW w:w="630" w:type="dxa"/>
            <w:shd w:val="clear" w:color="auto" w:fill="FFFFFF"/>
          </w:tcPr>
          <w:p w14:paraId="085B3A0A" w14:textId="77777777" w:rsidR="003B1454" w:rsidRPr="003B1454" w:rsidRDefault="003B1454" w:rsidP="003B1454">
            <w:r w:rsidRPr="003B1454">
              <w:t>54</w:t>
            </w:r>
          </w:p>
        </w:tc>
        <w:tc>
          <w:tcPr>
            <w:tcW w:w="1170" w:type="dxa"/>
            <w:shd w:val="clear" w:color="auto" w:fill="FFFFFF"/>
          </w:tcPr>
          <w:p w14:paraId="2ECE3BF8" w14:textId="77777777" w:rsidR="003B1454" w:rsidRPr="003B1454" w:rsidRDefault="003B1454" w:rsidP="003B1454">
            <w:r w:rsidRPr="003B1454">
              <w:t>(9) 16.7</w:t>
            </w:r>
          </w:p>
        </w:tc>
      </w:tr>
      <w:tr w:rsidR="003B1454" w:rsidRPr="003B1454" w14:paraId="48E6C35A" w14:textId="77777777" w:rsidTr="00524B33">
        <w:trPr>
          <w:trHeight w:val="350"/>
        </w:trPr>
        <w:tc>
          <w:tcPr>
            <w:tcW w:w="2268" w:type="dxa"/>
            <w:vMerge w:val="restart"/>
            <w:shd w:val="clear" w:color="auto" w:fill="FFFFFF"/>
          </w:tcPr>
          <w:p w14:paraId="6D240532" w14:textId="77777777" w:rsidR="003B1454" w:rsidRPr="003B1454" w:rsidRDefault="003B1454" w:rsidP="003B1454">
            <w:pPr>
              <w:rPr>
                <w:b/>
                <w:bCs/>
              </w:rPr>
            </w:pPr>
            <w:r w:rsidRPr="003B1454">
              <w:rPr>
                <w:b/>
                <w:bCs/>
              </w:rPr>
              <w:t>Mode of Delivery</w:t>
            </w:r>
          </w:p>
        </w:tc>
        <w:tc>
          <w:tcPr>
            <w:tcW w:w="1170" w:type="dxa"/>
            <w:shd w:val="clear" w:color="auto" w:fill="FFFFFF"/>
          </w:tcPr>
          <w:p w14:paraId="19E83C6A" w14:textId="77777777" w:rsidR="003B1454" w:rsidRPr="003B1454" w:rsidRDefault="003B1454" w:rsidP="003B1454">
            <w:pPr>
              <w:rPr>
                <w:b/>
              </w:rPr>
            </w:pPr>
            <w:r w:rsidRPr="003B1454">
              <w:rPr>
                <w:b/>
              </w:rPr>
              <w:t>Cesarean Section</w:t>
            </w:r>
          </w:p>
        </w:tc>
        <w:tc>
          <w:tcPr>
            <w:tcW w:w="630" w:type="dxa"/>
            <w:shd w:val="clear" w:color="auto" w:fill="FFFFFF"/>
          </w:tcPr>
          <w:p w14:paraId="7D625BB0" w14:textId="77777777" w:rsidR="003B1454" w:rsidRPr="003B1454" w:rsidRDefault="003B1454" w:rsidP="003B1454">
            <w:r w:rsidRPr="003B1454">
              <w:t>64</w:t>
            </w:r>
          </w:p>
        </w:tc>
        <w:tc>
          <w:tcPr>
            <w:tcW w:w="630" w:type="dxa"/>
            <w:shd w:val="clear" w:color="auto" w:fill="FFFFFF"/>
          </w:tcPr>
          <w:p w14:paraId="41645D15" w14:textId="77777777" w:rsidR="003B1454" w:rsidRPr="003B1454" w:rsidRDefault="003B1454" w:rsidP="003B1454">
            <w:r w:rsidRPr="003B1454">
              <w:t>60</w:t>
            </w:r>
          </w:p>
        </w:tc>
        <w:tc>
          <w:tcPr>
            <w:tcW w:w="1260" w:type="dxa"/>
            <w:shd w:val="clear" w:color="auto" w:fill="FFFFFF"/>
          </w:tcPr>
          <w:p w14:paraId="4253C911" w14:textId="77777777" w:rsidR="003B1454" w:rsidRPr="003B1454" w:rsidRDefault="003B1454" w:rsidP="003B1454">
            <w:r w:rsidRPr="003B1454">
              <w:t>(35) 58.3</w:t>
            </w:r>
          </w:p>
        </w:tc>
        <w:tc>
          <w:tcPr>
            <w:tcW w:w="612" w:type="dxa"/>
            <w:shd w:val="clear" w:color="auto" w:fill="FFFFFF"/>
          </w:tcPr>
          <w:p w14:paraId="2355743C" w14:textId="77777777" w:rsidR="003B1454" w:rsidRPr="003B1454" w:rsidRDefault="003B1454" w:rsidP="003B1454">
            <w:r w:rsidRPr="003B1454">
              <w:t>59</w:t>
            </w:r>
          </w:p>
        </w:tc>
        <w:tc>
          <w:tcPr>
            <w:tcW w:w="1260" w:type="dxa"/>
            <w:shd w:val="clear" w:color="auto" w:fill="FFFFFF"/>
          </w:tcPr>
          <w:p w14:paraId="2058DA38" w14:textId="77777777" w:rsidR="003B1454" w:rsidRPr="003B1454" w:rsidRDefault="003B1454" w:rsidP="003B1454">
            <w:r w:rsidRPr="003B1454">
              <w:t>(31) 52.5</w:t>
            </w:r>
          </w:p>
        </w:tc>
        <w:tc>
          <w:tcPr>
            <w:tcW w:w="630" w:type="dxa"/>
            <w:shd w:val="clear" w:color="auto" w:fill="FFFFFF"/>
          </w:tcPr>
          <w:p w14:paraId="0BB86792" w14:textId="77777777" w:rsidR="003B1454" w:rsidRPr="003B1454" w:rsidRDefault="003B1454" w:rsidP="003B1454">
            <w:r w:rsidRPr="003B1454">
              <w:t>60</w:t>
            </w:r>
          </w:p>
        </w:tc>
        <w:tc>
          <w:tcPr>
            <w:tcW w:w="1170" w:type="dxa"/>
            <w:shd w:val="clear" w:color="auto" w:fill="FFFFFF"/>
          </w:tcPr>
          <w:p w14:paraId="3C69FB9E" w14:textId="77777777" w:rsidR="003B1454" w:rsidRPr="003B1454" w:rsidRDefault="003B1454" w:rsidP="003B1454">
            <w:r w:rsidRPr="003B1454">
              <w:t>(13) 21.7</w:t>
            </w:r>
          </w:p>
        </w:tc>
      </w:tr>
      <w:tr w:rsidR="003B1454" w:rsidRPr="003B1454" w14:paraId="58A68916" w14:textId="77777777" w:rsidTr="00524B33">
        <w:trPr>
          <w:trHeight w:val="350"/>
        </w:trPr>
        <w:tc>
          <w:tcPr>
            <w:tcW w:w="2268" w:type="dxa"/>
            <w:vMerge/>
            <w:shd w:val="clear" w:color="auto" w:fill="FFFFFF"/>
          </w:tcPr>
          <w:p w14:paraId="57E11D33" w14:textId="77777777" w:rsidR="003B1454" w:rsidRPr="003B1454" w:rsidRDefault="003B1454" w:rsidP="003B1454">
            <w:pPr>
              <w:rPr>
                <w:b/>
                <w:bCs/>
              </w:rPr>
            </w:pPr>
          </w:p>
        </w:tc>
        <w:tc>
          <w:tcPr>
            <w:tcW w:w="1170" w:type="dxa"/>
            <w:shd w:val="clear" w:color="auto" w:fill="FFFFFF"/>
          </w:tcPr>
          <w:p w14:paraId="722A0EA2" w14:textId="77777777" w:rsidR="003B1454" w:rsidRPr="003B1454" w:rsidRDefault="003B1454" w:rsidP="003B1454">
            <w:pPr>
              <w:rPr>
                <w:b/>
              </w:rPr>
            </w:pPr>
            <w:r w:rsidRPr="003B1454">
              <w:rPr>
                <w:b/>
              </w:rPr>
              <w:t>Vaginal</w:t>
            </w:r>
          </w:p>
        </w:tc>
        <w:tc>
          <w:tcPr>
            <w:tcW w:w="630" w:type="dxa"/>
            <w:shd w:val="clear" w:color="auto" w:fill="FFFFFF"/>
          </w:tcPr>
          <w:p w14:paraId="52804646" w14:textId="77777777" w:rsidR="003B1454" w:rsidRPr="003B1454" w:rsidRDefault="003B1454" w:rsidP="003B1454">
            <w:r w:rsidRPr="003B1454">
              <w:t>278</w:t>
            </w:r>
          </w:p>
        </w:tc>
        <w:tc>
          <w:tcPr>
            <w:tcW w:w="630" w:type="dxa"/>
            <w:shd w:val="clear" w:color="auto" w:fill="FFFFFF"/>
          </w:tcPr>
          <w:p w14:paraId="1E14DB26" w14:textId="77777777" w:rsidR="003B1454" w:rsidRPr="003B1454" w:rsidRDefault="003B1454" w:rsidP="003B1454">
            <w:r w:rsidRPr="003B1454">
              <w:t>259</w:t>
            </w:r>
          </w:p>
        </w:tc>
        <w:tc>
          <w:tcPr>
            <w:tcW w:w="1260" w:type="dxa"/>
            <w:shd w:val="clear" w:color="auto" w:fill="FFFFFF"/>
          </w:tcPr>
          <w:p w14:paraId="212813FA" w14:textId="77777777" w:rsidR="003B1454" w:rsidRPr="003B1454" w:rsidRDefault="003B1454" w:rsidP="003B1454">
            <w:r w:rsidRPr="003B1454">
              <w:t>(122) 47.1</w:t>
            </w:r>
          </w:p>
        </w:tc>
        <w:tc>
          <w:tcPr>
            <w:tcW w:w="612" w:type="dxa"/>
            <w:shd w:val="clear" w:color="auto" w:fill="FFFFFF"/>
          </w:tcPr>
          <w:p w14:paraId="19932920" w14:textId="77777777" w:rsidR="003B1454" w:rsidRPr="003B1454" w:rsidRDefault="003B1454" w:rsidP="003B1454">
            <w:r w:rsidRPr="003B1454">
              <w:t>259</w:t>
            </w:r>
          </w:p>
        </w:tc>
        <w:tc>
          <w:tcPr>
            <w:tcW w:w="1260" w:type="dxa"/>
            <w:shd w:val="clear" w:color="auto" w:fill="FFFFFF"/>
          </w:tcPr>
          <w:p w14:paraId="3D9D7928" w14:textId="77777777" w:rsidR="003B1454" w:rsidRPr="003B1454" w:rsidRDefault="003B1454" w:rsidP="003B1454">
            <w:r w:rsidRPr="003B1454">
              <w:t>(118) 45.6</w:t>
            </w:r>
          </w:p>
        </w:tc>
        <w:tc>
          <w:tcPr>
            <w:tcW w:w="630" w:type="dxa"/>
            <w:shd w:val="clear" w:color="auto" w:fill="FFFFFF"/>
          </w:tcPr>
          <w:p w14:paraId="5D3DC6C6" w14:textId="77777777" w:rsidR="003B1454" w:rsidRPr="003B1454" w:rsidRDefault="003B1454" w:rsidP="003B1454">
            <w:r w:rsidRPr="003B1454">
              <w:t>259</w:t>
            </w:r>
          </w:p>
        </w:tc>
        <w:tc>
          <w:tcPr>
            <w:tcW w:w="1170" w:type="dxa"/>
            <w:shd w:val="clear" w:color="auto" w:fill="FFFFFF"/>
          </w:tcPr>
          <w:p w14:paraId="25FF9291" w14:textId="77777777" w:rsidR="003B1454" w:rsidRPr="003B1454" w:rsidRDefault="003B1454" w:rsidP="003B1454">
            <w:r w:rsidRPr="003B1454">
              <w:t>(46) 17.8</w:t>
            </w:r>
          </w:p>
        </w:tc>
      </w:tr>
      <w:tr w:rsidR="003B1454" w:rsidRPr="003B1454" w14:paraId="53AAEFC4" w14:textId="77777777" w:rsidTr="00524B33">
        <w:trPr>
          <w:trHeight w:val="350"/>
        </w:trPr>
        <w:tc>
          <w:tcPr>
            <w:tcW w:w="2268" w:type="dxa"/>
            <w:vMerge/>
            <w:shd w:val="clear" w:color="auto" w:fill="FFFFFF"/>
          </w:tcPr>
          <w:p w14:paraId="07E5E49E" w14:textId="77777777" w:rsidR="003B1454" w:rsidRPr="003B1454" w:rsidRDefault="003B1454" w:rsidP="003B1454">
            <w:pPr>
              <w:rPr>
                <w:b/>
                <w:bCs/>
              </w:rPr>
            </w:pPr>
          </w:p>
        </w:tc>
        <w:tc>
          <w:tcPr>
            <w:tcW w:w="1170" w:type="dxa"/>
            <w:shd w:val="clear" w:color="auto" w:fill="FFFFFF"/>
          </w:tcPr>
          <w:p w14:paraId="198029CA" w14:textId="77777777" w:rsidR="003B1454" w:rsidRPr="003B1454" w:rsidRDefault="003B1454" w:rsidP="003B1454">
            <w:pPr>
              <w:rPr>
                <w:b/>
              </w:rPr>
            </w:pPr>
            <w:r w:rsidRPr="003B1454">
              <w:rPr>
                <w:b/>
              </w:rPr>
              <w:t>Missing</w:t>
            </w:r>
          </w:p>
        </w:tc>
        <w:tc>
          <w:tcPr>
            <w:tcW w:w="630" w:type="dxa"/>
            <w:shd w:val="clear" w:color="auto" w:fill="FFFFFF"/>
          </w:tcPr>
          <w:p w14:paraId="64CFDA2F" w14:textId="77777777" w:rsidR="003B1454" w:rsidRPr="003B1454" w:rsidRDefault="003B1454" w:rsidP="003B1454">
            <w:r w:rsidRPr="003B1454">
              <w:t>70</w:t>
            </w:r>
          </w:p>
        </w:tc>
        <w:tc>
          <w:tcPr>
            <w:tcW w:w="630" w:type="dxa"/>
            <w:shd w:val="clear" w:color="auto" w:fill="FFFFFF"/>
          </w:tcPr>
          <w:p w14:paraId="14F238EF" w14:textId="77777777" w:rsidR="003B1454" w:rsidRPr="003B1454" w:rsidRDefault="003B1454" w:rsidP="003B1454">
            <w:r w:rsidRPr="003B1454">
              <w:t>48</w:t>
            </w:r>
          </w:p>
        </w:tc>
        <w:tc>
          <w:tcPr>
            <w:tcW w:w="1260" w:type="dxa"/>
            <w:shd w:val="clear" w:color="auto" w:fill="FFFFFF"/>
          </w:tcPr>
          <w:p w14:paraId="2B7EE5F8" w14:textId="77777777" w:rsidR="003B1454" w:rsidRPr="003B1454" w:rsidRDefault="003B1454" w:rsidP="003B1454">
            <w:r w:rsidRPr="003B1454">
              <w:t>(18) 37.5</w:t>
            </w:r>
          </w:p>
        </w:tc>
        <w:tc>
          <w:tcPr>
            <w:tcW w:w="612" w:type="dxa"/>
            <w:shd w:val="clear" w:color="auto" w:fill="FFFFFF"/>
          </w:tcPr>
          <w:p w14:paraId="3E4916F6" w14:textId="77777777" w:rsidR="003B1454" w:rsidRPr="003B1454" w:rsidRDefault="003B1454" w:rsidP="003B1454">
            <w:r w:rsidRPr="003B1454">
              <w:t>44</w:t>
            </w:r>
          </w:p>
        </w:tc>
        <w:tc>
          <w:tcPr>
            <w:tcW w:w="1260" w:type="dxa"/>
            <w:shd w:val="clear" w:color="auto" w:fill="FFFFFF"/>
          </w:tcPr>
          <w:p w14:paraId="1502BA3B" w14:textId="77777777" w:rsidR="003B1454" w:rsidRPr="003B1454" w:rsidRDefault="003B1454" w:rsidP="003B1454">
            <w:r w:rsidRPr="003B1454">
              <w:t>(14) 31.8</w:t>
            </w:r>
          </w:p>
        </w:tc>
        <w:tc>
          <w:tcPr>
            <w:tcW w:w="630" w:type="dxa"/>
            <w:shd w:val="clear" w:color="auto" w:fill="FFFFFF"/>
          </w:tcPr>
          <w:p w14:paraId="24AF1B43" w14:textId="77777777" w:rsidR="003B1454" w:rsidRPr="003B1454" w:rsidRDefault="003B1454" w:rsidP="003B1454">
            <w:r w:rsidRPr="003B1454">
              <w:t>48</w:t>
            </w:r>
          </w:p>
        </w:tc>
        <w:tc>
          <w:tcPr>
            <w:tcW w:w="1170" w:type="dxa"/>
            <w:shd w:val="clear" w:color="auto" w:fill="FFFFFF"/>
          </w:tcPr>
          <w:p w14:paraId="6CB5AB29" w14:textId="77777777" w:rsidR="003B1454" w:rsidRPr="003B1454" w:rsidRDefault="003B1454" w:rsidP="003B1454">
            <w:r w:rsidRPr="003B1454">
              <w:t>(11) 22.9</w:t>
            </w:r>
          </w:p>
          <w:p w14:paraId="10742B39" w14:textId="77777777" w:rsidR="003B1454" w:rsidRPr="003B1454" w:rsidRDefault="003B1454" w:rsidP="003B1454"/>
        </w:tc>
      </w:tr>
      <w:tr w:rsidR="003B1454" w:rsidRPr="003B1454" w14:paraId="4451D9A3" w14:textId="77777777" w:rsidTr="00524B33">
        <w:trPr>
          <w:trHeight w:val="351"/>
        </w:trPr>
        <w:tc>
          <w:tcPr>
            <w:tcW w:w="2268" w:type="dxa"/>
            <w:vMerge w:val="restart"/>
            <w:shd w:val="clear" w:color="auto" w:fill="FFFFFF"/>
          </w:tcPr>
          <w:p w14:paraId="5FBD05AC" w14:textId="77777777" w:rsidR="003B1454" w:rsidRPr="003B1454" w:rsidRDefault="003B1454" w:rsidP="003B1454">
            <w:pPr>
              <w:rPr>
                <w:b/>
                <w:bCs/>
              </w:rPr>
            </w:pPr>
            <w:r w:rsidRPr="003B1454">
              <w:rPr>
                <w:b/>
                <w:bCs/>
              </w:rPr>
              <w:t>Gender</w:t>
            </w:r>
          </w:p>
        </w:tc>
        <w:tc>
          <w:tcPr>
            <w:tcW w:w="1170" w:type="dxa"/>
            <w:shd w:val="clear" w:color="auto" w:fill="FFFFFF"/>
          </w:tcPr>
          <w:p w14:paraId="718F7EA8" w14:textId="77777777" w:rsidR="003B1454" w:rsidRPr="003B1454" w:rsidRDefault="003B1454" w:rsidP="003B1454">
            <w:pPr>
              <w:rPr>
                <w:b/>
              </w:rPr>
            </w:pPr>
            <w:r w:rsidRPr="003B1454">
              <w:rPr>
                <w:b/>
              </w:rPr>
              <w:t>boy</w:t>
            </w:r>
          </w:p>
        </w:tc>
        <w:tc>
          <w:tcPr>
            <w:tcW w:w="630" w:type="dxa"/>
            <w:shd w:val="clear" w:color="auto" w:fill="FFFFFF"/>
          </w:tcPr>
          <w:p w14:paraId="28FAF7CE" w14:textId="77777777" w:rsidR="003B1454" w:rsidRPr="003B1454" w:rsidRDefault="003B1454" w:rsidP="003B1454">
            <w:r w:rsidRPr="003B1454">
              <w:t>227</w:t>
            </w:r>
          </w:p>
        </w:tc>
        <w:tc>
          <w:tcPr>
            <w:tcW w:w="630" w:type="dxa"/>
            <w:shd w:val="clear" w:color="auto" w:fill="FFFFFF"/>
          </w:tcPr>
          <w:p w14:paraId="3F016E95" w14:textId="77777777" w:rsidR="003B1454" w:rsidRPr="003B1454" w:rsidRDefault="003B1454" w:rsidP="003B1454">
            <w:r w:rsidRPr="003B1454">
              <w:t>204</w:t>
            </w:r>
          </w:p>
        </w:tc>
        <w:tc>
          <w:tcPr>
            <w:tcW w:w="1260" w:type="dxa"/>
            <w:shd w:val="clear" w:color="auto" w:fill="FFFFFF"/>
          </w:tcPr>
          <w:p w14:paraId="34FC0E51" w14:textId="77777777" w:rsidR="003B1454" w:rsidRPr="003B1454" w:rsidRDefault="003B1454" w:rsidP="003B1454">
            <w:r w:rsidRPr="003B1454">
              <w:t>(106) 52.0</w:t>
            </w:r>
          </w:p>
        </w:tc>
        <w:tc>
          <w:tcPr>
            <w:tcW w:w="612" w:type="dxa"/>
            <w:shd w:val="clear" w:color="auto" w:fill="FFFFFF"/>
          </w:tcPr>
          <w:p w14:paraId="44BDF824" w14:textId="77777777" w:rsidR="003B1454" w:rsidRPr="003B1454" w:rsidRDefault="003B1454" w:rsidP="003B1454">
            <w:r w:rsidRPr="003B1454">
              <w:t>201</w:t>
            </w:r>
          </w:p>
        </w:tc>
        <w:tc>
          <w:tcPr>
            <w:tcW w:w="1260" w:type="dxa"/>
            <w:shd w:val="clear" w:color="auto" w:fill="FFFFFF"/>
          </w:tcPr>
          <w:p w14:paraId="46E55831" w14:textId="77777777" w:rsidR="003B1454" w:rsidRPr="003B1454" w:rsidRDefault="003B1454" w:rsidP="003B1454">
            <w:r w:rsidRPr="003B1454">
              <w:t>(98) 48.8</w:t>
            </w:r>
          </w:p>
        </w:tc>
        <w:tc>
          <w:tcPr>
            <w:tcW w:w="630" w:type="dxa"/>
            <w:shd w:val="clear" w:color="auto" w:fill="FFFFFF"/>
          </w:tcPr>
          <w:p w14:paraId="677524D8" w14:textId="77777777" w:rsidR="003B1454" w:rsidRPr="003B1454" w:rsidRDefault="003B1454" w:rsidP="003B1454">
            <w:r w:rsidRPr="003B1454">
              <w:t>204</w:t>
            </w:r>
          </w:p>
        </w:tc>
        <w:tc>
          <w:tcPr>
            <w:tcW w:w="1170" w:type="dxa"/>
            <w:shd w:val="clear" w:color="auto" w:fill="FFFFFF"/>
          </w:tcPr>
          <w:p w14:paraId="14135288" w14:textId="77777777" w:rsidR="003B1454" w:rsidRPr="003B1454" w:rsidRDefault="003B1454" w:rsidP="003B1454">
            <w:r w:rsidRPr="003B1454">
              <w:t>(50) 24.5</w:t>
            </w:r>
          </w:p>
        </w:tc>
      </w:tr>
      <w:tr w:rsidR="003B1454" w:rsidRPr="003B1454" w14:paraId="3B176569" w14:textId="77777777" w:rsidTr="00524B33">
        <w:trPr>
          <w:trHeight w:val="527"/>
        </w:trPr>
        <w:tc>
          <w:tcPr>
            <w:tcW w:w="2268" w:type="dxa"/>
            <w:vMerge/>
            <w:shd w:val="clear" w:color="auto" w:fill="FFFFFF"/>
          </w:tcPr>
          <w:p w14:paraId="13171ED4" w14:textId="77777777" w:rsidR="003B1454" w:rsidRPr="003B1454" w:rsidRDefault="003B1454" w:rsidP="003B1454">
            <w:pPr>
              <w:rPr>
                <w:b/>
                <w:bCs/>
              </w:rPr>
            </w:pPr>
          </w:p>
        </w:tc>
        <w:tc>
          <w:tcPr>
            <w:tcW w:w="1170" w:type="dxa"/>
            <w:shd w:val="clear" w:color="auto" w:fill="FFFFFF"/>
          </w:tcPr>
          <w:p w14:paraId="790671F8" w14:textId="77777777" w:rsidR="003B1454" w:rsidRPr="003B1454" w:rsidRDefault="003B1454" w:rsidP="003B1454">
            <w:pPr>
              <w:rPr>
                <w:b/>
              </w:rPr>
            </w:pPr>
            <w:r w:rsidRPr="003B1454">
              <w:rPr>
                <w:b/>
              </w:rPr>
              <w:t>girl</w:t>
            </w:r>
          </w:p>
        </w:tc>
        <w:tc>
          <w:tcPr>
            <w:tcW w:w="630" w:type="dxa"/>
            <w:shd w:val="clear" w:color="auto" w:fill="FFFFFF"/>
          </w:tcPr>
          <w:p w14:paraId="074F37D3" w14:textId="77777777" w:rsidR="003B1454" w:rsidRPr="003B1454" w:rsidRDefault="003B1454" w:rsidP="003B1454">
            <w:r w:rsidRPr="003B1454">
              <w:t>185</w:t>
            </w:r>
          </w:p>
        </w:tc>
        <w:tc>
          <w:tcPr>
            <w:tcW w:w="630" w:type="dxa"/>
            <w:shd w:val="clear" w:color="auto" w:fill="FFFFFF"/>
          </w:tcPr>
          <w:p w14:paraId="051D4F88" w14:textId="77777777" w:rsidR="003B1454" w:rsidRPr="003B1454" w:rsidRDefault="003B1454" w:rsidP="003B1454">
            <w:r w:rsidRPr="003B1454">
              <w:t>163</w:t>
            </w:r>
          </w:p>
        </w:tc>
        <w:tc>
          <w:tcPr>
            <w:tcW w:w="1260" w:type="dxa"/>
            <w:shd w:val="clear" w:color="auto" w:fill="FFFFFF"/>
          </w:tcPr>
          <w:p w14:paraId="5080B885" w14:textId="77777777" w:rsidR="003B1454" w:rsidRPr="003B1454" w:rsidRDefault="003B1454" w:rsidP="003B1454">
            <w:r w:rsidRPr="003B1454">
              <w:t>(69) 42.3</w:t>
            </w:r>
          </w:p>
        </w:tc>
        <w:tc>
          <w:tcPr>
            <w:tcW w:w="612" w:type="dxa"/>
            <w:shd w:val="clear" w:color="auto" w:fill="FFFFFF"/>
          </w:tcPr>
          <w:p w14:paraId="7533B548" w14:textId="77777777" w:rsidR="003B1454" w:rsidRPr="003B1454" w:rsidRDefault="003B1454" w:rsidP="003B1454">
            <w:r w:rsidRPr="003B1454">
              <w:t>161</w:t>
            </w:r>
          </w:p>
        </w:tc>
        <w:tc>
          <w:tcPr>
            <w:tcW w:w="1260" w:type="dxa"/>
            <w:shd w:val="clear" w:color="auto" w:fill="FFFFFF"/>
          </w:tcPr>
          <w:p w14:paraId="5BBE8BBB" w14:textId="77777777" w:rsidR="003B1454" w:rsidRPr="003B1454" w:rsidRDefault="003B1454" w:rsidP="003B1454">
            <w:r w:rsidRPr="003B1454">
              <w:t>(65) 40.4</w:t>
            </w:r>
          </w:p>
        </w:tc>
        <w:tc>
          <w:tcPr>
            <w:tcW w:w="630" w:type="dxa"/>
            <w:shd w:val="clear" w:color="auto" w:fill="FFFFFF"/>
          </w:tcPr>
          <w:p w14:paraId="38037973" w14:textId="77777777" w:rsidR="003B1454" w:rsidRPr="003B1454" w:rsidRDefault="003B1454" w:rsidP="003B1454">
            <w:r w:rsidRPr="003B1454">
              <w:t>163</w:t>
            </w:r>
          </w:p>
        </w:tc>
        <w:tc>
          <w:tcPr>
            <w:tcW w:w="1170" w:type="dxa"/>
            <w:shd w:val="clear" w:color="auto" w:fill="FFFFFF"/>
          </w:tcPr>
          <w:p w14:paraId="7856F58F" w14:textId="77777777" w:rsidR="003B1454" w:rsidRPr="003B1454" w:rsidRDefault="003B1454" w:rsidP="003B1454">
            <w:r w:rsidRPr="003B1454">
              <w:t>(20) 12.3</w:t>
            </w:r>
          </w:p>
        </w:tc>
      </w:tr>
      <w:tr w:rsidR="003B1454" w:rsidRPr="003B1454" w14:paraId="0B1D6679" w14:textId="77777777" w:rsidTr="00524B33">
        <w:trPr>
          <w:trHeight w:val="332"/>
        </w:trPr>
        <w:tc>
          <w:tcPr>
            <w:tcW w:w="2268" w:type="dxa"/>
            <w:vMerge w:val="restart"/>
            <w:shd w:val="clear" w:color="auto" w:fill="FFFFFF"/>
          </w:tcPr>
          <w:p w14:paraId="0B9A4DBB" w14:textId="77777777" w:rsidR="003B1454" w:rsidRPr="003B1454" w:rsidRDefault="003B1454" w:rsidP="003B1454">
            <w:pPr>
              <w:rPr>
                <w:b/>
                <w:bCs/>
              </w:rPr>
            </w:pPr>
            <w:r w:rsidRPr="003B1454">
              <w:rPr>
                <w:b/>
                <w:bCs/>
              </w:rPr>
              <w:t>Maternal Asthma During Pregnancy</w:t>
            </w:r>
          </w:p>
        </w:tc>
        <w:tc>
          <w:tcPr>
            <w:tcW w:w="1170" w:type="dxa"/>
            <w:shd w:val="clear" w:color="auto" w:fill="FFFFFF"/>
          </w:tcPr>
          <w:p w14:paraId="39A4B795" w14:textId="77777777" w:rsidR="003B1454" w:rsidRPr="003B1454" w:rsidRDefault="003B1454" w:rsidP="003B1454">
            <w:pPr>
              <w:rPr>
                <w:b/>
              </w:rPr>
            </w:pPr>
            <w:r w:rsidRPr="003B1454">
              <w:rPr>
                <w:b/>
              </w:rPr>
              <w:t>yes</w:t>
            </w:r>
          </w:p>
        </w:tc>
        <w:tc>
          <w:tcPr>
            <w:tcW w:w="630" w:type="dxa"/>
            <w:shd w:val="clear" w:color="auto" w:fill="FFFFFF"/>
          </w:tcPr>
          <w:p w14:paraId="7F238EE4" w14:textId="77777777" w:rsidR="003B1454" w:rsidRPr="003B1454" w:rsidRDefault="003B1454" w:rsidP="003B1454">
            <w:r w:rsidRPr="003B1454">
              <w:t>98</w:t>
            </w:r>
          </w:p>
        </w:tc>
        <w:tc>
          <w:tcPr>
            <w:tcW w:w="630" w:type="dxa"/>
            <w:shd w:val="clear" w:color="auto" w:fill="FFFFFF"/>
          </w:tcPr>
          <w:p w14:paraId="122DB0C6" w14:textId="77777777" w:rsidR="003B1454" w:rsidRPr="003B1454" w:rsidRDefault="003B1454" w:rsidP="003B1454">
            <w:r w:rsidRPr="003B1454">
              <w:t>92</w:t>
            </w:r>
          </w:p>
        </w:tc>
        <w:tc>
          <w:tcPr>
            <w:tcW w:w="1260" w:type="dxa"/>
            <w:shd w:val="clear" w:color="auto" w:fill="FFFFFF"/>
          </w:tcPr>
          <w:p w14:paraId="7DE35DCA" w14:textId="77777777" w:rsidR="003B1454" w:rsidRPr="003B1454" w:rsidRDefault="003B1454" w:rsidP="003B1454">
            <w:r w:rsidRPr="003B1454">
              <w:t>(59) 64.1</w:t>
            </w:r>
          </w:p>
        </w:tc>
        <w:tc>
          <w:tcPr>
            <w:tcW w:w="612" w:type="dxa"/>
            <w:shd w:val="clear" w:color="auto" w:fill="FFFFFF"/>
          </w:tcPr>
          <w:p w14:paraId="169201A0" w14:textId="77777777" w:rsidR="003B1454" w:rsidRPr="003B1454" w:rsidRDefault="003B1454" w:rsidP="003B1454">
            <w:r w:rsidRPr="003B1454">
              <w:t>91</w:t>
            </w:r>
          </w:p>
        </w:tc>
        <w:tc>
          <w:tcPr>
            <w:tcW w:w="1260" w:type="dxa"/>
            <w:shd w:val="clear" w:color="auto" w:fill="FFFFFF"/>
          </w:tcPr>
          <w:p w14:paraId="7A5518AF" w14:textId="77777777" w:rsidR="003B1454" w:rsidRPr="003B1454" w:rsidRDefault="003B1454" w:rsidP="003B1454">
            <w:r w:rsidRPr="003B1454">
              <w:t>(56) 61.5</w:t>
            </w:r>
          </w:p>
        </w:tc>
        <w:tc>
          <w:tcPr>
            <w:tcW w:w="630" w:type="dxa"/>
            <w:shd w:val="clear" w:color="auto" w:fill="FFFFFF"/>
          </w:tcPr>
          <w:p w14:paraId="2DA0EF4E" w14:textId="77777777" w:rsidR="003B1454" w:rsidRPr="003B1454" w:rsidRDefault="003B1454" w:rsidP="003B1454">
            <w:r w:rsidRPr="003B1454">
              <w:t>92</w:t>
            </w:r>
          </w:p>
        </w:tc>
        <w:tc>
          <w:tcPr>
            <w:tcW w:w="1170" w:type="dxa"/>
            <w:shd w:val="clear" w:color="auto" w:fill="FFFFFF"/>
          </w:tcPr>
          <w:p w14:paraId="12095563" w14:textId="77777777" w:rsidR="003B1454" w:rsidRPr="003B1454" w:rsidRDefault="003B1454" w:rsidP="003B1454">
            <w:r w:rsidRPr="003B1454">
              <w:t>(26) 28.3</w:t>
            </w:r>
          </w:p>
        </w:tc>
      </w:tr>
      <w:tr w:rsidR="003B1454" w:rsidRPr="003B1454" w14:paraId="4E163847" w14:textId="77777777" w:rsidTr="00524B33">
        <w:trPr>
          <w:trHeight w:val="350"/>
        </w:trPr>
        <w:tc>
          <w:tcPr>
            <w:tcW w:w="2268" w:type="dxa"/>
            <w:vMerge/>
            <w:shd w:val="clear" w:color="auto" w:fill="FFFFFF"/>
          </w:tcPr>
          <w:p w14:paraId="01F0E995" w14:textId="77777777" w:rsidR="003B1454" w:rsidRPr="003B1454" w:rsidRDefault="003B1454" w:rsidP="003B1454">
            <w:pPr>
              <w:rPr>
                <w:b/>
                <w:bCs/>
              </w:rPr>
            </w:pPr>
          </w:p>
        </w:tc>
        <w:tc>
          <w:tcPr>
            <w:tcW w:w="1170" w:type="dxa"/>
            <w:shd w:val="clear" w:color="auto" w:fill="FFFFFF"/>
          </w:tcPr>
          <w:p w14:paraId="123DA065" w14:textId="77777777" w:rsidR="003B1454" w:rsidRPr="003B1454" w:rsidRDefault="003B1454" w:rsidP="003B1454">
            <w:pPr>
              <w:rPr>
                <w:b/>
              </w:rPr>
            </w:pPr>
            <w:r w:rsidRPr="003B1454">
              <w:rPr>
                <w:b/>
              </w:rPr>
              <w:t>No</w:t>
            </w:r>
          </w:p>
        </w:tc>
        <w:tc>
          <w:tcPr>
            <w:tcW w:w="630" w:type="dxa"/>
            <w:shd w:val="clear" w:color="auto" w:fill="FFFFFF"/>
          </w:tcPr>
          <w:p w14:paraId="613EFD10" w14:textId="77777777" w:rsidR="003B1454" w:rsidRPr="003B1454" w:rsidRDefault="003B1454" w:rsidP="003B1454">
            <w:r w:rsidRPr="003B1454">
              <w:t>288</w:t>
            </w:r>
          </w:p>
        </w:tc>
        <w:tc>
          <w:tcPr>
            <w:tcW w:w="630" w:type="dxa"/>
            <w:shd w:val="clear" w:color="auto" w:fill="FFFFFF"/>
          </w:tcPr>
          <w:p w14:paraId="487F2C66" w14:textId="77777777" w:rsidR="003B1454" w:rsidRPr="003B1454" w:rsidRDefault="003B1454" w:rsidP="003B1454">
            <w:r w:rsidRPr="003B1454">
              <w:t>257</w:t>
            </w:r>
          </w:p>
        </w:tc>
        <w:tc>
          <w:tcPr>
            <w:tcW w:w="1260" w:type="dxa"/>
            <w:shd w:val="clear" w:color="auto" w:fill="FFFFFF"/>
          </w:tcPr>
          <w:p w14:paraId="51D719DF" w14:textId="77777777" w:rsidR="003B1454" w:rsidRPr="003B1454" w:rsidRDefault="003B1454" w:rsidP="003B1454">
            <w:r w:rsidRPr="003B1454">
              <w:t>(106) 41.3</w:t>
            </w:r>
          </w:p>
        </w:tc>
        <w:tc>
          <w:tcPr>
            <w:tcW w:w="612" w:type="dxa"/>
            <w:shd w:val="clear" w:color="auto" w:fill="FFFFFF"/>
          </w:tcPr>
          <w:p w14:paraId="44087187" w14:textId="77777777" w:rsidR="003B1454" w:rsidRPr="003B1454" w:rsidRDefault="003B1454" w:rsidP="003B1454">
            <w:r w:rsidRPr="003B1454">
              <w:t>253</w:t>
            </w:r>
          </w:p>
        </w:tc>
        <w:tc>
          <w:tcPr>
            <w:tcW w:w="1260" w:type="dxa"/>
            <w:shd w:val="clear" w:color="auto" w:fill="FFFFFF"/>
          </w:tcPr>
          <w:p w14:paraId="12F82901" w14:textId="77777777" w:rsidR="003B1454" w:rsidRPr="003B1454" w:rsidRDefault="003B1454" w:rsidP="003B1454">
            <w:r w:rsidRPr="003B1454">
              <w:t>(97) 38.3</w:t>
            </w:r>
          </w:p>
        </w:tc>
        <w:tc>
          <w:tcPr>
            <w:tcW w:w="630" w:type="dxa"/>
            <w:shd w:val="clear" w:color="auto" w:fill="FFFFFF"/>
          </w:tcPr>
          <w:p w14:paraId="5549C07D" w14:textId="77777777" w:rsidR="003B1454" w:rsidRPr="003B1454" w:rsidRDefault="003B1454" w:rsidP="003B1454">
            <w:r w:rsidRPr="003B1454">
              <w:t>257</w:t>
            </w:r>
          </w:p>
        </w:tc>
        <w:tc>
          <w:tcPr>
            <w:tcW w:w="1170" w:type="dxa"/>
            <w:shd w:val="clear" w:color="auto" w:fill="FFFFFF"/>
          </w:tcPr>
          <w:p w14:paraId="096A4CF0" w14:textId="77777777" w:rsidR="003B1454" w:rsidRPr="003B1454" w:rsidRDefault="003B1454" w:rsidP="003B1454">
            <w:r w:rsidRPr="003B1454">
              <w:t>(41) 15.6</w:t>
            </w:r>
          </w:p>
        </w:tc>
      </w:tr>
      <w:tr w:rsidR="003B1454" w:rsidRPr="003B1454" w14:paraId="1A087236" w14:textId="77777777" w:rsidTr="00524B33">
        <w:trPr>
          <w:trHeight w:val="251"/>
        </w:trPr>
        <w:tc>
          <w:tcPr>
            <w:tcW w:w="2268" w:type="dxa"/>
            <w:vMerge/>
            <w:shd w:val="clear" w:color="auto" w:fill="FFFFFF"/>
          </w:tcPr>
          <w:p w14:paraId="4579D243" w14:textId="77777777" w:rsidR="003B1454" w:rsidRPr="003B1454" w:rsidRDefault="003B1454" w:rsidP="003B1454">
            <w:pPr>
              <w:rPr>
                <w:b/>
                <w:bCs/>
              </w:rPr>
            </w:pPr>
          </w:p>
        </w:tc>
        <w:tc>
          <w:tcPr>
            <w:tcW w:w="1170" w:type="dxa"/>
            <w:shd w:val="clear" w:color="auto" w:fill="FFFFFF"/>
          </w:tcPr>
          <w:p w14:paraId="6D841F57" w14:textId="77777777" w:rsidR="003B1454" w:rsidRPr="003B1454" w:rsidRDefault="003B1454" w:rsidP="003B1454">
            <w:pPr>
              <w:rPr>
                <w:b/>
              </w:rPr>
            </w:pPr>
            <w:r w:rsidRPr="003B1454">
              <w:rPr>
                <w:b/>
              </w:rPr>
              <w:t>Missing</w:t>
            </w:r>
          </w:p>
        </w:tc>
        <w:tc>
          <w:tcPr>
            <w:tcW w:w="630" w:type="dxa"/>
            <w:shd w:val="clear" w:color="auto" w:fill="FFFFFF"/>
          </w:tcPr>
          <w:p w14:paraId="00B345FE" w14:textId="77777777" w:rsidR="003B1454" w:rsidRPr="003B1454" w:rsidRDefault="003B1454" w:rsidP="003B1454">
            <w:r w:rsidRPr="003B1454">
              <w:t>26</w:t>
            </w:r>
          </w:p>
        </w:tc>
        <w:tc>
          <w:tcPr>
            <w:tcW w:w="630" w:type="dxa"/>
            <w:shd w:val="clear" w:color="auto" w:fill="FFFFFF"/>
          </w:tcPr>
          <w:p w14:paraId="7890DEA3" w14:textId="77777777" w:rsidR="003B1454" w:rsidRPr="003B1454" w:rsidRDefault="003B1454" w:rsidP="003B1454">
            <w:r w:rsidRPr="003B1454">
              <w:t>18</w:t>
            </w:r>
          </w:p>
        </w:tc>
        <w:tc>
          <w:tcPr>
            <w:tcW w:w="1260" w:type="dxa"/>
            <w:shd w:val="clear" w:color="auto" w:fill="FFFFFF"/>
          </w:tcPr>
          <w:p w14:paraId="68BA0A5A" w14:textId="77777777" w:rsidR="003B1454" w:rsidRPr="003B1454" w:rsidRDefault="003B1454" w:rsidP="003B1454">
            <w:r w:rsidRPr="003B1454">
              <w:t>(10) 55.6</w:t>
            </w:r>
          </w:p>
        </w:tc>
        <w:tc>
          <w:tcPr>
            <w:tcW w:w="612" w:type="dxa"/>
            <w:shd w:val="clear" w:color="auto" w:fill="FFFFFF"/>
          </w:tcPr>
          <w:p w14:paraId="442BFCBB" w14:textId="77777777" w:rsidR="003B1454" w:rsidRPr="003B1454" w:rsidRDefault="003B1454" w:rsidP="003B1454">
            <w:r w:rsidRPr="003B1454">
              <w:t>18</w:t>
            </w:r>
          </w:p>
        </w:tc>
        <w:tc>
          <w:tcPr>
            <w:tcW w:w="1260" w:type="dxa"/>
            <w:shd w:val="clear" w:color="auto" w:fill="FFFFFF"/>
          </w:tcPr>
          <w:p w14:paraId="668B6A32" w14:textId="77777777" w:rsidR="003B1454" w:rsidRPr="003B1454" w:rsidRDefault="003B1454" w:rsidP="003B1454">
            <w:r w:rsidRPr="003B1454">
              <w:t>(10) 55.6</w:t>
            </w:r>
          </w:p>
        </w:tc>
        <w:tc>
          <w:tcPr>
            <w:tcW w:w="630" w:type="dxa"/>
            <w:shd w:val="clear" w:color="auto" w:fill="FFFFFF"/>
          </w:tcPr>
          <w:p w14:paraId="0D75FF52" w14:textId="77777777" w:rsidR="003B1454" w:rsidRPr="003B1454" w:rsidRDefault="003B1454" w:rsidP="003B1454">
            <w:r w:rsidRPr="003B1454">
              <w:t>18</w:t>
            </w:r>
          </w:p>
        </w:tc>
        <w:tc>
          <w:tcPr>
            <w:tcW w:w="1170" w:type="dxa"/>
            <w:shd w:val="clear" w:color="auto" w:fill="FFFFFF"/>
          </w:tcPr>
          <w:p w14:paraId="02D0A9A3" w14:textId="77777777" w:rsidR="003B1454" w:rsidRPr="003B1454" w:rsidRDefault="003B1454" w:rsidP="003B1454">
            <w:r w:rsidRPr="003B1454">
              <w:t>(3) 16.7</w:t>
            </w:r>
          </w:p>
        </w:tc>
      </w:tr>
      <w:tr w:rsidR="003B1454" w:rsidRPr="003B1454" w14:paraId="7A4F7957" w14:textId="77777777" w:rsidTr="00524B33">
        <w:trPr>
          <w:trHeight w:val="476"/>
        </w:trPr>
        <w:tc>
          <w:tcPr>
            <w:tcW w:w="2268" w:type="dxa"/>
            <w:vMerge w:val="restart"/>
            <w:shd w:val="clear" w:color="auto" w:fill="FFFFFF"/>
          </w:tcPr>
          <w:p w14:paraId="51124A99" w14:textId="77777777" w:rsidR="003B1454" w:rsidRPr="003B1454" w:rsidRDefault="003B1454" w:rsidP="003B1454">
            <w:pPr>
              <w:rPr>
                <w:b/>
                <w:bCs/>
              </w:rPr>
            </w:pPr>
            <w:proofErr w:type="gramStart"/>
            <w:r w:rsidRPr="003B1454">
              <w:rPr>
                <w:b/>
                <w:bCs/>
              </w:rPr>
              <w:t>Amount</w:t>
            </w:r>
            <w:proofErr w:type="gramEnd"/>
            <w:r w:rsidRPr="003B1454">
              <w:rPr>
                <w:b/>
                <w:bCs/>
              </w:rPr>
              <w:t xml:space="preserve"> of Cigarettes Smoked During Pregnancy</w:t>
            </w:r>
          </w:p>
        </w:tc>
        <w:tc>
          <w:tcPr>
            <w:tcW w:w="1170" w:type="dxa"/>
            <w:shd w:val="clear" w:color="auto" w:fill="FFFFFF"/>
          </w:tcPr>
          <w:p w14:paraId="45C4BD47" w14:textId="77777777" w:rsidR="003B1454" w:rsidRPr="003B1454" w:rsidRDefault="003B1454" w:rsidP="003B1454">
            <w:pPr>
              <w:rPr>
                <w:b/>
              </w:rPr>
            </w:pPr>
            <w:r w:rsidRPr="003B1454">
              <w:rPr>
                <w:b/>
              </w:rPr>
              <w:t>&gt; 10</w:t>
            </w:r>
          </w:p>
        </w:tc>
        <w:tc>
          <w:tcPr>
            <w:tcW w:w="630" w:type="dxa"/>
            <w:shd w:val="clear" w:color="auto" w:fill="FFFFFF"/>
          </w:tcPr>
          <w:p w14:paraId="279E23A3" w14:textId="77777777" w:rsidR="003B1454" w:rsidRPr="003B1454" w:rsidRDefault="003B1454" w:rsidP="003B1454">
            <w:r w:rsidRPr="003B1454">
              <w:t>83</w:t>
            </w:r>
          </w:p>
        </w:tc>
        <w:tc>
          <w:tcPr>
            <w:tcW w:w="630" w:type="dxa"/>
            <w:shd w:val="clear" w:color="auto" w:fill="FFFFFF"/>
          </w:tcPr>
          <w:p w14:paraId="78C9EBB1" w14:textId="77777777" w:rsidR="003B1454" w:rsidRPr="003B1454" w:rsidRDefault="003B1454" w:rsidP="003B1454">
            <w:r w:rsidRPr="003B1454">
              <w:t>73</w:t>
            </w:r>
          </w:p>
        </w:tc>
        <w:tc>
          <w:tcPr>
            <w:tcW w:w="1260" w:type="dxa"/>
            <w:shd w:val="clear" w:color="auto" w:fill="FFFFFF"/>
          </w:tcPr>
          <w:p w14:paraId="7563F071" w14:textId="77777777" w:rsidR="003B1454" w:rsidRPr="003B1454" w:rsidRDefault="003B1454" w:rsidP="003B1454">
            <w:r w:rsidRPr="003B1454">
              <w:t>(38) 52.1</w:t>
            </w:r>
          </w:p>
        </w:tc>
        <w:tc>
          <w:tcPr>
            <w:tcW w:w="612" w:type="dxa"/>
            <w:shd w:val="clear" w:color="auto" w:fill="FFFFFF"/>
          </w:tcPr>
          <w:p w14:paraId="160C04BB" w14:textId="77777777" w:rsidR="003B1454" w:rsidRPr="003B1454" w:rsidRDefault="003B1454" w:rsidP="003B1454">
            <w:r w:rsidRPr="003B1454">
              <w:t>70</w:t>
            </w:r>
          </w:p>
        </w:tc>
        <w:tc>
          <w:tcPr>
            <w:tcW w:w="1260" w:type="dxa"/>
            <w:shd w:val="clear" w:color="auto" w:fill="FFFFFF"/>
          </w:tcPr>
          <w:p w14:paraId="661E4024" w14:textId="77777777" w:rsidR="003B1454" w:rsidRPr="003B1454" w:rsidRDefault="003B1454" w:rsidP="003B1454">
            <w:r w:rsidRPr="003B1454">
              <w:t>(33) 47.1</w:t>
            </w:r>
          </w:p>
        </w:tc>
        <w:tc>
          <w:tcPr>
            <w:tcW w:w="630" w:type="dxa"/>
            <w:shd w:val="clear" w:color="auto" w:fill="FFFFFF"/>
          </w:tcPr>
          <w:p w14:paraId="318F867C" w14:textId="77777777" w:rsidR="003B1454" w:rsidRPr="003B1454" w:rsidRDefault="003B1454" w:rsidP="003B1454">
            <w:r w:rsidRPr="003B1454">
              <w:t>73</w:t>
            </w:r>
          </w:p>
        </w:tc>
        <w:tc>
          <w:tcPr>
            <w:tcW w:w="1170" w:type="dxa"/>
            <w:shd w:val="clear" w:color="auto" w:fill="FFFFFF"/>
          </w:tcPr>
          <w:p w14:paraId="6A2721FB" w14:textId="77777777" w:rsidR="003B1454" w:rsidRPr="003B1454" w:rsidRDefault="003B1454" w:rsidP="003B1454">
            <w:r w:rsidRPr="003B1454">
              <w:t>(21) 28.9</w:t>
            </w:r>
          </w:p>
        </w:tc>
      </w:tr>
      <w:tr w:rsidR="003B1454" w:rsidRPr="003B1454" w14:paraId="1AD278BD" w14:textId="77777777" w:rsidTr="00524B33">
        <w:trPr>
          <w:trHeight w:val="323"/>
        </w:trPr>
        <w:tc>
          <w:tcPr>
            <w:tcW w:w="2268" w:type="dxa"/>
            <w:vMerge/>
            <w:shd w:val="clear" w:color="auto" w:fill="FFFFFF"/>
          </w:tcPr>
          <w:p w14:paraId="55EEF2AB" w14:textId="77777777" w:rsidR="003B1454" w:rsidRPr="003B1454" w:rsidRDefault="003B1454" w:rsidP="003B1454">
            <w:pPr>
              <w:rPr>
                <w:b/>
                <w:bCs/>
              </w:rPr>
            </w:pPr>
          </w:p>
        </w:tc>
        <w:tc>
          <w:tcPr>
            <w:tcW w:w="1170" w:type="dxa"/>
            <w:shd w:val="clear" w:color="auto" w:fill="FFFFFF"/>
          </w:tcPr>
          <w:p w14:paraId="4AE071E5" w14:textId="77777777" w:rsidR="003B1454" w:rsidRPr="003B1454" w:rsidRDefault="003B1454" w:rsidP="003B1454">
            <w:pPr>
              <w:rPr>
                <w:b/>
              </w:rPr>
            </w:pPr>
            <w:r w:rsidRPr="003B1454">
              <w:rPr>
                <w:b/>
              </w:rPr>
              <w:t>1-10</w:t>
            </w:r>
          </w:p>
        </w:tc>
        <w:tc>
          <w:tcPr>
            <w:tcW w:w="630" w:type="dxa"/>
            <w:shd w:val="clear" w:color="auto" w:fill="FFFFFF"/>
          </w:tcPr>
          <w:p w14:paraId="1F7E4DFD" w14:textId="77777777" w:rsidR="003B1454" w:rsidRPr="003B1454" w:rsidRDefault="003B1454" w:rsidP="003B1454">
            <w:r w:rsidRPr="003B1454">
              <w:t>63</w:t>
            </w:r>
          </w:p>
        </w:tc>
        <w:tc>
          <w:tcPr>
            <w:tcW w:w="630" w:type="dxa"/>
            <w:shd w:val="clear" w:color="auto" w:fill="FFFFFF"/>
          </w:tcPr>
          <w:p w14:paraId="4B8296AF" w14:textId="77777777" w:rsidR="003B1454" w:rsidRPr="003B1454" w:rsidRDefault="003B1454" w:rsidP="003B1454">
            <w:r w:rsidRPr="003B1454">
              <w:t>59</w:t>
            </w:r>
          </w:p>
        </w:tc>
        <w:tc>
          <w:tcPr>
            <w:tcW w:w="1260" w:type="dxa"/>
            <w:shd w:val="clear" w:color="auto" w:fill="FFFFFF"/>
          </w:tcPr>
          <w:p w14:paraId="6BDBA51E" w14:textId="77777777" w:rsidR="003B1454" w:rsidRPr="003B1454" w:rsidRDefault="003B1454" w:rsidP="003B1454">
            <w:r w:rsidRPr="003B1454">
              <w:t>(25) 42.4</w:t>
            </w:r>
          </w:p>
        </w:tc>
        <w:tc>
          <w:tcPr>
            <w:tcW w:w="612" w:type="dxa"/>
            <w:shd w:val="clear" w:color="auto" w:fill="FFFFFF"/>
          </w:tcPr>
          <w:p w14:paraId="645A5F2A" w14:textId="77777777" w:rsidR="003B1454" w:rsidRPr="003B1454" w:rsidRDefault="003B1454" w:rsidP="003B1454">
            <w:r w:rsidRPr="003B1454">
              <w:t>57</w:t>
            </w:r>
          </w:p>
        </w:tc>
        <w:tc>
          <w:tcPr>
            <w:tcW w:w="1260" w:type="dxa"/>
            <w:shd w:val="clear" w:color="auto" w:fill="FFFFFF"/>
          </w:tcPr>
          <w:p w14:paraId="7A01C46B" w14:textId="77777777" w:rsidR="003B1454" w:rsidRPr="003B1454" w:rsidRDefault="003B1454" w:rsidP="003B1454">
            <w:r w:rsidRPr="003B1454">
              <w:t>(21) 36.8</w:t>
            </w:r>
          </w:p>
        </w:tc>
        <w:tc>
          <w:tcPr>
            <w:tcW w:w="630" w:type="dxa"/>
            <w:shd w:val="clear" w:color="auto" w:fill="FFFFFF"/>
          </w:tcPr>
          <w:p w14:paraId="30D927DF" w14:textId="77777777" w:rsidR="003B1454" w:rsidRPr="003B1454" w:rsidRDefault="003B1454" w:rsidP="003B1454">
            <w:r w:rsidRPr="003B1454">
              <w:t>59</w:t>
            </w:r>
          </w:p>
        </w:tc>
        <w:tc>
          <w:tcPr>
            <w:tcW w:w="1170" w:type="dxa"/>
            <w:shd w:val="clear" w:color="auto" w:fill="FFFFFF"/>
          </w:tcPr>
          <w:p w14:paraId="15DB582D" w14:textId="77777777" w:rsidR="003B1454" w:rsidRPr="003B1454" w:rsidRDefault="003B1454" w:rsidP="003B1454">
            <w:r w:rsidRPr="003B1454">
              <w:t>(10) 17.0</w:t>
            </w:r>
          </w:p>
        </w:tc>
      </w:tr>
      <w:tr w:rsidR="003B1454" w:rsidRPr="003B1454" w14:paraId="51FB51D2" w14:textId="77777777" w:rsidTr="00524B33">
        <w:trPr>
          <w:trHeight w:val="575"/>
        </w:trPr>
        <w:tc>
          <w:tcPr>
            <w:tcW w:w="2268" w:type="dxa"/>
            <w:vMerge/>
            <w:shd w:val="clear" w:color="auto" w:fill="FFFFFF"/>
          </w:tcPr>
          <w:p w14:paraId="176E9B97" w14:textId="77777777" w:rsidR="003B1454" w:rsidRPr="003B1454" w:rsidRDefault="003B1454" w:rsidP="003B1454">
            <w:pPr>
              <w:rPr>
                <w:b/>
                <w:bCs/>
              </w:rPr>
            </w:pPr>
          </w:p>
        </w:tc>
        <w:tc>
          <w:tcPr>
            <w:tcW w:w="1170" w:type="dxa"/>
            <w:shd w:val="clear" w:color="auto" w:fill="FFFFFF"/>
          </w:tcPr>
          <w:p w14:paraId="0953BACA" w14:textId="77777777" w:rsidR="003B1454" w:rsidRPr="003B1454" w:rsidRDefault="003B1454" w:rsidP="003B1454">
            <w:pPr>
              <w:rPr>
                <w:b/>
              </w:rPr>
            </w:pPr>
            <w:r w:rsidRPr="003B1454">
              <w:rPr>
                <w:b/>
              </w:rPr>
              <w:t>0</w:t>
            </w:r>
          </w:p>
        </w:tc>
        <w:tc>
          <w:tcPr>
            <w:tcW w:w="630" w:type="dxa"/>
            <w:shd w:val="clear" w:color="auto" w:fill="FFFFFF"/>
          </w:tcPr>
          <w:p w14:paraId="6C317D12" w14:textId="77777777" w:rsidR="003B1454" w:rsidRPr="003B1454" w:rsidRDefault="003B1454" w:rsidP="003B1454">
            <w:r w:rsidRPr="003B1454">
              <w:t>249</w:t>
            </w:r>
          </w:p>
        </w:tc>
        <w:tc>
          <w:tcPr>
            <w:tcW w:w="630" w:type="dxa"/>
            <w:shd w:val="clear" w:color="auto" w:fill="FFFFFF"/>
          </w:tcPr>
          <w:p w14:paraId="41980364" w14:textId="77777777" w:rsidR="003B1454" w:rsidRPr="003B1454" w:rsidRDefault="003B1454" w:rsidP="003B1454">
            <w:r w:rsidRPr="003B1454">
              <w:t>224</w:t>
            </w:r>
          </w:p>
        </w:tc>
        <w:tc>
          <w:tcPr>
            <w:tcW w:w="1260" w:type="dxa"/>
            <w:shd w:val="clear" w:color="auto" w:fill="FFFFFF"/>
          </w:tcPr>
          <w:p w14:paraId="7FC6E3DF" w14:textId="77777777" w:rsidR="003B1454" w:rsidRPr="003B1454" w:rsidRDefault="003B1454" w:rsidP="003B1454">
            <w:r w:rsidRPr="003B1454">
              <w:t>(104) 46.4</w:t>
            </w:r>
          </w:p>
        </w:tc>
        <w:tc>
          <w:tcPr>
            <w:tcW w:w="612" w:type="dxa"/>
            <w:shd w:val="clear" w:color="auto" w:fill="FFFFFF"/>
          </w:tcPr>
          <w:p w14:paraId="0C20EC55" w14:textId="77777777" w:rsidR="003B1454" w:rsidRPr="003B1454" w:rsidRDefault="003B1454" w:rsidP="003B1454">
            <w:r w:rsidRPr="003B1454">
              <w:t>224</w:t>
            </w:r>
          </w:p>
        </w:tc>
        <w:tc>
          <w:tcPr>
            <w:tcW w:w="1260" w:type="dxa"/>
            <w:shd w:val="clear" w:color="auto" w:fill="FFFFFF"/>
          </w:tcPr>
          <w:p w14:paraId="66173857" w14:textId="77777777" w:rsidR="003B1454" w:rsidRPr="003B1454" w:rsidRDefault="003B1454" w:rsidP="003B1454">
            <w:r w:rsidRPr="003B1454">
              <w:t>(101) 45.1</w:t>
            </w:r>
          </w:p>
        </w:tc>
        <w:tc>
          <w:tcPr>
            <w:tcW w:w="630" w:type="dxa"/>
            <w:shd w:val="clear" w:color="auto" w:fill="FFFFFF"/>
          </w:tcPr>
          <w:p w14:paraId="23D95C0A" w14:textId="77777777" w:rsidR="003B1454" w:rsidRPr="003B1454" w:rsidRDefault="003B1454" w:rsidP="003B1454">
            <w:r w:rsidRPr="003B1454">
              <w:t>224</w:t>
            </w:r>
          </w:p>
        </w:tc>
        <w:tc>
          <w:tcPr>
            <w:tcW w:w="1170" w:type="dxa"/>
            <w:shd w:val="clear" w:color="auto" w:fill="FFFFFF"/>
          </w:tcPr>
          <w:p w14:paraId="64ACBDD4" w14:textId="77777777" w:rsidR="003B1454" w:rsidRPr="003B1454" w:rsidRDefault="003B1454" w:rsidP="003B1454">
            <w:r w:rsidRPr="003B1454">
              <w:t>(36) 16.1</w:t>
            </w:r>
          </w:p>
        </w:tc>
      </w:tr>
      <w:tr w:rsidR="003B1454" w:rsidRPr="003B1454" w14:paraId="169DE27B" w14:textId="77777777" w:rsidTr="00524B33">
        <w:trPr>
          <w:trHeight w:val="323"/>
        </w:trPr>
        <w:tc>
          <w:tcPr>
            <w:tcW w:w="2268" w:type="dxa"/>
            <w:vMerge/>
            <w:shd w:val="clear" w:color="auto" w:fill="FFFFFF"/>
          </w:tcPr>
          <w:p w14:paraId="317EBD08" w14:textId="77777777" w:rsidR="003B1454" w:rsidRPr="003B1454" w:rsidRDefault="003B1454" w:rsidP="003B1454">
            <w:pPr>
              <w:rPr>
                <w:b/>
                <w:bCs/>
              </w:rPr>
            </w:pPr>
          </w:p>
        </w:tc>
        <w:tc>
          <w:tcPr>
            <w:tcW w:w="1170" w:type="dxa"/>
            <w:shd w:val="clear" w:color="auto" w:fill="FFFFFF"/>
          </w:tcPr>
          <w:p w14:paraId="6626AA47" w14:textId="77777777" w:rsidR="003B1454" w:rsidRPr="003B1454" w:rsidRDefault="003B1454" w:rsidP="003B1454">
            <w:pPr>
              <w:rPr>
                <w:b/>
              </w:rPr>
            </w:pPr>
            <w:r w:rsidRPr="003B1454">
              <w:rPr>
                <w:b/>
              </w:rPr>
              <w:t>Missing</w:t>
            </w:r>
          </w:p>
        </w:tc>
        <w:tc>
          <w:tcPr>
            <w:tcW w:w="630" w:type="dxa"/>
            <w:shd w:val="clear" w:color="auto" w:fill="FFFFFF"/>
          </w:tcPr>
          <w:p w14:paraId="745F65D8" w14:textId="77777777" w:rsidR="003B1454" w:rsidRPr="003B1454" w:rsidRDefault="003B1454" w:rsidP="003B1454">
            <w:r w:rsidRPr="003B1454">
              <w:t>17</w:t>
            </w:r>
          </w:p>
        </w:tc>
        <w:tc>
          <w:tcPr>
            <w:tcW w:w="630" w:type="dxa"/>
            <w:shd w:val="clear" w:color="auto" w:fill="FFFFFF"/>
          </w:tcPr>
          <w:p w14:paraId="0AD2F992" w14:textId="77777777" w:rsidR="003B1454" w:rsidRPr="003B1454" w:rsidRDefault="003B1454" w:rsidP="003B1454">
            <w:r w:rsidRPr="003B1454">
              <w:t>11</w:t>
            </w:r>
          </w:p>
        </w:tc>
        <w:tc>
          <w:tcPr>
            <w:tcW w:w="1260" w:type="dxa"/>
            <w:shd w:val="clear" w:color="auto" w:fill="FFFFFF"/>
          </w:tcPr>
          <w:p w14:paraId="5ABD114E" w14:textId="77777777" w:rsidR="003B1454" w:rsidRPr="003B1454" w:rsidRDefault="003B1454" w:rsidP="003B1454">
            <w:r w:rsidRPr="003B1454">
              <w:t>(8) 72.7</w:t>
            </w:r>
          </w:p>
        </w:tc>
        <w:tc>
          <w:tcPr>
            <w:tcW w:w="612" w:type="dxa"/>
            <w:shd w:val="clear" w:color="auto" w:fill="FFFFFF"/>
          </w:tcPr>
          <w:p w14:paraId="224DD12D" w14:textId="77777777" w:rsidR="003B1454" w:rsidRPr="003B1454" w:rsidRDefault="003B1454" w:rsidP="003B1454">
            <w:r w:rsidRPr="003B1454">
              <w:t>11</w:t>
            </w:r>
          </w:p>
        </w:tc>
        <w:tc>
          <w:tcPr>
            <w:tcW w:w="1260" w:type="dxa"/>
            <w:shd w:val="clear" w:color="auto" w:fill="FFFFFF"/>
          </w:tcPr>
          <w:p w14:paraId="1E5E7E25" w14:textId="77777777" w:rsidR="003B1454" w:rsidRPr="003B1454" w:rsidRDefault="003B1454" w:rsidP="003B1454">
            <w:r w:rsidRPr="003B1454">
              <w:t>(8) 72.7</w:t>
            </w:r>
          </w:p>
        </w:tc>
        <w:tc>
          <w:tcPr>
            <w:tcW w:w="630" w:type="dxa"/>
            <w:shd w:val="clear" w:color="auto" w:fill="FFFFFF"/>
          </w:tcPr>
          <w:p w14:paraId="2A1A2045" w14:textId="77777777" w:rsidR="003B1454" w:rsidRPr="003B1454" w:rsidRDefault="003B1454" w:rsidP="003B1454">
            <w:r w:rsidRPr="003B1454">
              <w:t>11</w:t>
            </w:r>
          </w:p>
        </w:tc>
        <w:tc>
          <w:tcPr>
            <w:tcW w:w="1170" w:type="dxa"/>
            <w:shd w:val="clear" w:color="auto" w:fill="FFFFFF"/>
          </w:tcPr>
          <w:p w14:paraId="4754ADD7" w14:textId="77777777" w:rsidR="003B1454" w:rsidRPr="003B1454" w:rsidRDefault="003B1454" w:rsidP="003B1454">
            <w:r w:rsidRPr="003B1454">
              <w:t>(3) 27.3</w:t>
            </w:r>
          </w:p>
        </w:tc>
      </w:tr>
      <w:tr w:rsidR="003B1454" w:rsidRPr="003B1454" w14:paraId="68857979" w14:textId="77777777" w:rsidTr="00524B33">
        <w:trPr>
          <w:trHeight w:val="314"/>
        </w:trPr>
        <w:tc>
          <w:tcPr>
            <w:tcW w:w="2268" w:type="dxa"/>
            <w:vMerge w:val="restart"/>
            <w:shd w:val="clear" w:color="auto" w:fill="FFFFFF"/>
          </w:tcPr>
          <w:p w14:paraId="42064633" w14:textId="77777777" w:rsidR="003B1454" w:rsidRPr="003B1454" w:rsidRDefault="003B1454" w:rsidP="003B1454">
            <w:pPr>
              <w:rPr>
                <w:b/>
                <w:bCs/>
              </w:rPr>
            </w:pPr>
            <w:r w:rsidRPr="003B1454">
              <w:rPr>
                <w:b/>
                <w:bCs/>
              </w:rPr>
              <w:t>Age of the Mother</w:t>
            </w:r>
          </w:p>
          <w:p w14:paraId="05BFF13E" w14:textId="77777777" w:rsidR="003B1454" w:rsidRPr="003B1454" w:rsidRDefault="003B1454" w:rsidP="003B1454">
            <w:pPr>
              <w:rPr>
                <w:b/>
                <w:bCs/>
              </w:rPr>
            </w:pPr>
            <w:r w:rsidRPr="003B1454">
              <w:rPr>
                <w:b/>
                <w:bCs/>
              </w:rPr>
              <w:t>(years)</w:t>
            </w:r>
          </w:p>
        </w:tc>
        <w:tc>
          <w:tcPr>
            <w:tcW w:w="1170" w:type="dxa"/>
            <w:shd w:val="clear" w:color="auto" w:fill="FFFFFF"/>
          </w:tcPr>
          <w:p w14:paraId="2F967B6A" w14:textId="77777777" w:rsidR="003B1454" w:rsidRPr="003B1454" w:rsidRDefault="003B1454" w:rsidP="003B1454">
            <w:pPr>
              <w:rPr>
                <w:b/>
              </w:rPr>
            </w:pPr>
            <w:r w:rsidRPr="003B1454">
              <w:rPr>
                <w:b/>
              </w:rPr>
              <w:t xml:space="preserve">16-20 </w:t>
            </w:r>
          </w:p>
        </w:tc>
        <w:tc>
          <w:tcPr>
            <w:tcW w:w="630" w:type="dxa"/>
            <w:shd w:val="clear" w:color="auto" w:fill="FFFFFF"/>
          </w:tcPr>
          <w:p w14:paraId="3B096B92" w14:textId="77777777" w:rsidR="003B1454" w:rsidRPr="003B1454" w:rsidRDefault="003B1454" w:rsidP="003B1454">
            <w:r w:rsidRPr="003B1454">
              <w:t>89</w:t>
            </w:r>
          </w:p>
        </w:tc>
        <w:tc>
          <w:tcPr>
            <w:tcW w:w="630" w:type="dxa"/>
            <w:shd w:val="clear" w:color="auto" w:fill="FFFFFF"/>
          </w:tcPr>
          <w:p w14:paraId="7370A69D" w14:textId="77777777" w:rsidR="003B1454" w:rsidRPr="003B1454" w:rsidRDefault="003B1454" w:rsidP="003B1454">
            <w:r w:rsidRPr="003B1454">
              <w:t>84</w:t>
            </w:r>
          </w:p>
        </w:tc>
        <w:tc>
          <w:tcPr>
            <w:tcW w:w="1260" w:type="dxa"/>
            <w:shd w:val="clear" w:color="auto" w:fill="FFFFFF"/>
          </w:tcPr>
          <w:p w14:paraId="43B4C86D" w14:textId="77777777" w:rsidR="003B1454" w:rsidRPr="003B1454" w:rsidRDefault="003B1454" w:rsidP="003B1454">
            <w:r w:rsidRPr="003B1454">
              <w:t>(39) 46.4</w:t>
            </w:r>
          </w:p>
        </w:tc>
        <w:tc>
          <w:tcPr>
            <w:tcW w:w="612" w:type="dxa"/>
            <w:shd w:val="clear" w:color="auto" w:fill="FFFFFF"/>
          </w:tcPr>
          <w:p w14:paraId="0979CCF3" w14:textId="77777777" w:rsidR="003B1454" w:rsidRPr="003B1454" w:rsidRDefault="003B1454" w:rsidP="003B1454">
            <w:r w:rsidRPr="003B1454">
              <w:t>83</w:t>
            </w:r>
          </w:p>
        </w:tc>
        <w:tc>
          <w:tcPr>
            <w:tcW w:w="1260" w:type="dxa"/>
            <w:shd w:val="clear" w:color="auto" w:fill="FFFFFF"/>
          </w:tcPr>
          <w:p w14:paraId="20B84778" w14:textId="77777777" w:rsidR="003B1454" w:rsidRPr="003B1454" w:rsidRDefault="003B1454" w:rsidP="003B1454">
            <w:r w:rsidRPr="003B1454">
              <w:t>(31) 44.6</w:t>
            </w:r>
          </w:p>
        </w:tc>
        <w:tc>
          <w:tcPr>
            <w:tcW w:w="630" w:type="dxa"/>
            <w:shd w:val="clear" w:color="auto" w:fill="FFFFFF"/>
          </w:tcPr>
          <w:p w14:paraId="589A7B1E" w14:textId="77777777" w:rsidR="003B1454" w:rsidRPr="003B1454" w:rsidRDefault="003B1454" w:rsidP="003B1454">
            <w:r w:rsidRPr="003B1454">
              <w:t>84</w:t>
            </w:r>
          </w:p>
        </w:tc>
        <w:tc>
          <w:tcPr>
            <w:tcW w:w="1170" w:type="dxa"/>
            <w:shd w:val="clear" w:color="auto" w:fill="FFFFFF"/>
          </w:tcPr>
          <w:p w14:paraId="39721467" w14:textId="77777777" w:rsidR="003B1454" w:rsidRPr="003B1454" w:rsidRDefault="003B1454" w:rsidP="003B1454">
            <w:r w:rsidRPr="003B1454">
              <w:t>(12) 14.3</w:t>
            </w:r>
          </w:p>
        </w:tc>
      </w:tr>
      <w:tr w:rsidR="003B1454" w:rsidRPr="003B1454" w14:paraId="20BEF729" w14:textId="77777777" w:rsidTr="00524B33">
        <w:trPr>
          <w:trHeight w:val="350"/>
        </w:trPr>
        <w:tc>
          <w:tcPr>
            <w:tcW w:w="2268" w:type="dxa"/>
            <w:vMerge/>
            <w:shd w:val="clear" w:color="auto" w:fill="FFFFFF"/>
          </w:tcPr>
          <w:p w14:paraId="639210CA" w14:textId="77777777" w:rsidR="003B1454" w:rsidRPr="003B1454" w:rsidRDefault="003B1454" w:rsidP="003B1454">
            <w:pPr>
              <w:rPr>
                <w:b/>
                <w:bCs/>
              </w:rPr>
            </w:pPr>
          </w:p>
        </w:tc>
        <w:tc>
          <w:tcPr>
            <w:tcW w:w="1170" w:type="dxa"/>
            <w:shd w:val="clear" w:color="auto" w:fill="FFFFFF"/>
          </w:tcPr>
          <w:p w14:paraId="759AFC8E" w14:textId="77777777" w:rsidR="003B1454" w:rsidRPr="003B1454" w:rsidRDefault="003B1454" w:rsidP="003B1454">
            <w:pPr>
              <w:rPr>
                <w:b/>
              </w:rPr>
            </w:pPr>
            <w:r w:rsidRPr="003B1454">
              <w:rPr>
                <w:b/>
              </w:rPr>
              <w:t xml:space="preserve">21-23 </w:t>
            </w:r>
          </w:p>
        </w:tc>
        <w:tc>
          <w:tcPr>
            <w:tcW w:w="630" w:type="dxa"/>
            <w:shd w:val="clear" w:color="auto" w:fill="FFFFFF"/>
          </w:tcPr>
          <w:p w14:paraId="55D7D85C" w14:textId="77777777" w:rsidR="003B1454" w:rsidRPr="003B1454" w:rsidRDefault="003B1454" w:rsidP="003B1454">
            <w:r w:rsidRPr="003B1454">
              <w:t>129</w:t>
            </w:r>
          </w:p>
        </w:tc>
        <w:tc>
          <w:tcPr>
            <w:tcW w:w="630" w:type="dxa"/>
            <w:shd w:val="clear" w:color="auto" w:fill="FFFFFF"/>
          </w:tcPr>
          <w:p w14:paraId="5494162A" w14:textId="77777777" w:rsidR="003B1454" w:rsidRPr="003B1454" w:rsidRDefault="003B1454" w:rsidP="003B1454">
            <w:r w:rsidRPr="003B1454">
              <w:t>116</w:t>
            </w:r>
          </w:p>
        </w:tc>
        <w:tc>
          <w:tcPr>
            <w:tcW w:w="1260" w:type="dxa"/>
            <w:shd w:val="clear" w:color="auto" w:fill="FFFFFF"/>
          </w:tcPr>
          <w:p w14:paraId="502333CE" w14:textId="77777777" w:rsidR="003B1454" w:rsidRPr="003B1454" w:rsidRDefault="003B1454" w:rsidP="003B1454">
            <w:r w:rsidRPr="003B1454">
              <w:t>(72) 62.1</w:t>
            </w:r>
          </w:p>
        </w:tc>
        <w:tc>
          <w:tcPr>
            <w:tcW w:w="612" w:type="dxa"/>
            <w:shd w:val="clear" w:color="auto" w:fill="FFFFFF"/>
          </w:tcPr>
          <w:p w14:paraId="71874AE9" w14:textId="77777777" w:rsidR="003B1454" w:rsidRPr="003B1454" w:rsidRDefault="003B1454" w:rsidP="003B1454">
            <w:r w:rsidRPr="003B1454">
              <w:t>116</w:t>
            </w:r>
          </w:p>
        </w:tc>
        <w:tc>
          <w:tcPr>
            <w:tcW w:w="1260" w:type="dxa"/>
            <w:shd w:val="clear" w:color="auto" w:fill="FFFFFF"/>
          </w:tcPr>
          <w:p w14:paraId="6E51CE1E" w14:textId="77777777" w:rsidR="003B1454" w:rsidRPr="003B1454" w:rsidRDefault="003B1454" w:rsidP="003B1454">
            <w:r w:rsidRPr="003B1454">
              <w:t>(69) 59.5</w:t>
            </w:r>
          </w:p>
        </w:tc>
        <w:tc>
          <w:tcPr>
            <w:tcW w:w="630" w:type="dxa"/>
            <w:shd w:val="clear" w:color="auto" w:fill="FFFFFF"/>
          </w:tcPr>
          <w:p w14:paraId="535D504E" w14:textId="77777777" w:rsidR="003B1454" w:rsidRPr="003B1454" w:rsidRDefault="003B1454" w:rsidP="003B1454">
            <w:r w:rsidRPr="003B1454">
              <w:t>116</w:t>
            </w:r>
          </w:p>
        </w:tc>
        <w:tc>
          <w:tcPr>
            <w:tcW w:w="1170" w:type="dxa"/>
            <w:shd w:val="clear" w:color="auto" w:fill="FFFFFF"/>
          </w:tcPr>
          <w:p w14:paraId="3DDEA078" w14:textId="77777777" w:rsidR="003B1454" w:rsidRPr="003B1454" w:rsidRDefault="003B1454" w:rsidP="003B1454">
            <w:r w:rsidRPr="003B1454">
              <w:t>(34) 29.3</w:t>
            </w:r>
          </w:p>
        </w:tc>
      </w:tr>
      <w:tr w:rsidR="003B1454" w:rsidRPr="003B1454" w14:paraId="3DD877B9" w14:textId="77777777" w:rsidTr="00524B33">
        <w:trPr>
          <w:trHeight w:val="341"/>
        </w:trPr>
        <w:tc>
          <w:tcPr>
            <w:tcW w:w="2268" w:type="dxa"/>
            <w:vMerge/>
            <w:shd w:val="clear" w:color="auto" w:fill="FFFFFF"/>
          </w:tcPr>
          <w:p w14:paraId="591C9205" w14:textId="77777777" w:rsidR="003B1454" w:rsidRPr="003B1454" w:rsidRDefault="003B1454" w:rsidP="003B1454">
            <w:pPr>
              <w:rPr>
                <w:b/>
                <w:bCs/>
              </w:rPr>
            </w:pPr>
          </w:p>
        </w:tc>
        <w:tc>
          <w:tcPr>
            <w:tcW w:w="1170" w:type="dxa"/>
            <w:shd w:val="clear" w:color="auto" w:fill="FFFFFF"/>
          </w:tcPr>
          <w:p w14:paraId="381AB783" w14:textId="77777777" w:rsidR="003B1454" w:rsidRPr="003B1454" w:rsidRDefault="003B1454" w:rsidP="003B1454">
            <w:pPr>
              <w:rPr>
                <w:b/>
              </w:rPr>
            </w:pPr>
            <w:r w:rsidRPr="003B1454">
              <w:rPr>
                <w:b/>
              </w:rPr>
              <w:t>24-41</w:t>
            </w:r>
          </w:p>
        </w:tc>
        <w:tc>
          <w:tcPr>
            <w:tcW w:w="630" w:type="dxa"/>
            <w:shd w:val="clear" w:color="auto" w:fill="FFFFFF"/>
          </w:tcPr>
          <w:p w14:paraId="73FEF36E" w14:textId="77777777" w:rsidR="003B1454" w:rsidRPr="003B1454" w:rsidRDefault="003B1454" w:rsidP="003B1454">
            <w:r w:rsidRPr="003B1454">
              <w:t>194</w:t>
            </w:r>
          </w:p>
        </w:tc>
        <w:tc>
          <w:tcPr>
            <w:tcW w:w="630" w:type="dxa"/>
            <w:shd w:val="clear" w:color="auto" w:fill="FFFFFF"/>
          </w:tcPr>
          <w:p w14:paraId="16CDB0CF" w14:textId="77777777" w:rsidR="003B1454" w:rsidRPr="003B1454" w:rsidRDefault="003B1454" w:rsidP="003B1454">
            <w:r w:rsidRPr="003B1454">
              <w:t>167</w:t>
            </w:r>
          </w:p>
        </w:tc>
        <w:tc>
          <w:tcPr>
            <w:tcW w:w="1260" w:type="dxa"/>
            <w:shd w:val="clear" w:color="auto" w:fill="FFFFFF"/>
          </w:tcPr>
          <w:p w14:paraId="6C04B3C3" w14:textId="77777777" w:rsidR="003B1454" w:rsidRPr="003B1454" w:rsidRDefault="003B1454" w:rsidP="003B1454">
            <w:r w:rsidRPr="003B1454">
              <w:t>(64) 38.3</w:t>
            </w:r>
          </w:p>
        </w:tc>
        <w:tc>
          <w:tcPr>
            <w:tcW w:w="612" w:type="dxa"/>
            <w:shd w:val="clear" w:color="auto" w:fill="FFFFFF"/>
          </w:tcPr>
          <w:p w14:paraId="0B713362" w14:textId="77777777" w:rsidR="003B1454" w:rsidRPr="003B1454" w:rsidRDefault="003B1454" w:rsidP="003B1454">
            <w:r w:rsidRPr="003B1454">
              <w:t>163</w:t>
            </w:r>
          </w:p>
        </w:tc>
        <w:tc>
          <w:tcPr>
            <w:tcW w:w="1260" w:type="dxa"/>
            <w:shd w:val="clear" w:color="auto" w:fill="FFFFFF"/>
          </w:tcPr>
          <w:p w14:paraId="10CCEDAD" w14:textId="77777777" w:rsidR="003B1454" w:rsidRPr="003B1454" w:rsidRDefault="003B1454" w:rsidP="003B1454">
            <w:r w:rsidRPr="003B1454">
              <w:t>(57) 35.0</w:t>
            </w:r>
          </w:p>
        </w:tc>
        <w:tc>
          <w:tcPr>
            <w:tcW w:w="630" w:type="dxa"/>
            <w:shd w:val="clear" w:color="auto" w:fill="FFFFFF"/>
          </w:tcPr>
          <w:p w14:paraId="20C6CCBB" w14:textId="77777777" w:rsidR="003B1454" w:rsidRPr="003B1454" w:rsidRDefault="003B1454" w:rsidP="003B1454">
            <w:r w:rsidRPr="003B1454">
              <w:t>167</w:t>
            </w:r>
          </w:p>
        </w:tc>
        <w:tc>
          <w:tcPr>
            <w:tcW w:w="1170" w:type="dxa"/>
            <w:shd w:val="clear" w:color="auto" w:fill="FFFFFF"/>
          </w:tcPr>
          <w:p w14:paraId="05A8F555" w14:textId="77777777" w:rsidR="003B1454" w:rsidRPr="003B1454" w:rsidRDefault="003B1454" w:rsidP="003B1454">
            <w:r w:rsidRPr="003B1454">
              <w:t>(24) 14.4</w:t>
            </w:r>
          </w:p>
        </w:tc>
      </w:tr>
      <w:tr w:rsidR="003B1454" w:rsidRPr="003B1454" w14:paraId="0D17B7C3" w14:textId="77777777" w:rsidTr="00524B33">
        <w:trPr>
          <w:trHeight w:val="341"/>
        </w:trPr>
        <w:tc>
          <w:tcPr>
            <w:tcW w:w="2268" w:type="dxa"/>
            <w:vMerge w:val="restart"/>
            <w:shd w:val="clear" w:color="auto" w:fill="FFFFFF"/>
          </w:tcPr>
          <w:p w14:paraId="3475D6BD" w14:textId="77777777" w:rsidR="003B1454" w:rsidRPr="003B1454" w:rsidRDefault="003B1454" w:rsidP="003B1454">
            <w:pPr>
              <w:rPr>
                <w:b/>
                <w:bCs/>
              </w:rPr>
            </w:pPr>
            <w:r w:rsidRPr="003B1454">
              <w:rPr>
                <w:b/>
                <w:bCs/>
              </w:rPr>
              <w:t>Birth Order</w:t>
            </w:r>
          </w:p>
        </w:tc>
        <w:tc>
          <w:tcPr>
            <w:tcW w:w="1170" w:type="dxa"/>
            <w:shd w:val="clear" w:color="auto" w:fill="FFFFFF"/>
          </w:tcPr>
          <w:p w14:paraId="27BBE508" w14:textId="77777777" w:rsidR="003B1454" w:rsidRPr="003B1454" w:rsidRDefault="003B1454" w:rsidP="003B1454">
            <w:pPr>
              <w:rPr>
                <w:b/>
              </w:rPr>
            </w:pPr>
            <w:r w:rsidRPr="003B1454">
              <w:rPr>
                <w:b/>
              </w:rPr>
              <w:t>3</w:t>
            </w:r>
            <w:r w:rsidRPr="003B1454">
              <w:rPr>
                <w:b/>
                <w:vertAlign w:val="superscript"/>
              </w:rPr>
              <w:t>rd</w:t>
            </w:r>
            <w:r w:rsidRPr="003B1454">
              <w:rPr>
                <w:b/>
              </w:rPr>
              <w:t xml:space="preserve"> child</w:t>
            </w:r>
          </w:p>
        </w:tc>
        <w:tc>
          <w:tcPr>
            <w:tcW w:w="630" w:type="dxa"/>
            <w:shd w:val="clear" w:color="auto" w:fill="FFFFFF"/>
          </w:tcPr>
          <w:p w14:paraId="6E4E2B9C" w14:textId="77777777" w:rsidR="003B1454" w:rsidRPr="003B1454" w:rsidRDefault="003B1454" w:rsidP="003B1454">
            <w:r w:rsidRPr="003B1454">
              <w:t>49</w:t>
            </w:r>
          </w:p>
        </w:tc>
        <w:tc>
          <w:tcPr>
            <w:tcW w:w="630" w:type="dxa"/>
            <w:shd w:val="clear" w:color="auto" w:fill="FFFFFF"/>
          </w:tcPr>
          <w:p w14:paraId="47EBF95B" w14:textId="77777777" w:rsidR="003B1454" w:rsidRPr="003B1454" w:rsidRDefault="003B1454" w:rsidP="003B1454">
            <w:r w:rsidRPr="003B1454">
              <w:t>38</w:t>
            </w:r>
          </w:p>
        </w:tc>
        <w:tc>
          <w:tcPr>
            <w:tcW w:w="1260" w:type="dxa"/>
            <w:shd w:val="clear" w:color="auto" w:fill="FFFFFF"/>
          </w:tcPr>
          <w:p w14:paraId="42C9F14C" w14:textId="77777777" w:rsidR="003B1454" w:rsidRPr="003B1454" w:rsidRDefault="003B1454" w:rsidP="003B1454">
            <w:r w:rsidRPr="003B1454">
              <w:t>(23) 60.5</w:t>
            </w:r>
          </w:p>
        </w:tc>
        <w:tc>
          <w:tcPr>
            <w:tcW w:w="612" w:type="dxa"/>
            <w:shd w:val="clear" w:color="auto" w:fill="FFFFFF"/>
          </w:tcPr>
          <w:p w14:paraId="583AD743" w14:textId="77777777" w:rsidR="003B1454" w:rsidRPr="003B1454" w:rsidRDefault="003B1454" w:rsidP="003B1454">
            <w:r w:rsidRPr="003B1454">
              <w:t>37</w:t>
            </w:r>
          </w:p>
        </w:tc>
        <w:tc>
          <w:tcPr>
            <w:tcW w:w="1260" w:type="dxa"/>
            <w:shd w:val="clear" w:color="auto" w:fill="FFFFFF"/>
          </w:tcPr>
          <w:p w14:paraId="6460F955" w14:textId="77777777" w:rsidR="003B1454" w:rsidRPr="003B1454" w:rsidRDefault="003B1454" w:rsidP="003B1454">
            <w:r w:rsidRPr="003B1454">
              <w:t>(22) 59.5</w:t>
            </w:r>
          </w:p>
        </w:tc>
        <w:tc>
          <w:tcPr>
            <w:tcW w:w="630" w:type="dxa"/>
            <w:shd w:val="clear" w:color="auto" w:fill="FFFFFF"/>
          </w:tcPr>
          <w:p w14:paraId="774A2378" w14:textId="77777777" w:rsidR="003B1454" w:rsidRPr="003B1454" w:rsidRDefault="003B1454" w:rsidP="003B1454">
            <w:r w:rsidRPr="003B1454">
              <w:t>38</w:t>
            </w:r>
          </w:p>
        </w:tc>
        <w:tc>
          <w:tcPr>
            <w:tcW w:w="1170" w:type="dxa"/>
            <w:shd w:val="clear" w:color="auto" w:fill="FFFFFF"/>
          </w:tcPr>
          <w:p w14:paraId="723F9A84" w14:textId="77777777" w:rsidR="003B1454" w:rsidRPr="003B1454" w:rsidRDefault="003B1454" w:rsidP="003B1454">
            <w:r w:rsidRPr="003B1454">
              <w:t>(13) 34.2</w:t>
            </w:r>
          </w:p>
        </w:tc>
      </w:tr>
      <w:tr w:rsidR="003B1454" w:rsidRPr="003B1454" w14:paraId="1E434999" w14:textId="77777777" w:rsidTr="00524B33">
        <w:trPr>
          <w:trHeight w:val="305"/>
        </w:trPr>
        <w:tc>
          <w:tcPr>
            <w:tcW w:w="2268" w:type="dxa"/>
            <w:vMerge/>
            <w:shd w:val="clear" w:color="auto" w:fill="FFFFFF"/>
          </w:tcPr>
          <w:p w14:paraId="61F1666A" w14:textId="77777777" w:rsidR="003B1454" w:rsidRPr="003B1454" w:rsidRDefault="003B1454" w:rsidP="003B1454">
            <w:pPr>
              <w:rPr>
                <w:b/>
                <w:bCs/>
              </w:rPr>
            </w:pPr>
          </w:p>
        </w:tc>
        <w:tc>
          <w:tcPr>
            <w:tcW w:w="1170" w:type="dxa"/>
            <w:shd w:val="clear" w:color="auto" w:fill="FFFFFF"/>
          </w:tcPr>
          <w:p w14:paraId="04F2E1A7" w14:textId="77777777" w:rsidR="003B1454" w:rsidRPr="003B1454" w:rsidRDefault="003B1454" w:rsidP="003B1454">
            <w:pPr>
              <w:rPr>
                <w:b/>
              </w:rPr>
            </w:pPr>
            <w:r w:rsidRPr="003B1454">
              <w:rPr>
                <w:b/>
              </w:rPr>
              <w:t>2</w:t>
            </w:r>
            <w:r w:rsidRPr="003B1454">
              <w:rPr>
                <w:b/>
                <w:vertAlign w:val="superscript"/>
              </w:rPr>
              <w:t>nd</w:t>
            </w:r>
            <w:r w:rsidRPr="003B1454">
              <w:rPr>
                <w:b/>
              </w:rPr>
              <w:t xml:space="preserve"> child</w:t>
            </w:r>
          </w:p>
        </w:tc>
        <w:tc>
          <w:tcPr>
            <w:tcW w:w="630" w:type="dxa"/>
            <w:shd w:val="clear" w:color="auto" w:fill="FFFFFF"/>
          </w:tcPr>
          <w:p w14:paraId="74C781C8" w14:textId="77777777" w:rsidR="003B1454" w:rsidRPr="003B1454" w:rsidRDefault="003B1454" w:rsidP="003B1454">
            <w:r w:rsidRPr="003B1454">
              <w:t>126</w:t>
            </w:r>
          </w:p>
        </w:tc>
        <w:tc>
          <w:tcPr>
            <w:tcW w:w="630" w:type="dxa"/>
            <w:shd w:val="clear" w:color="auto" w:fill="FFFFFF"/>
          </w:tcPr>
          <w:p w14:paraId="24CAC5C0" w14:textId="77777777" w:rsidR="003B1454" w:rsidRPr="003B1454" w:rsidRDefault="003B1454" w:rsidP="003B1454">
            <w:r w:rsidRPr="003B1454">
              <w:t>113</w:t>
            </w:r>
          </w:p>
        </w:tc>
        <w:tc>
          <w:tcPr>
            <w:tcW w:w="1260" w:type="dxa"/>
            <w:shd w:val="clear" w:color="auto" w:fill="FFFFFF"/>
          </w:tcPr>
          <w:p w14:paraId="12112667" w14:textId="77777777" w:rsidR="003B1454" w:rsidRPr="003B1454" w:rsidRDefault="003B1454" w:rsidP="003B1454">
            <w:r w:rsidRPr="003B1454">
              <w:t>(57) 50.4</w:t>
            </w:r>
          </w:p>
        </w:tc>
        <w:tc>
          <w:tcPr>
            <w:tcW w:w="612" w:type="dxa"/>
            <w:shd w:val="clear" w:color="auto" w:fill="FFFFFF"/>
          </w:tcPr>
          <w:p w14:paraId="36FAF41E" w14:textId="77777777" w:rsidR="003B1454" w:rsidRPr="003B1454" w:rsidRDefault="003B1454" w:rsidP="003B1454">
            <w:r w:rsidRPr="003B1454">
              <w:t>112</w:t>
            </w:r>
          </w:p>
        </w:tc>
        <w:tc>
          <w:tcPr>
            <w:tcW w:w="1260" w:type="dxa"/>
            <w:shd w:val="clear" w:color="auto" w:fill="FFFFFF"/>
          </w:tcPr>
          <w:p w14:paraId="5473ED4D" w14:textId="77777777" w:rsidR="003B1454" w:rsidRPr="003B1454" w:rsidRDefault="003B1454" w:rsidP="003B1454">
            <w:r w:rsidRPr="003B1454">
              <w:t>(55) 49.1</w:t>
            </w:r>
          </w:p>
        </w:tc>
        <w:tc>
          <w:tcPr>
            <w:tcW w:w="630" w:type="dxa"/>
            <w:shd w:val="clear" w:color="auto" w:fill="FFFFFF"/>
          </w:tcPr>
          <w:p w14:paraId="7E638AF8" w14:textId="77777777" w:rsidR="003B1454" w:rsidRPr="003B1454" w:rsidRDefault="003B1454" w:rsidP="003B1454">
            <w:r w:rsidRPr="003B1454">
              <w:t>113</w:t>
            </w:r>
          </w:p>
        </w:tc>
        <w:tc>
          <w:tcPr>
            <w:tcW w:w="1170" w:type="dxa"/>
            <w:shd w:val="clear" w:color="auto" w:fill="FFFFFF"/>
          </w:tcPr>
          <w:p w14:paraId="4BD750CB" w14:textId="77777777" w:rsidR="003B1454" w:rsidRPr="003B1454" w:rsidRDefault="003B1454" w:rsidP="003B1454">
            <w:r w:rsidRPr="003B1454">
              <w:t>(22) 19.5</w:t>
            </w:r>
          </w:p>
        </w:tc>
      </w:tr>
      <w:tr w:rsidR="003B1454" w:rsidRPr="003B1454" w14:paraId="3B772687" w14:textId="77777777" w:rsidTr="00524B33">
        <w:trPr>
          <w:trHeight w:val="260"/>
        </w:trPr>
        <w:tc>
          <w:tcPr>
            <w:tcW w:w="2268" w:type="dxa"/>
            <w:vMerge/>
            <w:shd w:val="clear" w:color="auto" w:fill="FFFFFF"/>
          </w:tcPr>
          <w:p w14:paraId="166B41DC" w14:textId="77777777" w:rsidR="003B1454" w:rsidRPr="003B1454" w:rsidRDefault="003B1454" w:rsidP="003B1454">
            <w:pPr>
              <w:rPr>
                <w:b/>
                <w:bCs/>
              </w:rPr>
            </w:pPr>
          </w:p>
        </w:tc>
        <w:tc>
          <w:tcPr>
            <w:tcW w:w="1170" w:type="dxa"/>
            <w:shd w:val="clear" w:color="auto" w:fill="FFFFFF"/>
          </w:tcPr>
          <w:p w14:paraId="2BCA4F25" w14:textId="77777777" w:rsidR="003B1454" w:rsidRPr="003B1454" w:rsidRDefault="003B1454" w:rsidP="003B1454">
            <w:pPr>
              <w:rPr>
                <w:b/>
              </w:rPr>
            </w:pPr>
            <w:r w:rsidRPr="003B1454">
              <w:rPr>
                <w:b/>
              </w:rPr>
              <w:t>1</w:t>
            </w:r>
            <w:r w:rsidRPr="003B1454">
              <w:rPr>
                <w:b/>
                <w:vertAlign w:val="superscript"/>
              </w:rPr>
              <w:t>st</w:t>
            </w:r>
            <w:r w:rsidRPr="003B1454">
              <w:rPr>
                <w:b/>
              </w:rPr>
              <w:t xml:space="preserve"> child</w:t>
            </w:r>
          </w:p>
        </w:tc>
        <w:tc>
          <w:tcPr>
            <w:tcW w:w="630" w:type="dxa"/>
            <w:shd w:val="clear" w:color="auto" w:fill="FFFFFF"/>
          </w:tcPr>
          <w:p w14:paraId="0B4AF717" w14:textId="77777777" w:rsidR="003B1454" w:rsidRPr="003B1454" w:rsidRDefault="003B1454" w:rsidP="003B1454">
            <w:r w:rsidRPr="003B1454">
              <w:t>234</w:t>
            </w:r>
          </w:p>
        </w:tc>
        <w:tc>
          <w:tcPr>
            <w:tcW w:w="630" w:type="dxa"/>
            <w:shd w:val="clear" w:color="auto" w:fill="FFFFFF"/>
          </w:tcPr>
          <w:p w14:paraId="55F5ED1E" w14:textId="77777777" w:rsidR="003B1454" w:rsidRPr="003B1454" w:rsidRDefault="003B1454" w:rsidP="003B1454">
            <w:r w:rsidRPr="003B1454">
              <w:t>215</w:t>
            </w:r>
          </w:p>
        </w:tc>
        <w:tc>
          <w:tcPr>
            <w:tcW w:w="1260" w:type="dxa"/>
            <w:shd w:val="clear" w:color="auto" w:fill="FFFFFF"/>
          </w:tcPr>
          <w:p w14:paraId="569687D7" w14:textId="77777777" w:rsidR="003B1454" w:rsidRPr="003B1454" w:rsidRDefault="003B1454" w:rsidP="003B1454">
            <w:r w:rsidRPr="003B1454">
              <w:t>(95) 44.2</w:t>
            </w:r>
          </w:p>
        </w:tc>
        <w:tc>
          <w:tcPr>
            <w:tcW w:w="612" w:type="dxa"/>
            <w:shd w:val="clear" w:color="auto" w:fill="FFFFFF"/>
          </w:tcPr>
          <w:p w14:paraId="67E62B2E" w14:textId="77777777" w:rsidR="003B1454" w:rsidRPr="003B1454" w:rsidRDefault="003B1454" w:rsidP="003B1454">
            <w:r w:rsidRPr="003B1454">
              <w:t>212</w:t>
            </w:r>
          </w:p>
        </w:tc>
        <w:tc>
          <w:tcPr>
            <w:tcW w:w="1260" w:type="dxa"/>
            <w:shd w:val="clear" w:color="auto" w:fill="FFFFFF"/>
          </w:tcPr>
          <w:p w14:paraId="04136905" w14:textId="77777777" w:rsidR="003B1454" w:rsidRPr="003B1454" w:rsidRDefault="003B1454" w:rsidP="003B1454">
            <w:r w:rsidRPr="003B1454">
              <w:t>(86) 40.6</w:t>
            </w:r>
          </w:p>
        </w:tc>
        <w:tc>
          <w:tcPr>
            <w:tcW w:w="630" w:type="dxa"/>
            <w:shd w:val="clear" w:color="auto" w:fill="FFFFFF"/>
          </w:tcPr>
          <w:p w14:paraId="77B0881B" w14:textId="77777777" w:rsidR="003B1454" w:rsidRPr="003B1454" w:rsidRDefault="003B1454" w:rsidP="003B1454">
            <w:r w:rsidRPr="003B1454">
              <w:t>215</w:t>
            </w:r>
          </w:p>
        </w:tc>
        <w:tc>
          <w:tcPr>
            <w:tcW w:w="1170" w:type="dxa"/>
            <w:shd w:val="clear" w:color="auto" w:fill="FFFFFF"/>
          </w:tcPr>
          <w:p w14:paraId="4A6262DA" w14:textId="77777777" w:rsidR="003B1454" w:rsidRPr="003B1454" w:rsidRDefault="003B1454" w:rsidP="003B1454">
            <w:r w:rsidRPr="003B1454">
              <w:t>(35) 16.3</w:t>
            </w:r>
          </w:p>
        </w:tc>
      </w:tr>
      <w:tr w:rsidR="003B1454" w:rsidRPr="003B1454" w14:paraId="0C9D03E2" w14:textId="77777777" w:rsidTr="00524B33">
        <w:trPr>
          <w:trHeight w:val="314"/>
        </w:trPr>
        <w:tc>
          <w:tcPr>
            <w:tcW w:w="2268" w:type="dxa"/>
            <w:vMerge/>
            <w:shd w:val="clear" w:color="auto" w:fill="FFFFFF"/>
          </w:tcPr>
          <w:p w14:paraId="650DE102" w14:textId="77777777" w:rsidR="003B1454" w:rsidRPr="003B1454" w:rsidRDefault="003B1454" w:rsidP="003B1454">
            <w:pPr>
              <w:rPr>
                <w:b/>
                <w:bCs/>
              </w:rPr>
            </w:pPr>
          </w:p>
        </w:tc>
        <w:tc>
          <w:tcPr>
            <w:tcW w:w="1170" w:type="dxa"/>
            <w:shd w:val="clear" w:color="auto" w:fill="FFFFFF"/>
          </w:tcPr>
          <w:p w14:paraId="607DED01" w14:textId="77777777" w:rsidR="003B1454" w:rsidRPr="003B1454" w:rsidRDefault="003B1454" w:rsidP="003B1454">
            <w:pPr>
              <w:rPr>
                <w:b/>
              </w:rPr>
            </w:pPr>
            <w:r w:rsidRPr="003B1454">
              <w:rPr>
                <w:b/>
              </w:rPr>
              <w:t>Missing</w:t>
            </w:r>
          </w:p>
        </w:tc>
        <w:tc>
          <w:tcPr>
            <w:tcW w:w="630" w:type="dxa"/>
            <w:shd w:val="clear" w:color="auto" w:fill="FFFFFF"/>
          </w:tcPr>
          <w:p w14:paraId="59FA330D" w14:textId="77777777" w:rsidR="003B1454" w:rsidRPr="003B1454" w:rsidRDefault="003B1454" w:rsidP="003B1454">
            <w:r w:rsidRPr="003B1454">
              <w:t>3</w:t>
            </w:r>
          </w:p>
        </w:tc>
        <w:tc>
          <w:tcPr>
            <w:tcW w:w="630" w:type="dxa"/>
            <w:shd w:val="clear" w:color="auto" w:fill="FFFFFF"/>
          </w:tcPr>
          <w:p w14:paraId="6E8564F1" w14:textId="77777777" w:rsidR="003B1454" w:rsidRPr="003B1454" w:rsidRDefault="003B1454" w:rsidP="003B1454">
            <w:r w:rsidRPr="003B1454">
              <w:t>1</w:t>
            </w:r>
          </w:p>
        </w:tc>
        <w:tc>
          <w:tcPr>
            <w:tcW w:w="1260" w:type="dxa"/>
            <w:shd w:val="clear" w:color="auto" w:fill="FFFFFF"/>
          </w:tcPr>
          <w:p w14:paraId="0E7E6EFC" w14:textId="77777777" w:rsidR="003B1454" w:rsidRPr="003B1454" w:rsidRDefault="003B1454" w:rsidP="003B1454">
            <w:r w:rsidRPr="003B1454">
              <w:t>0</w:t>
            </w:r>
          </w:p>
        </w:tc>
        <w:tc>
          <w:tcPr>
            <w:tcW w:w="612" w:type="dxa"/>
            <w:shd w:val="clear" w:color="auto" w:fill="FFFFFF"/>
          </w:tcPr>
          <w:p w14:paraId="23746FB9" w14:textId="77777777" w:rsidR="003B1454" w:rsidRPr="003B1454" w:rsidRDefault="003B1454" w:rsidP="003B1454">
            <w:r w:rsidRPr="003B1454">
              <w:t>1</w:t>
            </w:r>
          </w:p>
        </w:tc>
        <w:tc>
          <w:tcPr>
            <w:tcW w:w="1260" w:type="dxa"/>
            <w:shd w:val="clear" w:color="auto" w:fill="FFFFFF"/>
          </w:tcPr>
          <w:p w14:paraId="44EECC32" w14:textId="77777777" w:rsidR="003B1454" w:rsidRPr="003B1454" w:rsidRDefault="003B1454" w:rsidP="003B1454">
            <w:r w:rsidRPr="003B1454">
              <w:t>0</w:t>
            </w:r>
          </w:p>
        </w:tc>
        <w:tc>
          <w:tcPr>
            <w:tcW w:w="630" w:type="dxa"/>
            <w:shd w:val="clear" w:color="auto" w:fill="FFFFFF"/>
          </w:tcPr>
          <w:p w14:paraId="181C78A7" w14:textId="77777777" w:rsidR="003B1454" w:rsidRPr="003B1454" w:rsidRDefault="003B1454" w:rsidP="003B1454">
            <w:r w:rsidRPr="003B1454">
              <w:t>1</w:t>
            </w:r>
          </w:p>
        </w:tc>
        <w:tc>
          <w:tcPr>
            <w:tcW w:w="1170" w:type="dxa"/>
            <w:shd w:val="clear" w:color="auto" w:fill="FFFFFF"/>
          </w:tcPr>
          <w:p w14:paraId="174D5405" w14:textId="77777777" w:rsidR="003B1454" w:rsidRPr="003B1454" w:rsidRDefault="003B1454" w:rsidP="003B1454">
            <w:r w:rsidRPr="003B1454">
              <w:t>0</w:t>
            </w:r>
          </w:p>
        </w:tc>
      </w:tr>
      <w:tr w:rsidR="003B1454" w:rsidRPr="003B1454" w14:paraId="791FBFB4" w14:textId="77777777" w:rsidTr="00524B33">
        <w:trPr>
          <w:trHeight w:val="351"/>
        </w:trPr>
        <w:tc>
          <w:tcPr>
            <w:tcW w:w="2268" w:type="dxa"/>
            <w:vMerge w:val="restart"/>
            <w:shd w:val="clear" w:color="auto" w:fill="FFFFFF"/>
          </w:tcPr>
          <w:p w14:paraId="7EAAB430" w14:textId="77777777" w:rsidR="003B1454" w:rsidRPr="003B1454" w:rsidRDefault="003B1454" w:rsidP="003B1454">
            <w:pPr>
              <w:rPr>
                <w:b/>
                <w:bCs/>
              </w:rPr>
            </w:pPr>
            <w:r w:rsidRPr="003B1454">
              <w:rPr>
                <w:b/>
                <w:bCs/>
              </w:rPr>
              <w:t>Low Birth weight</w:t>
            </w:r>
          </w:p>
        </w:tc>
        <w:tc>
          <w:tcPr>
            <w:tcW w:w="1170" w:type="dxa"/>
            <w:shd w:val="clear" w:color="auto" w:fill="FFFFFF"/>
          </w:tcPr>
          <w:p w14:paraId="75CF9364" w14:textId="77777777" w:rsidR="003B1454" w:rsidRPr="003B1454" w:rsidRDefault="003B1454" w:rsidP="003B1454">
            <w:pPr>
              <w:rPr>
                <w:b/>
              </w:rPr>
            </w:pPr>
            <w:r w:rsidRPr="003B1454">
              <w:rPr>
                <w:b/>
              </w:rPr>
              <w:t>Yes</w:t>
            </w:r>
          </w:p>
        </w:tc>
        <w:tc>
          <w:tcPr>
            <w:tcW w:w="630" w:type="dxa"/>
            <w:shd w:val="clear" w:color="auto" w:fill="FFFFFF"/>
          </w:tcPr>
          <w:p w14:paraId="37564A35" w14:textId="77777777" w:rsidR="003B1454" w:rsidRPr="003B1454" w:rsidRDefault="003B1454" w:rsidP="003B1454">
            <w:r w:rsidRPr="003B1454">
              <w:t>21</w:t>
            </w:r>
          </w:p>
        </w:tc>
        <w:tc>
          <w:tcPr>
            <w:tcW w:w="630" w:type="dxa"/>
            <w:shd w:val="clear" w:color="auto" w:fill="FFFFFF"/>
          </w:tcPr>
          <w:p w14:paraId="046995DE" w14:textId="77777777" w:rsidR="003B1454" w:rsidRPr="003B1454" w:rsidRDefault="003B1454" w:rsidP="003B1454">
            <w:r w:rsidRPr="003B1454">
              <w:t>20</w:t>
            </w:r>
          </w:p>
        </w:tc>
        <w:tc>
          <w:tcPr>
            <w:tcW w:w="1260" w:type="dxa"/>
            <w:shd w:val="clear" w:color="auto" w:fill="FFFFFF"/>
          </w:tcPr>
          <w:p w14:paraId="61A72B7B" w14:textId="77777777" w:rsidR="003B1454" w:rsidRPr="003B1454" w:rsidRDefault="003B1454" w:rsidP="003B1454">
            <w:r w:rsidRPr="003B1454">
              <w:t>(13) 65.0</w:t>
            </w:r>
          </w:p>
        </w:tc>
        <w:tc>
          <w:tcPr>
            <w:tcW w:w="612" w:type="dxa"/>
            <w:shd w:val="clear" w:color="auto" w:fill="FFFFFF"/>
          </w:tcPr>
          <w:p w14:paraId="653BF29C" w14:textId="77777777" w:rsidR="003B1454" w:rsidRPr="003B1454" w:rsidRDefault="003B1454" w:rsidP="003B1454">
            <w:r w:rsidRPr="003B1454">
              <w:t>20</w:t>
            </w:r>
          </w:p>
        </w:tc>
        <w:tc>
          <w:tcPr>
            <w:tcW w:w="1260" w:type="dxa"/>
            <w:shd w:val="clear" w:color="auto" w:fill="FFFFFF"/>
          </w:tcPr>
          <w:p w14:paraId="47D73E36" w14:textId="77777777" w:rsidR="003B1454" w:rsidRPr="003B1454" w:rsidRDefault="003B1454" w:rsidP="003B1454">
            <w:r w:rsidRPr="003B1454">
              <w:t>(12) 60.0</w:t>
            </w:r>
          </w:p>
        </w:tc>
        <w:tc>
          <w:tcPr>
            <w:tcW w:w="630" w:type="dxa"/>
            <w:shd w:val="clear" w:color="auto" w:fill="FFFFFF"/>
          </w:tcPr>
          <w:p w14:paraId="277A7AE8" w14:textId="77777777" w:rsidR="003B1454" w:rsidRPr="003B1454" w:rsidRDefault="003B1454" w:rsidP="003B1454">
            <w:r w:rsidRPr="003B1454">
              <w:t>20</w:t>
            </w:r>
          </w:p>
        </w:tc>
        <w:tc>
          <w:tcPr>
            <w:tcW w:w="1170" w:type="dxa"/>
            <w:shd w:val="clear" w:color="auto" w:fill="FFFFFF"/>
          </w:tcPr>
          <w:p w14:paraId="20C9CF3B" w14:textId="77777777" w:rsidR="003B1454" w:rsidRPr="003B1454" w:rsidRDefault="003B1454" w:rsidP="003B1454">
            <w:r w:rsidRPr="003B1454">
              <w:t>(6) 30.0</w:t>
            </w:r>
          </w:p>
        </w:tc>
      </w:tr>
      <w:tr w:rsidR="003B1454" w:rsidRPr="003B1454" w14:paraId="50FADE66" w14:textId="77777777" w:rsidTr="00524B33">
        <w:trPr>
          <w:trHeight w:val="350"/>
        </w:trPr>
        <w:tc>
          <w:tcPr>
            <w:tcW w:w="2268" w:type="dxa"/>
            <w:vMerge/>
            <w:shd w:val="clear" w:color="auto" w:fill="FFFFFF"/>
          </w:tcPr>
          <w:p w14:paraId="520A6236" w14:textId="77777777" w:rsidR="003B1454" w:rsidRPr="003B1454" w:rsidRDefault="003B1454" w:rsidP="003B1454">
            <w:pPr>
              <w:rPr>
                <w:b/>
                <w:bCs/>
              </w:rPr>
            </w:pPr>
          </w:p>
        </w:tc>
        <w:tc>
          <w:tcPr>
            <w:tcW w:w="1170" w:type="dxa"/>
            <w:shd w:val="clear" w:color="auto" w:fill="FFFFFF"/>
          </w:tcPr>
          <w:p w14:paraId="73669B57" w14:textId="77777777" w:rsidR="003B1454" w:rsidRPr="003B1454" w:rsidRDefault="003B1454" w:rsidP="003B1454">
            <w:pPr>
              <w:rPr>
                <w:b/>
              </w:rPr>
            </w:pPr>
            <w:r w:rsidRPr="003B1454">
              <w:rPr>
                <w:b/>
              </w:rPr>
              <w:t>No</w:t>
            </w:r>
          </w:p>
        </w:tc>
        <w:tc>
          <w:tcPr>
            <w:tcW w:w="630" w:type="dxa"/>
            <w:shd w:val="clear" w:color="auto" w:fill="FFFFFF"/>
          </w:tcPr>
          <w:p w14:paraId="42623DC2" w14:textId="77777777" w:rsidR="003B1454" w:rsidRPr="003B1454" w:rsidRDefault="003B1454" w:rsidP="003B1454">
            <w:r w:rsidRPr="003B1454">
              <w:t>321</w:t>
            </w:r>
          </w:p>
        </w:tc>
        <w:tc>
          <w:tcPr>
            <w:tcW w:w="630" w:type="dxa"/>
            <w:shd w:val="clear" w:color="auto" w:fill="FFFFFF"/>
          </w:tcPr>
          <w:p w14:paraId="4DE81DB5" w14:textId="77777777" w:rsidR="003B1454" w:rsidRPr="003B1454" w:rsidRDefault="003B1454" w:rsidP="003B1454">
            <w:r w:rsidRPr="003B1454">
              <w:t>299</w:t>
            </w:r>
          </w:p>
        </w:tc>
        <w:tc>
          <w:tcPr>
            <w:tcW w:w="1260" w:type="dxa"/>
            <w:shd w:val="clear" w:color="auto" w:fill="FFFFFF"/>
          </w:tcPr>
          <w:p w14:paraId="5CC8879D" w14:textId="77777777" w:rsidR="003B1454" w:rsidRPr="003B1454" w:rsidRDefault="003B1454" w:rsidP="003B1454">
            <w:r w:rsidRPr="003B1454">
              <w:t>(144) 48.2</w:t>
            </w:r>
          </w:p>
        </w:tc>
        <w:tc>
          <w:tcPr>
            <w:tcW w:w="612" w:type="dxa"/>
            <w:shd w:val="clear" w:color="auto" w:fill="FFFFFF"/>
          </w:tcPr>
          <w:p w14:paraId="14076A3B" w14:textId="77777777" w:rsidR="003B1454" w:rsidRPr="003B1454" w:rsidRDefault="003B1454" w:rsidP="003B1454">
            <w:r w:rsidRPr="003B1454">
              <w:t>298</w:t>
            </w:r>
          </w:p>
        </w:tc>
        <w:tc>
          <w:tcPr>
            <w:tcW w:w="1260" w:type="dxa"/>
            <w:shd w:val="clear" w:color="auto" w:fill="FFFFFF"/>
          </w:tcPr>
          <w:p w14:paraId="7B8304E4" w14:textId="77777777" w:rsidR="003B1454" w:rsidRPr="003B1454" w:rsidRDefault="003B1454" w:rsidP="003B1454">
            <w:r w:rsidRPr="003B1454">
              <w:t>(137) 46.0</w:t>
            </w:r>
          </w:p>
        </w:tc>
        <w:tc>
          <w:tcPr>
            <w:tcW w:w="630" w:type="dxa"/>
            <w:shd w:val="clear" w:color="auto" w:fill="FFFFFF"/>
          </w:tcPr>
          <w:p w14:paraId="6C5F8627" w14:textId="77777777" w:rsidR="003B1454" w:rsidRPr="003B1454" w:rsidRDefault="003B1454" w:rsidP="003B1454">
            <w:r w:rsidRPr="003B1454">
              <w:t>299</w:t>
            </w:r>
          </w:p>
        </w:tc>
        <w:tc>
          <w:tcPr>
            <w:tcW w:w="1170" w:type="dxa"/>
            <w:shd w:val="clear" w:color="auto" w:fill="FFFFFF"/>
          </w:tcPr>
          <w:p w14:paraId="27AA7297" w14:textId="77777777" w:rsidR="003B1454" w:rsidRPr="003B1454" w:rsidRDefault="003B1454" w:rsidP="003B1454">
            <w:r w:rsidRPr="003B1454">
              <w:t>(53) 17.7</w:t>
            </w:r>
          </w:p>
        </w:tc>
      </w:tr>
      <w:tr w:rsidR="003B1454" w:rsidRPr="003B1454" w14:paraId="68C32987" w14:textId="77777777" w:rsidTr="00BF0FD6">
        <w:trPr>
          <w:trHeight w:val="350"/>
        </w:trPr>
        <w:tc>
          <w:tcPr>
            <w:tcW w:w="2268" w:type="dxa"/>
            <w:vMerge/>
            <w:shd w:val="clear" w:color="auto" w:fill="FFFFFF"/>
          </w:tcPr>
          <w:p w14:paraId="4332DD33" w14:textId="77777777" w:rsidR="003B1454" w:rsidRPr="003B1454" w:rsidRDefault="003B1454" w:rsidP="003B1454">
            <w:pPr>
              <w:rPr>
                <w:b/>
                <w:bCs/>
              </w:rPr>
            </w:pPr>
          </w:p>
        </w:tc>
        <w:tc>
          <w:tcPr>
            <w:tcW w:w="1170" w:type="dxa"/>
            <w:shd w:val="clear" w:color="auto" w:fill="FFFFFF"/>
          </w:tcPr>
          <w:p w14:paraId="115CC7D2" w14:textId="77777777" w:rsidR="003B1454" w:rsidRPr="003B1454" w:rsidRDefault="003B1454" w:rsidP="003B1454">
            <w:pPr>
              <w:rPr>
                <w:b/>
              </w:rPr>
            </w:pPr>
            <w:r w:rsidRPr="003B1454">
              <w:rPr>
                <w:b/>
              </w:rPr>
              <w:t>Missing</w:t>
            </w:r>
          </w:p>
        </w:tc>
        <w:tc>
          <w:tcPr>
            <w:tcW w:w="630" w:type="dxa"/>
            <w:shd w:val="clear" w:color="auto" w:fill="FFFFFF"/>
          </w:tcPr>
          <w:p w14:paraId="2F6A720C" w14:textId="77777777" w:rsidR="003B1454" w:rsidRPr="003B1454" w:rsidRDefault="003B1454" w:rsidP="003B1454">
            <w:r w:rsidRPr="003B1454">
              <w:t>70</w:t>
            </w:r>
          </w:p>
        </w:tc>
        <w:tc>
          <w:tcPr>
            <w:tcW w:w="630" w:type="dxa"/>
            <w:shd w:val="clear" w:color="auto" w:fill="FFFFFF"/>
          </w:tcPr>
          <w:p w14:paraId="21A5F706" w14:textId="77777777" w:rsidR="003B1454" w:rsidRPr="003B1454" w:rsidRDefault="003B1454" w:rsidP="003B1454">
            <w:r w:rsidRPr="003B1454">
              <w:t>48</w:t>
            </w:r>
          </w:p>
        </w:tc>
        <w:tc>
          <w:tcPr>
            <w:tcW w:w="1260" w:type="dxa"/>
            <w:shd w:val="clear" w:color="auto" w:fill="FFFFFF"/>
          </w:tcPr>
          <w:p w14:paraId="770271A6" w14:textId="77777777" w:rsidR="003B1454" w:rsidRPr="003B1454" w:rsidRDefault="003B1454" w:rsidP="003B1454">
            <w:r w:rsidRPr="003B1454">
              <w:t>(18) 37.5</w:t>
            </w:r>
          </w:p>
        </w:tc>
        <w:tc>
          <w:tcPr>
            <w:tcW w:w="612" w:type="dxa"/>
            <w:shd w:val="clear" w:color="auto" w:fill="FFFFFF"/>
          </w:tcPr>
          <w:p w14:paraId="33CEF0A8" w14:textId="77777777" w:rsidR="003B1454" w:rsidRPr="003B1454" w:rsidRDefault="003B1454" w:rsidP="003B1454">
            <w:r w:rsidRPr="003B1454">
              <w:t>44</w:t>
            </w:r>
          </w:p>
        </w:tc>
        <w:tc>
          <w:tcPr>
            <w:tcW w:w="1260" w:type="dxa"/>
            <w:shd w:val="clear" w:color="auto" w:fill="FFFFFF"/>
          </w:tcPr>
          <w:p w14:paraId="24F3208B" w14:textId="77777777" w:rsidR="003B1454" w:rsidRPr="003B1454" w:rsidRDefault="003B1454" w:rsidP="003B1454">
            <w:r w:rsidRPr="003B1454">
              <w:t>(14) 31.8</w:t>
            </w:r>
          </w:p>
        </w:tc>
        <w:tc>
          <w:tcPr>
            <w:tcW w:w="630" w:type="dxa"/>
            <w:shd w:val="clear" w:color="auto" w:fill="FFFFFF"/>
          </w:tcPr>
          <w:p w14:paraId="1E34413A" w14:textId="77777777" w:rsidR="003B1454" w:rsidRPr="003B1454" w:rsidRDefault="003B1454" w:rsidP="003B1454">
            <w:r w:rsidRPr="003B1454">
              <w:t>48</w:t>
            </w:r>
          </w:p>
        </w:tc>
        <w:tc>
          <w:tcPr>
            <w:tcW w:w="1170" w:type="dxa"/>
            <w:shd w:val="clear" w:color="auto" w:fill="FFFFFF"/>
          </w:tcPr>
          <w:p w14:paraId="55B7018C" w14:textId="77777777" w:rsidR="003B1454" w:rsidRPr="003B1454" w:rsidRDefault="003B1454" w:rsidP="003B1454">
            <w:r w:rsidRPr="003B1454">
              <w:t>(11) 22.9</w:t>
            </w:r>
          </w:p>
        </w:tc>
      </w:tr>
      <w:tr w:rsidR="00BF0FD6" w:rsidRPr="00594C15" w14:paraId="035B3709" w14:textId="77777777" w:rsidTr="00BF0FD6">
        <w:trPr>
          <w:trHeight w:val="350"/>
        </w:trPr>
        <w:tc>
          <w:tcPr>
            <w:tcW w:w="2268" w:type="dxa"/>
            <w:vMerge w:val="restart"/>
            <w:tcBorders>
              <w:bottom w:val="single" w:sz="4" w:space="0" w:color="auto"/>
            </w:tcBorders>
            <w:shd w:val="clear" w:color="auto" w:fill="FFFFFF"/>
          </w:tcPr>
          <w:p w14:paraId="554361D5" w14:textId="77E5CE5C" w:rsidR="00BF0FD6" w:rsidRPr="00594C15" w:rsidRDefault="00BF0FD6" w:rsidP="00BF0FD6">
            <w:pPr>
              <w:rPr>
                <w:b/>
                <w:bCs/>
              </w:rPr>
            </w:pPr>
            <w:r w:rsidRPr="00594C15">
              <w:rPr>
                <w:b/>
                <w:bCs/>
              </w:rPr>
              <w:t>Maternal Infection</w:t>
            </w:r>
          </w:p>
        </w:tc>
        <w:tc>
          <w:tcPr>
            <w:tcW w:w="1170" w:type="dxa"/>
            <w:shd w:val="clear" w:color="auto" w:fill="FFFFFF"/>
          </w:tcPr>
          <w:p w14:paraId="150CFBC7" w14:textId="409FDF24" w:rsidR="00BF0FD6" w:rsidRPr="00594C15" w:rsidRDefault="00BF0FD6" w:rsidP="00BF0FD6">
            <w:pPr>
              <w:rPr>
                <w:b/>
              </w:rPr>
            </w:pPr>
            <w:r w:rsidRPr="00594C15">
              <w:rPr>
                <w:b/>
              </w:rPr>
              <w:t>Yes</w:t>
            </w:r>
          </w:p>
        </w:tc>
        <w:tc>
          <w:tcPr>
            <w:tcW w:w="630" w:type="dxa"/>
            <w:shd w:val="clear" w:color="auto" w:fill="FFFFFF"/>
          </w:tcPr>
          <w:p w14:paraId="2E23BB24" w14:textId="504042F7" w:rsidR="00BF0FD6" w:rsidRPr="00594C15" w:rsidRDefault="00BF0FD6" w:rsidP="00BF0FD6">
            <w:r w:rsidRPr="00594C15">
              <w:t>59</w:t>
            </w:r>
          </w:p>
        </w:tc>
        <w:tc>
          <w:tcPr>
            <w:tcW w:w="630" w:type="dxa"/>
            <w:shd w:val="clear" w:color="auto" w:fill="FFFFFF"/>
          </w:tcPr>
          <w:p w14:paraId="2BCF103F" w14:textId="4C55E43B" w:rsidR="00BF0FD6" w:rsidRPr="00594C15" w:rsidRDefault="00BF0FD6" w:rsidP="00BF0FD6">
            <w:r w:rsidRPr="00594C15">
              <w:t>57</w:t>
            </w:r>
          </w:p>
        </w:tc>
        <w:tc>
          <w:tcPr>
            <w:tcW w:w="1260" w:type="dxa"/>
            <w:shd w:val="clear" w:color="auto" w:fill="FFFFFF"/>
          </w:tcPr>
          <w:p w14:paraId="41AF1542" w14:textId="162197DC" w:rsidR="00BF0FD6" w:rsidRPr="00594C15" w:rsidRDefault="00BF0FD6" w:rsidP="00BF0FD6">
            <w:r w:rsidRPr="00594C15">
              <w:t>(26) 45.6</w:t>
            </w:r>
          </w:p>
        </w:tc>
        <w:tc>
          <w:tcPr>
            <w:tcW w:w="612" w:type="dxa"/>
            <w:shd w:val="clear" w:color="auto" w:fill="FFFFFF"/>
          </w:tcPr>
          <w:p w14:paraId="74CF4CAE" w14:textId="21CB8008" w:rsidR="00BF0FD6" w:rsidRPr="00594C15" w:rsidRDefault="00BF0FD6" w:rsidP="00BF0FD6">
            <w:r w:rsidRPr="00594C15">
              <w:t>57</w:t>
            </w:r>
          </w:p>
        </w:tc>
        <w:tc>
          <w:tcPr>
            <w:tcW w:w="1260" w:type="dxa"/>
            <w:shd w:val="clear" w:color="auto" w:fill="FFFFFF"/>
          </w:tcPr>
          <w:p w14:paraId="4FBDA8E5" w14:textId="16FB73B9" w:rsidR="00BF0FD6" w:rsidRPr="00594C15" w:rsidRDefault="00BF0FD6" w:rsidP="00BF0FD6">
            <w:r w:rsidRPr="00594C15">
              <w:t>(25) 43.9</w:t>
            </w:r>
          </w:p>
        </w:tc>
        <w:tc>
          <w:tcPr>
            <w:tcW w:w="630" w:type="dxa"/>
            <w:shd w:val="clear" w:color="auto" w:fill="FFFFFF"/>
          </w:tcPr>
          <w:p w14:paraId="3A05326F" w14:textId="47933841" w:rsidR="00BF0FD6" w:rsidRPr="00594C15" w:rsidRDefault="00BF0FD6" w:rsidP="00BF0FD6">
            <w:r w:rsidRPr="00594C15">
              <w:t>57</w:t>
            </w:r>
          </w:p>
        </w:tc>
        <w:tc>
          <w:tcPr>
            <w:tcW w:w="1170" w:type="dxa"/>
            <w:shd w:val="clear" w:color="auto" w:fill="FFFFFF"/>
          </w:tcPr>
          <w:p w14:paraId="746C8C9C" w14:textId="75E1EA5B" w:rsidR="00BF0FD6" w:rsidRPr="00594C15" w:rsidRDefault="00BF0FD6" w:rsidP="00BF0FD6">
            <w:r w:rsidRPr="00594C15">
              <w:t>(11) 19.3</w:t>
            </w:r>
          </w:p>
        </w:tc>
      </w:tr>
      <w:tr w:rsidR="00BF0FD6" w:rsidRPr="00594C15" w14:paraId="65777D03" w14:textId="77777777" w:rsidTr="00BF0FD6">
        <w:trPr>
          <w:trHeight w:val="350"/>
        </w:trPr>
        <w:tc>
          <w:tcPr>
            <w:tcW w:w="2268" w:type="dxa"/>
            <w:vMerge/>
            <w:tcBorders>
              <w:bottom w:val="single" w:sz="4" w:space="0" w:color="auto"/>
            </w:tcBorders>
            <w:shd w:val="clear" w:color="auto" w:fill="FFFFFF"/>
          </w:tcPr>
          <w:p w14:paraId="4A1C3DF2" w14:textId="77777777" w:rsidR="00BF0FD6" w:rsidRPr="00594C15" w:rsidRDefault="00BF0FD6" w:rsidP="00BF0FD6">
            <w:pPr>
              <w:rPr>
                <w:b/>
                <w:bCs/>
              </w:rPr>
            </w:pPr>
          </w:p>
        </w:tc>
        <w:tc>
          <w:tcPr>
            <w:tcW w:w="1170" w:type="dxa"/>
            <w:shd w:val="clear" w:color="auto" w:fill="FFFFFF"/>
          </w:tcPr>
          <w:p w14:paraId="388147E1" w14:textId="263E4DFA" w:rsidR="00BF0FD6" w:rsidRPr="00594C15" w:rsidRDefault="00BF0FD6" w:rsidP="00BF0FD6">
            <w:pPr>
              <w:rPr>
                <w:b/>
              </w:rPr>
            </w:pPr>
            <w:r w:rsidRPr="00594C15">
              <w:rPr>
                <w:b/>
              </w:rPr>
              <w:t>No</w:t>
            </w:r>
          </w:p>
        </w:tc>
        <w:tc>
          <w:tcPr>
            <w:tcW w:w="630" w:type="dxa"/>
            <w:shd w:val="clear" w:color="auto" w:fill="FFFFFF"/>
          </w:tcPr>
          <w:p w14:paraId="52AF49D8" w14:textId="3F42240C" w:rsidR="00BF0FD6" w:rsidRPr="00594C15" w:rsidRDefault="00BF0FD6" w:rsidP="00BF0FD6">
            <w:r w:rsidRPr="00594C15">
              <w:t>216</w:t>
            </w:r>
          </w:p>
        </w:tc>
        <w:tc>
          <w:tcPr>
            <w:tcW w:w="630" w:type="dxa"/>
            <w:shd w:val="clear" w:color="auto" w:fill="FFFFFF"/>
          </w:tcPr>
          <w:p w14:paraId="29B0CBC5" w14:textId="676DAAFC" w:rsidR="00BF0FD6" w:rsidRPr="00594C15" w:rsidRDefault="00BF0FD6" w:rsidP="00BF0FD6">
            <w:r w:rsidRPr="00594C15">
              <w:t>197</w:t>
            </w:r>
          </w:p>
        </w:tc>
        <w:tc>
          <w:tcPr>
            <w:tcW w:w="1260" w:type="dxa"/>
            <w:shd w:val="clear" w:color="auto" w:fill="FFFFFF"/>
          </w:tcPr>
          <w:p w14:paraId="7E861868" w14:textId="75458273" w:rsidR="00BF0FD6" w:rsidRPr="00594C15" w:rsidRDefault="00BF0FD6" w:rsidP="00BF0FD6">
            <w:r w:rsidRPr="00594C15">
              <w:t>(93) 47.2</w:t>
            </w:r>
          </w:p>
        </w:tc>
        <w:tc>
          <w:tcPr>
            <w:tcW w:w="612" w:type="dxa"/>
            <w:shd w:val="clear" w:color="auto" w:fill="FFFFFF"/>
          </w:tcPr>
          <w:p w14:paraId="796357CC" w14:textId="06AA6E1E" w:rsidR="00BF0FD6" w:rsidRPr="00594C15" w:rsidRDefault="00BF0FD6" w:rsidP="00BF0FD6">
            <w:r w:rsidRPr="00594C15">
              <w:t>196</w:t>
            </w:r>
          </w:p>
        </w:tc>
        <w:tc>
          <w:tcPr>
            <w:tcW w:w="1260" w:type="dxa"/>
            <w:shd w:val="clear" w:color="auto" w:fill="FFFFFF"/>
          </w:tcPr>
          <w:p w14:paraId="732C1D6D" w14:textId="534F1D95" w:rsidR="00BF0FD6" w:rsidRPr="00594C15" w:rsidRDefault="00BF0FD6" w:rsidP="00BF0FD6">
            <w:r w:rsidRPr="00594C15">
              <w:t>(87) 44.4</w:t>
            </w:r>
          </w:p>
        </w:tc>
        <w:tc>
          <w:tcPr>
            <w:tcW w:w="630" w:type="dxa"/>
            <w:shd w:val="clear" w:color="auto" w:fill="FFFFFF"/>
          </w:tcPr>
          <w:p w14:paraId="7E71C339" w14:textId="1D2ECF2C" w:rsidR="00BF0FD6" w:rsidRPr="00594C15" w:rsidRDefault="00BF0FD6" w:rsidP="00BF0FD6">
            <w:r w:rsidRPr="00594C15">
              <w:t>197</w:t>
            </w:r>
          </w:p>
        </w:tc>
        <w:tc>
          <w:tcPr>
            <w:tcW w:w="1170" w:type="dxa"/>
            <w:shd w:val="clear" w:color="auto" w:fill="FFFFFF"/>
          </w:tcPr>
          <w:p w14:paraId="6D5B5FCF" w14:textId="27CE8FFF" w:rsidR="00BF0FD6" w:rsidRPr="00594C15" w:rsidRDefault="00BF0FD6" w:rsidP="00BF0FD6">
            <w:r w:rsidRPr="00594C15">
              <w:t>(31) 15.7</w:t>
            </w:r>
          </w:p>
        </w:tc>
      </w:tr>
      <w:tr w:rsidR="00BF0FD6" w:rsidRPr="00594C15" w14:paraId="0BAA290E" w14:textId="77777777" w:rsidTr="00BF0FD6">
        <w:trPr>
          <w:trHeight w:val="350"/>
        </w:trPr>
        <w:tc>
          <w:tcPr>
            <w:tcW w:w="2268" w:type="dxa"/>
            <w:vMerge/>
            <w:tcBorders>
              <w:bottom w:val="single" w:sz="4" w:space="0" w:color="auto"/>
            </w:tcBorders>
            <w:shd w:val="clear" w:color="auto" w:fill="FFFFFF"/>
          </w:tcPr>
          <w:p w14:paraId="2676D88E" w14:textId="77777777" w:rsidR="00BF0FD6" w:rsidRPr="00594C15" w:rsidRDefault="00BF0FD6" w:rsidP="00BF0FD6">
            <w:pPr>
              <w:rPr>
                <w:b/>
                <w:bCs/>
              </w:rPr>
            </w:pPr>
          </w:p>
        </w:tc>
        <w:tc>
          <w:tcPr>
            <w:tcW w:w="1170" w:type="dxa"/>
            <w:tcBorders>
              <w:bottom w:val="single" w:sz="4" w:space="0" w:color="auto"/>
            </w:tcBorders>
            <w:shd w:val="clear" w:color="auto" w:fill="FFFFFF"/>
          </w:tcPr>
          <w:p w14:paraId="385E820C" w14:textId="44C7EF35" w:rsidR="00BF0FD6" w:rsidRPr="00594C15" w:rsidRDefault="00BF0FD6" w:rsidP="00BF0FD6">
            <w:pPr>
              <w:rPr>
                <w:b/>
              </w:rPr>
            </w:pPr>
            <w:r w:rsidRPr="00594C15">
              <w:rPr>
                <w:b/>
              </w:rPr>
              <w:t>Missing</w:t>
            </w:r>
          </w:p>
        </w:tc>
        <w:tc>
          <w:tcPr>
            <w:tcW w:w="630" w:type="dxa"/>
            <w:tcBorders>
              <w:bottom w:val="single" w:sz="4" w:space="0" w:color="auto"/>
            </w:tcBorders>
            <w:shd w:val="clear" w:color="auto" w:fill="FFFFFF"/>
          </w:tcPr>
          <w:p w14:paraId="1CAFE49F" w14:textId="45308AFC" w:rsidR="00BF0FD6" w:rsidRPr="00594C15" w:rsidRDefault="00BF0FD6" w:rsidP="00BF0FD6">
            <w:r w:rsidRPr="00594C15">
              <w:t>137</w:t>
            </w:r>
          </w:p>
        </w:tc>
        <w:tc>
          <w:tcPr>
            <w:tcW w:w="630" w:type="dxa"/>
            <w:tcBorders>
              <w:bottom w:val="single" w:sz="4" w:space="0" w:color="auto"/>
            </w:tcBorders>
            <w:shd w:val="clear" w:color="auto" w:fill="FFFFFF"/>
          </w:tcPr>
          <w:p w14:paraId="22E26E92" w14:textId="7250D15E" w:rsidR="00BF0FD6" w:rsidRPr="00594C15" w:rsidRDefault="00BF0FD6" w:rsidP="00BF0FD6">
            <w:r w:rsidRPr="00594C15">
              <w:t>113</w:t>
            </w:r>
          </w:p>
        </w:tc>
        <w:tc>
          <w:tcPr>
            <w:tcW w:w="1260" w:type="dxa"/>
            <w:tcBorders>
              <w:bottom w:val="single" w:sz="4" w:space="0" w:color="auto"/>
            </w:tcBorders>
            <w:shd w:val="clear" w:color="auto" w:fill="FFFFFF"/>
          </w:tcPr>
          <w:p w14:paraId="63B8A377" w14:textId="217CEB9A" w:rsidR="00BF0FD6" w:rsidRPr="00594C15" w:rsidRDefault="00BF0FD6" w:rsidP="00BF0FD6">
            <w:r w:rsidRPr="00594C15">
              <w:t>(56) 50</w:t>
            </w:r>
          </w:p>
        </w:tc>
        <w:tc>
          <w:tcPr>
            <w:tcW w:w="612" w:type="dxa"/>
            <w:tcBorders>
              <w:bottom w:val="single" w:sz="4" w:space="0" w:color="auto"/>
            </w:tcBorders>
            <w:shd w:val="clear" w:color="auto" w:fill="FFFFFF"/>
          </w:tcPr>
          <w:p w14:paraId="3D63F08F" w14:textId="50672E83" w:rsidR="00BF0FD6" w:rsidRPr="00594C15" w:rsidRDefault="00BF0FD6" w:rsidP="00BF0FD6">
            <w:r w:rsidRPr="00594C15">
              <w:t>109</w:t>
            </w:r>
          </w:p>
        </w:tc>
        <w:tc>
          <w:tcPr>
            <w:tcW w:w="1260" w:type="dxa"/>
            <w:tcBorders>
              <w:bottom w:val="single" w:sz="4" w:space="0" w:color="auto"/>
            </w:tcBorders>
            <w:shd w:val="clear" w:color="auto" w:fill="FFFFFF"/>
          </w:tcPr>
          <w:p w14:paraId="3E10801B" w14:textId="217040F1" w:rsidR="00BF0FD6" w:rsidRPr="00594C15" w:rsidRDefault="00BF0FD6" w:rsidP="00BF0FD6">
            <w:r w:rsidRPr="00594C15">
              <w:t>(51) 46.8</w:t>
            </w:r>
          </w:p>
        </w:tc>
        <w:tc>
          <w:tcPr>
            <w:tcW w:w="630" w:type="dxa"/>
            <w:tcBorders>
              <w:bottom w:val="single" w:sz="4" w:space="0" w:color="auto"/>
            </w:tcBorders>
            <w:shd w:val="clear" w:color="auto" w:fill="FFFFFF"/>
          </w:tcPr>
          <w:p w14:paraId="1A0F63B4" w14:textId="6A781FDC" w:rsidR="00BF0FD6" w:rsidRPr="00594C15" w:rsidRDefault="00BF0FD6" w:rsidP="00BF0FD6">
            <w:r w:rsidRPr="00594C15">
              <w:t>113</w:t>
            </w:r>
          </w:p>
        </w:tc>
        <w:tc>
          <w:tcPr>
            <w:tcW w:w="1170" w:type="dxa"/>
            <w:tcBorders>
              <w:bottom w:val="single" w:sz="4" w:space="0" w:color="auto"/>
            </w:tcBorders>
            <w:shd w:val="clear" w:color="auto" w:fill="FFFFFF"/>
          </w:tcPr>
          <w:p w14:paraId="5B70A656" w14:textId="1D6B319C" w:rsidR="00BF0FD6" w:rsidRPr="00594C15" w:rsidRDefault="00BF0FD6" w:rsidP="00BF0FD6">
            <w:r w:rsidRPr="00594C15">
              <w:t>(28) 24.8</w:t>
            </w:r>
          </w:p>
        </w:tc>
      </w:tr>
    </w:tbl>
    <w:p w14:paraId="31E79C8D" w14:textId="77777777" w:rsidR="003B1454" w:rsidRPr="00594C15" w:rsidRDefault="003B1454" w:rsidP="003B1454">
      <w:pPr>
        <w:rPr>
          <w:b/>
          <w:bCs/>
        </w:rPr>
      </w:pPr>
    </w:p>
    <w:p w14:paraId="4F243618" w14:textId="77777777" w:rsidR="00E46501" w:rsidRPr="00594C15" w:rsidRDefault="00E46501" w:rsidP="00E46501">
      <w:r w:rsidRPr="00594C15">
        <w:rPr>
          <w:b/>
        </w:rPr>
        <w:lastRenderedPageBreak/>
        <w:t>Table 3.</w:t>
      </w:r>
      <w:r w:rsidRPr="00594C15">
        <w:t xml:space="preserve"> Risk ratios for any wheezing, infectious wheezing, non-infectious wheezing, and prenatal antibiotic use in the first year of life using repeated measurements determined at 3, 6, and 12 months.</w:t>
      </w:r>
    </w:p>
    <w:p w14:paraId="3B3C173A" w14:textId="77777777" w:rsidR="00E46501" w:rsidRPr="00594C15" w:rsidRDefault="00E46501" w:rsidP="00E46501"/>
    <w:tbl>
      <w:tblPr>
        <w:tblpPr w:leftFromText="180" w:rightFromText="180" w:vertAnchor="text" w:tblpY="1"/>
        <w:tblW w:w="5337" w:type="pct"/>
        <w:shd w:val="clear" w:color="auto" w:fill="FFFFFF"/>
        <w:tblLayout w:type="fixed"/>
        <w:tblLook w:val="04A0" w:firstRow="1" w:lastRow="0" w:firstColumn="1" w:lastColumn="0" w:noHBand="0" w:noVBand="1"/>
      </w:tblPr>
      <w:tblGrid>
        <w:gridCol w:w="1444"/>
        <w:gridCol w:w="1137"/>
        <w:gridCol w:w="1473"/>
        <w:gridCol w:w="809"/>
        <w:gridCol w:w="1710"/>
        <w:gridCol w:w="809"/>
        <w:gridCol w:w="1710"/>
        <w:gridCol w:w="899"/>
      </w:tblGrid>
      <w:tr w:rsidR="00E46501" w:rsidRPr="00594C15" w14:paraId="0BDF9011" w14:textId="77777777" w:rsidTr="00260922">
        <w:trPr>
          <w:trHeight w:val="557"/>
        </w:trPr>
        <w:tc>
          <w:tcPr>
            <w:tcW w:w="1290" w:type="pct"/>
            <w:gridSpan w:val="2"/>
            <w:vMerge w:val="restart"/>
            <w:tcBorders>
              <w:top w:val="single" w:sz="4" w:space="0" w:color="auto"/>
            </w:tcBorders>
            <w:shd w:val="clear" w:color="auto" w:fill="FFFFFF"/>
          </w:tcPr>
          <w:p w14:paraId="0B53E41D" w14:textId="77777777" w:rsidR="00E46501" w:rsidRPr="00594C15" w:rsidRDefault="00E46501" w:rsidP="00260922">
            <w:pPr>
              <w:jc w:val="center"/>
              <w:rPr>
                <w:b/>
                <w:bCs/>
              </w:rPr>
            </w:pPr>
            <w:r w:rsidRPr="00594C15">
              <w:rPr>
                <w:b/>
                <w:bCs/>
              </w:rPr>
              <w:t>Variables</w:t>
            </w:r>
          </w:p>
        </w:tc>
        <w:tc>
          <w:tcPr>
            <w:tcW w:w="1142" w:type="pct"/>
            <w:gridSpan w:val="2"/>
            <w:tcBorders>
              <w:top w:val="single" w:sz="4" w:space="0" w:color="auto"/>
              <w:bottom w:val="single" w:sz="4" w:space="0" w:color="auto"/>
            </w:tcBorders>
            <w:shd w:val="clear" w:color="auto" w:fill="FFFFFF"/>
          </w:tcPr>
          <w:p w14:paraId="2C62F06C" w14:textId="77777777" w:rsidR="00E46501" w:rsidRPr="00594C15" w:rsidRDefault="00E46501" w:rsidP="00260922">
            <w:pPr>
              <w:jc w:val="center"/>
              <w:rPr>
                <w:b/>
                <w:bCs/>
              </w:rPr>
            </w:pPr>
            <w:r w:rsidRPr="00594C15">
              <w:rPr>
                <w:b/>
                <w:bCs/>
              </w:rPr>
              <w:t>Any Wheezing</w:t>
            </w:r>
          </w:p>
        </w:tc>
        <w:tc>
          <w:tcPr>
            <w:tcW w:w="1261" w:type="pct"/>
            <w:gridSpan w:val="2"/>
            <w:tcBorders>
              <w:top w:val="single" w:sz="4" w:space="0" w:color="auto"/>
              <w:bottom w:val="single" w:sz="4" w:space="0" w:color="auto"/>
            </w:tcBorders>
            <w:shd w:val="clear" w:color="auto" w:fill="FFFFFF"/>
          </w:tcPr>
          <w:p w14:paraId="6AAE2870" w14:textId="77777777" w:rsidR="00E46501" w:rsidRPr="00594C15" w:rsidRDefault="00E46501" w:rsidP="00260922">
            <w:pPr>
              <w:jc w:val="center"/>
              <w:rPr>
                <w:b/>
                <w:bCs/>
              </w:rPr>
            </w:pPr>
            <w:r w:rsidRPr="00594C15">
              <w:rPr>
                <w:b/>
                <w:bCs/>
              </w:rPr>
              <w:t>Infectious Wheezing</w:t>
            </w:r>
          </w:p>
        </w:tc>
        <w:tc>
          <w:tcPr>
            <w:tcW w:w="1306" w:type="pct"/>
            <w:gridSpan w:val="2"/>
            <w:tcBorders>
              <w:top w:val="single" w:sz="4" w:space="0" w:color="auto"/>
              <w:bottom w:val="single" w:sz="4" w:space="0" w:color="auto"/>
            </w:tcBorders>
            <w:shd w:val="clear" w:color="auto" w:fill="FFFFFF"/>
          </w:tcPr>
          <w:p w14:paraId="36523C49" w14:textId="77777777" w:rsidR="00E46501" w:rsidRPr="00594C15" w:rsidRDefault="00E46501" w:rsidP="00260922">
            <w:pPr>
              <w:jc w:val="center"/>
              <w:rPr>
                <w:b/>
                <w:bCs/>
              </w:rPr>
            </w:pPr>
            <w:r w:rsidRPr="00594C15">
              <w:rPr>
                <w:b/>
                <w:bCs/>
              </w:rPr>
              <w:t>Non-Infectious Wheezing</w:t>
            </w:r>
          </w:p>
        </w:tc>
      </w:tr>
      <w:tr w:rsidR="00E46501" w:rsidRPr="00594C15" w14:paraId="10D8B3BE" w14:textId="77777777" w:rsidTr="00260922">
        <w:trPr>
          <w:trHeight w:val="350"/>
        </w:trPr>
        <w:tc>
          <w:tcPr>
            <w:tcW w:w="1290" w:type="pct"/>
            <w:gridSpan w:val="2"/>
            <w:vMerge/>
            <w:shd w:val="clear" w:color="auto" w:fill="FFFFFF"/>
          </w:tcPr>
          <w:p w14:paraId="1AA6A3F6" w14:textId="77777777" w:rsidR="00E46501" w:rsidRPr="00594C15" w:rsidRDefault="00E46501" w:rsidP="00260922">
            <w:pPr>
              <w:jc w:val="center"/>
              <w:rPr>
                <w:b/>
                <w:bCs/>
              </w:rPr>
            </w:pPr>
          </w:p>
        </w:tc>
        <w:tc>
          <w:tcPr>
            <w:tcW w:w="737" w:type="pct"/>
            <w:tcBorders>
              <w:top w:val="single" w:sz="4" w:space="0" w:color="auto"/>
            </w:tcBorders>
            <w:shd w:val="clear" w:color="auto" w:fill="FFFFFF"/>
          </w:tcPr>
          <w:p w14:paraId="05ECC84C" w14:textId="77777777" w:rsidR="00E46501" w:rsidRPr="00594C15" w:rsidRDefault="00E46501" w:rsidP="00260922">
            <w:pPr>
              <w:jc w:val="center"/>
              <w:rPr>
                <w:b/>
              </w:rPr>
            </w:pPr>
            <w:r w:rsidRPr="00594C15">
              <w:rPr>
                <w:b/>
              </w:rPr>
              <w:t>RR</w:t>
            </w:r>
          </w:p>
          <w:p w14:paraId="67CCBA5D" w14:textId="77777777" w:rsidR="00E46501" w:rsidRPr="00594C15" w:rsidRDefault="00E46501" w:rsidP="00260922">
            <w:pPr>
              <w:jc w:val="center"/>
              <w:rPr>
                <w:b/>
              </w:rPr>
            </w:pPr>
            <w:r w:rsidRPr="00594C15">
              <w:rPr>
                <w:b/>
              </w:rPr>
              <w:t>95% CI</w:t>
            </w:r>
          </w:p>
        </w:tc>
        <w:tc>
          <w:tcPr>
            <w:tcW w:w="405" w:type="pct"/>
            <w:tcBorders>
              <w:top w:val="single" w:sz="4" w:space="0" w:color="auto"/>
            </w:tcBorders>
            <w:shd w:val="clear" w:color="auto" w:fill="FFFFFF"/>
          </w:tcPr>
          <w:p w14:paraId="341668D0" w14:textId="77777777" w:rsidR="00E46501" w:rsidRPr="00594C15" w:rsidRDefault="00E46501" w:rsidP="00260922">
            <w:pPr>
              <w:jc w:val="center"/>
              <w:rPr>
                <w:b/>
              </w:rPr>
            </w:pPr>
            <w:r w:rsidRPr="00594C15">
              <w:rPr>
                <w:b/>
              </w:rPr>
              <w:t>P-value</w:t>
            </w:r>
          </w:p>
        </w:tc>
        <w:tc>
          <w:tcPr>
            <w:tcW w:w="856" w:type="pct"/>
            <w:tcBorders>
              <w:top w:val="single" w:sz="4" w:space="0" w:color="auto"/>
            </w:tcBorders>
            <w:shd w:val="clear" w:color="auto" w:fill="FFFFFF"/>
          </w:tcPr>
          <w:p w14:paraId="5ABFC409" w14:textId="77777777" w:rsidR="00E46501" w:rsidRPr="00594C15" w:rsidRDefault="00E46501" w:rsidP="00260922">
            <w:pPr>
              <w:jc w:val="center"/>
              <w:rPr>
                <w:b/>
              </w:rPr>
            </w:pPr>
            <w:r w:rsidRPr="00594C15">
              <w:rPr>
                <w:b/>
              </w:rPr>
              <w:t>RR</w:t>
            </w:r>
          </w:p>
          <w:p w14:paraId="09D06A42" w14:textId="77777777" w:rsidR="00E46501" w:rsidRPr="00594C15" w:rsidRDefault="00E46501" w:rsidP="00260922">
            <w:pPr>
              <w:jc w:val="center"/>
              <w:rPr>
                <w:b/>
              </w:rPr>
            </w:pPr>
            <w:r w:rsidRPr="00594C15">
              <w:rPr>
                <w:b/>
              </w:rPr>
              <w:t>95% CI</w:t>
            </w:r>
          </w:p>
        </w:tc>
        <w:tc>
          <w:tcPr>
            <w:tcW w:w="405" w:type="pct"/>
            <w:tcBorders>
              <w:top w:val="single" w:sz="4" w:space="0" w:color="auto"/>
            </w:tcBorders>
            <w:shd w:val="clear" w:color="auto" w:fill="FFFFFF"/>
          </w:tcPr>
          <w:p w14:paraId="1B89296A" w14:textId="77777777" w:rsidR="00E46501" w:rsidRPr="00594C15" w:rsidRDefault="00E46501" w:rsidP="00260922">
            <w:pPr>
              <w:jc w:val="center"/>
              <w:rPr>
                <w:b/>
              </w:rPr>
            </w:pPr>
            <w:r w:rsidRPr="00594C15">
              <w:rPr>
                <w:b/>
              </w:rPr>
              <w:t>P-value</w:t>
            </w:r>
          </w:p>
        </w:tc>
        <w:tc>
          <w:tcPr>
            <w:tcW w:w="856" w:type="pct"/>
            <w:tcBorders>
              <w:top w:val="single" w:sz="4" w:space="0" w:color="auto"/>
            </w:tcBorders>
            <w:shd w:val="clear" w:color="auto" w:fill="FFFFFF"/>
          </w:tcPr>
          <w:p w14:paraId="78068D43" w14:textId="77777777" w:rsidR="00E46501" w:rsidRPr="00594C15" w:rsidRDefault="00E46501" w:rsidP="00260922">
            <w:pPr>
              <w:jc w:val="center"/>
              <w:rPr>
                <w:b/>
              </w:rPr>
            </w:pPr>
            <w:r w:rsidRPr="00594C15">
              <w:rPr>
                <w:b/>
              </w:rPr>
              <w:t>RR</w:t>
            </w:r>
          </w:p>
          <w:p w14:paraId="2E6647AA" w14:textId="77777777" w:rsidR="00E46501" w:rsidRPr="00594C15" w:rsidRDefault="00E46501" w:rsidP="00260922">
            <w:pPr>
              <w:jc w:val="center"/>
              <w:rPr>
                <w:b/>
              </w:rPr>
            </w:pPr>
            <w:r w:rsidRPr="00594C15">
              <w:rPr>
                <w:b/>
              </w:rPr>
              <w:t>95% CI</w:t>
            </w:r>
          </w:p>
        </w:tc>
        <w:tc>
          <w:tcPr>
            <w:tcW w:w="450" w:type="pct"/>
            <w:tcBorders>
              <w:top w:val="single" w:sz="4" w:space="0" w:color="auto"/>
            </w:tcBorders>
            <w:shd w:val="clear" w:color="auto" w:fill="FFFFFF"/>
          </w:tcPr>
          <w:p w14:paraId="24D81635" w14:textId="77777777" w:rsidR="00E46501" w:rsidRPr="00594C15" w:rsidRDefault="00E46501" w:rsidP="00260922">
            <w:pPr>
              <w:jc w:val="center"/>
              <w:rPr>
                <w:b/>
              </w:rPr>
            </w:pPr>
            <w:r w:rsidRPr="00594C15">
              <w:rPr>
                <w:b/>
              </w:rPr>
              <w:t>P-value</w:t>
            </w:r>
          </w:p>
        </w:tc>
      </w:tr>
      <w:tr w:rsidR="00E46501" w:rsidRPr="00594C15" w14:paraId="01B4220E" w14:textId="77777777" w:rsidTr="00260922">
        <w:trPr>
          <w:trHeight w:val="467"/>
        </w:trPr>
        <w:tc>
          <w:tcPr>
            <w:tcW w:w="722" w:type="pct"/>
            <w:vMerge w:val="restart"/>
            <w:tcBorders>
              <w:top w:val="single" w:sz="4" w:space="0" w:color="auto"/>
            </w:tcBorders>
            <w:shd w:val="clear" w:color="auto" w:fill="FFFFFF"/>
          </w:tcPr>
          <w:p w14:paraId="6474343F" w14:textId="77777777" w:rsidR="00E46501" w:rsidRPr="00594C15" w:rsidRDefault="00E46501" w:rsidP="00260922">
            <w:pPr>
              <w:rPr>
                <w:b/>
                <w:bCs/>
              </w:rPr>
            </w:pPr>
            <w:r w:rsidRPr="00594C15">
              <w:rPr>
                <w:rFonts w:eastAsia="Times New Roman"/>
                <w:b/>
                <w:bCs/>
              </w:rPr>
              <w:t>Prenatal Antibiotic use</w:t>
            </w:r>
          </w:p>
        </w:tc>
        <w:tc>
          <w:tcPr>
            <w:tcW w:w="569" w:type="pct"/>
            <w:tcBorders>
              <w:top w:val="single" w:sz="4" w:space="0" w:color="auto"/>
            </w:tcBorders>
            <w:shd w:val="clear" w:color="auto" w:fill="FFFFFF"/>
          </w:tcPr>
          <w:p w14:paraId="590545E1" w14:textId="77777777" w:rsidR="00E46501" w:rsidRPr="00594C15" w:rsidRDefault="00E46501" w:rsidP="00260922">
            <w:r w:rsidRPr="00594C15">
              <w:t>yes</w:t>
            </w:r>
          </w:p>
        </w:tc>
        <w:tc>
          <w:tcPr>
            <w:tcW w:w="737" w:type="pct"/>
            <w:tcBorders>
              <w:top w:val="single" w:sz="4" w:space="0" w:color="auto"/>
            </w:tcBorders>
            <w:shd w:val="clear" w:color="auto" w:fill="FFFFFF"/>
          </w:tcPr>
          <w:p w14:paraId="3A569F48" w14:textId="462A4440" w:rsidR="00E46501" w:rsidRPr="00594C15" w:rsidRDefault="00AB44FD" w:rsidP="00260922">
            <w:r w:rsidRPr="00594C15">
              <w:t>1.01 (0.69-1.47</w:t>
            </w:r>
            <w:r w:rsidR="00E46501" w:rsidRPr="00594C15">
              <w:t>)</w:t>
            </w:r>
          </w:p>
        </w:tc>
        <w:tc>
          <w:tcPr>
            <w:tcW w:w="405" w:type="pct"/>
            <w:tcBorders>
              <w:top w:val="single" w:sz="4" w:space="0" w:color="auto"/>
            </w:tcBorders>
            <w:shd w:val="clear" w:color="auto" w:fill="FFFFFF"/>
          </w:tcPr>
          <w:p w14:paraId="28295F21" w14:textId="058F933C" w:rsidR="00E46501" w:rsidRPr="00594C15" w:rsidRDefault="00AB44FD" w:rsidP="00260922">
            <w:r w:rsidRPr="00594C15">
              <w:t>0.94</w:t>
            </w:r>
          </w:p>
        </w:tc>
        <w:tc>
          <w:tcPr>
            <w:tcW w:w="856" w:type="pct"/>
            <w:tcBorders>
              <w:top w:val="single" w:sz="4" w:space="0" w:color="auto"/>
            </w:tcBorders>
            <w:shd w:val="clear" w:color="auto" w:fill="FFFFFF"/>
          </w:tcPr>
          <w:p w14:paraId="563343E3" w14:textId="6EEB7E85" w:rsidR="00E46501" w:rsidRPr="00594C15" w:rsidRDefault="00E46501" w:rsidP="004B4B4B">
            <w:r w:rsidRPr="00594C15">
              <w:t>0.</w:t>
            </w:r>
            <w:r w:rsidR="004B4B4B" w:rsidRPr="00594C15">
              <w:t>92</w:t>
            </w:r>
            <w:r w:rsidRPr="00594C15">
              <w:t xml:space="preserve"> (0.</w:t>
            </w:r>
            <w:r w:rsidR="004B4B4B" w:rsidRPr="00594C15">
              <w:t>62-1.37</w:t>
            </w:r>
            <w:r w:rsidRPr="00594C15">
              <w:t>)</w:t>
            </w:r>
          </w:p>
        </w:tc>
        <w:tc>
          <w:tcPr>
            <w:tcW w:w="405" w:type="pct"/>
            <w:tcBorders>
              <w:top w:val="single" w:sz="4" w:space="0" w:color="auto"/>
            </w:tcBorders>
            <w:shd w:val="clear" w:color="auto" w:fill="FFFFFF"/>
          </w:tcPr>
          <w:p w14:paraId="07C03F93" w14:textId="42D3277C" w:rsidR="00E46501" w:rsidRPr="00594C15" w:rsidRDefault="00E46501" w:rsidP="004B4B4B">
            <w:r w:rsidRPr="00594C15">
              <w:t>0.</w:t>
            </w:r>
            <w:r w:rsidR="004B4B4B" w:rsidRPr="00594C15">
              <w:t>69</w:t>
            </w:r>
          </w:p>
        </w:tc>
        <w:tc>
          <w:tcPr>
            <w:tcW w:w="856" w:type="pct"/>
            <w:tcBorders>
              <w:top w:val="single" w:sz="4" w:space="0" w:color="auto"/>
            </w:tcBorders>
            <w:shd w:val="clear" w:color="auto" w:fill="FFFFFF"/>
          </w:tcPr>
          <w:p w14:paraId="7553914A" w14:textId="1EE92938" w:rsidR="00E46501" w:rsidRPr="00594C15" w:rsidRDefault="001B54E0" w:rsidP="001B54E0">
            <w:r w:rsidRPr="00594C15">
              <w:t>0.88</w:t>
            </w:r>
            <w:r w:rsidR="00E46501" w:rsidRPr="00594C15">
              <w:t xml:space="preserve"> (0.</w:t>
            </w:r>
            <w:r w:rsidRPr="00594C15">
              <w:t>44-1.78</w:t>
            </w:r>
            <w:r w:rsidR="00E46501" w:rsidRPr="00594C15">
              <w:t>)</w:t>
            </w:r>
          </w:p>
        </w:tc>
        <w:tc>
          <w:tcPr>
            <w:tcW w:w="450" w:type="pct"/>
            <w:tcBorders>
              <w:top w:val="single" w:sz="4" w:space="0" w:color="auto"/>
            </w:tcBorders>
            <w:shd w:val="clear" w:color="auto" w:fill="FFFFFF"/>
          </w:tcPr>
          <w:p w14:paraId="21F9A824" w14:textId="410B4127" w:rsidR="00E46501" w:rsidRPr="00594C15" w:rsidRDefault="00E46501" w:rsidP="00260922">
            <w:r w:rsidRPr="00594C15">
              <w:t>0</w:t>
            </w:r>
            <w:r w:rsidR="001B54E0" w:rsidRPr="00594C15">
              <w:t>.73</w:t>
            </w:r>
          </w:p>
        </w:tc>
      </w:tr>
      <w:tr w:rsidR="00E46501" w:rsidRPr="00594C15" w14:paraId="4C0EF2F0" w14:textId="77777777" w:rsidTr="00260922">
        <w:trPr>
          <w:trHeight w:val="350"/>
        </w:trPr>
        <w:tc>
          <w:tcPr>
            <w:tcW w:w="722" w:type="pct"/>
            <w:vMerge/>
            <w:shd w:val="clear" w:color="auto" w:fill="FFFFFF"/>
          </w:tcPr>
          <w:p w14:paraId="768B36AB" w14:textId="77777777" w:rsidR="00E46501" w:rsidRPr="00594C15" w:rsidRDefault="00E46501" w:rsidP="00260922">
            <w:pPr>
              <w:rPr>
                <w:rFonts w:eastAsia="Times New Roman"/>
                <w:b/>
                <w:bCs/>
              </w:rPr>
            </w:pPr>
          </w:p>
        </w:tc>
        <w:tc>
          <w:tcPr>
            <w:tcW w:w="569" w:type="pct"/>
            <w:shd w:val="clear" w:color="auto" w:fill="FFFFFF"/>
          </w:tcPr>
          <w:p w14:paraId="55BD382E" w14:textId="77777777" w:rsidR="00E46501" w:rsidRPr="00594C15" w:rsidRDefault="00E46501" w:rsidP="00260922">
            <w:r w:rsidRPr="00594C15">
              <w:t>No</w:t>
            </w:r>
          </w:p>
        </w:tc>
        <w:tc>
          <w:tcPr>
            <w:tcW w:w="737" w:type="pct"/>
            <w:shd w:val="clear" w:color="auto" w:fill="FFFFFF"/>
          </w:tcPr>
          <w:p w14:paraId="5721296E" w14:textId="77777777" w:rsidR="00E46501" w:rsidRPr="00594C15" w:rsidRDefault="00E46501" w:rsidP="00260922">
            <w:r w:rsidRPr="00594C15">
              <w:t>Reference</w:t>
            </w:r>
          </w:p>
        </w:tc>
        <w:tc>
          <w:tcPr>
            <w:tcW w:w="405" w:type="pct"/>
            <w:shd w:val="clear" w:color="auto" w:fill="FFFFFF"/>
          </w:tcPr>
          <w:p w14:paraId="2E3F504E" w14:textId="77777777" w:rsidR="00E46501" w:rsidRPr="00594C15" w:rsidRDefault="00E46501" w:rsidP="00260922"/>
        </w:tc>
        <w:tc>
          <w:tcPr>
            <w:tcW w:w="856" w:type="pct"/>
            <w:shd w:val="clear" w:color="auto" w:fill="FFFFFF"/>
          </w:tcPr>
          <w:p w14:paraId="4DF89707" w14:textId="77777777" w:rsidR="00E46501" w:rsidRPr="00594C15" w:rsidRDefault="00E46501" w:rsidP="00260922">
            <w:r w:rsidRPr="00594C15">
              <w:t>Reference</w:t>
            </w:r>
          </w:p>
        </w:tc>
        <w:tc>
          <w:tcPr>
            <w:tcW w:w="405" w:type="pct"/>
            <w:shd w:val="clear" w:color="auto" w:fill="FFFFFF"/>
          </w:tcPr>
          <w:p w14:paraId="54C6C773" w14:textId="77777777" w:rsidR="00E46501" w:rsidRPr="00594C15" w:rsidRDefault="00E46501" w:rsidP="00260922"/>
        </w:tc>
        <w:tc>
          <w:tcPr>
            <w:tcW w:w="856" w:type="pct"/>
            <w:shd w:val="clear" w:color="auto" w:fill="FFFFFF"/>
          </w:tcPr>
          <w:p w14:paraId="68DE73CC" w14:textId="77777777" w:rsidR="00E46501" w:rsidRPr="00594C15" w:rsidRDefault="00E46501" w:rsidP="00260922">
            <w:r w:rsidRPr="00594C15">
              <w:t>Reference</w:t>
            </w:r>
          </w:p>
        </w:tc>
        <w:tc>
          <w:tcPr>
            <w:tcW w:w="450" w:type="pct"/>
            <w:shd w:val="clear" w:color="auto" w:fill="FFFFFF"/>
          </w:tcPr>
          <w:p w14:paraId="390D3DF7" w14:textId="77777777" w:rsidR="00E46501" w:rsidRPr="00594C15" w:rsidRDefault="00E46501" w:rsidP="00260922"/>
        </w:tc>
      </w:tr>
      <w:tr w:rsidR="00E46501" w:rsidRPr="00594C15" w14:paraId="4A84644D" w14:textId="77777777" w:rsidTr="00260922">
        <w:trPr>
          <w:trHeight w:val="583"/>
        </w:trPr>
        <w:tc>
          <w:tcPr>
            <w:tcW w:w="722" w:type="pct"/>
            <w:vMerge w:val="restart"/>
            <w:shd w:val="clear" w:color="auto" w:fill="FFFFFF"/>
          </w:tcPr>
          <w:p w14:paraId="748AC297" w14:textId="77777777" w:rsidR="00E46501" w:rsidRPr="00594C15" w:rsidRDefault="00E46501" w:rsidP="00260922">
            <w:pPr>
              <w:rPr>
                <w:rFonts w:eastAsia="Times New Roman"/>
                <w:b/>
                <w:bCs/>
              </w:rPr>
            </w:pPr>
            <w:r w:rsidRPr="00594C15">
              <w:rPr>
                <w:rFonts w:eastAsia="Times New Roman"/>
                <w:b/>
                <w:bCs/>
              </w:rPr>
              <w:t>Mode of Delivery</w:t>
            </w:r>
          </w:p>
        </w:tc>
        <w:tc>
          <w:tcPr>
            <w:tcW w:w="569" w:type="pct"/>
            <w:shd w:val="clear" w:color="auto" w:fill="FFFFFF"/>
          </w:tcPr>
          <w:p w14:paraId="0A582028" w14:textId="77777777" w:rsidR="00E46501" w:rsidRPr="00594C15" w:rsidRDefault="00E46501" w:rsidP="00260922">
            <w:r w:rsidRPr="00594C15">
              <w:rPr>
                <w:rFonts w:eastAsia="Times New Roman"/>
              </w:rPr>
              <w:t>Cesarean Section</w:t>
            </w:r>
          </w:p>
        </w:tc>
        <w:tc>
          <w:tcPr>
            <w:tcW w:w="737" w:type="pct"/>
            <w:shd w:val="clear" w:color="auto" w:fill="FFFFFF"/>
          </w:tcPr>
          <w:p w14:paraId="71D65766" w14:textId="0D43B75C" w:rsidR="00E46501" w:rsidRPr="00594C15" w:rsidRDefault="00AB44FD" w:rsidP="00260922">
            <w:r w:rsidRPr="00594C15">
              <w:t>1.83 (1.29-2.60</w:t>
            </w:r>
            <w:r w:rsidR="00E46501" w:rsidRPr="00594C15">
              <w:t>)</w:t>
            </w:r>
          </w:p>
        </w:tc>
        <w:tc>
          <w:tcPr>
            <w:tcW w:w="405" w:type="pct"/>
            <w:shd w:val="clear" w:color="auto" w:fill="FFFFFF"/>
          </w:tcPr>
          <w:p w14:paraId="46E3DF16" w14:textId="296622EC" w:rsidR="00E46501" w:rsidRPr="00594C15" w:rsidRDefault="00AB44FD" w:rsidP="00260922">
            <w:r w:rsidRPr="00594C15">
              <w:t>0.0008</w:t>
            </w:r>
          </w:p>
        </w:tc>
        <w:tc>
          <w:tcPr>
            <w:tcW w:w="856" w:type="pct"/>
            <w:shd w:val="clear" w:color="auto" w:fill="FFFFFF"/>
          </w:tcPr>
          <w:p w14:paraId="2EF232B9" w14:textId="1D64ED9C" w:rsidR="00E46501" w:rsidRPr="00594C15" w:rsidRDefault="00E46501" w:rsidP="004B4B4B">
            <w:r w:rsidRPr="00594C15">
              <w:t>1.</w:t>
            </w:r>
            <w:r w:rsidR="004B4B4B" w:rsidRPr="00594C15">
              <w:t>72</w:t>
            </w:r>
            <w:r w:rsidRPr="00594C15">
              <w:t xml:space="preserve"> (1.</w:t>
            </w:r>
            <w:r w:rsidR="004B4B4B" w:rsidRPr="00594C15">
              <w:t>18-2.50</w:t>
            </w:r>
            <w:r w:rsidRPr="00594C15">
              <w:t>)</w:t>
            </w:r>
          </w:p>
        </w:tc>
        <w:tc>
          <w:tcPr>
            <w:tcW w:w="405" w:type="pct"/>
            <w:shd w:val="clear" w:color="auto" w:fill="FFFFFF"/>
          </w:tcPr>
          <w:p w14:paraId="1C90B3FB" w14:textId="64E316DD" w:rsidR="00E46501" w:rsidRPr="00594C15" w:rsidRDefault="00E46501" w:rsidP="00260922">
            <w:r w:rsidRPr="00594C15">
              <w:t>0</w:t>
            </w:r>
            <w:r w:rsidR="004B4B4B" w:rsidRPr="00594C15">
              <w:t>.005</w:t>
            </w:r>
          </w:p>
        </w:tc>
        <w:tc>
          <w:tcPr>
            <w:tcW w:w="856" w:type="pct"/>
            <w:shd w:val="clear" w:color="auto" w:fill="FFFFFF"/>
          </w:tcPr>
          <w:p w14:paraId="765576AD" w14:textId="7ED07137" w:rsidR="00E46501" w:rsidRPr="00594C15" w:rsidRDefault="00E46501" w:rsidP="001B54E0">
            <w:r w:rsidRPr="00594C15">
              <w:t>1.</w:t>
            </w:r>
            <w:r w:rsidR="001B54E0" w:rsidRPr="00594C15">
              <w:t>50</w:t>
            </w:r>
            <w:r w:rsidRPr="00594C15">
              <w:t xml:space="preserve"> (0.7</w:t>
            </w:r>
            <w:r w:rsidR="001B54E0" w:rsidRPr="00594C15">
              <w:t>6</w:t>
            </w:r>
            <w:r w:rsidRPr="00594C15">
              <w:t>-2.</w:t>
            </w:r>
            <w:r w:rsidR="001B54E0" w:rsidRPr="00594C15">
              <w:t>94</w:t>
            </w:r>
            <w:r w:rsidRPr="00594C15">
              <w:t>)</w:t>
            </w:r>
          </w:p>
        </w:tc>
        <w:tc>
          <w:tcPr>
            <w:tcW w:w="450" w:type="pct"/>
            <w:shd w:val="clear" w:color="auto" w:fill="FFFFFF"/>
          </w:tcPr>
          <w:p w14:paraId="47B6CA86" w14:textId="26BCBC57" w:rsidR="00E46501" w:rsidRPr="00594C15" w:rsidRDefault="00E46501" w:rsidP="00260922">
            <w:r w:rsidRPr="00594C15">
              <w:t>0</w:t>
            </w:r>
            <w:r w:rsidR="001B54E0" w:rsidRPr="00594C15">
              <w:t>.24</w:t>
            </w:r>
          </w:p>
        </w:tc>
      </w:tr>
      <w:tr w:rsidR="00E46501" w:rsidRPr="00594C15" w14:paraId="11AA7B21" w14:textId="77777777" w:rsidTr="00260922">
        <w:trPr>
          <w:trHeight w:val="350"/>
        </w:trPr>
        <w:tc>
          <w:tcPr>
            <w:tcW w:w="722" w:type="pct"/>
            <w:vMerge/>
            <w:shd w:val="clear" w:color="auto" w:fill="FFFFFF"/>
          </w:tcPr>
          <w:p w14:paraId="5408ADD8" w14:textId="77777777" w:rsidR="00E46501" w:rsidRPr="00594C15" w:rsidRDefault="00E46501" w:rsidP="00260922">
            <w:pPr>
              <w:rPr>
                <w:rFonts w:eastAsia="Times New Roman"/>
                <w:b/>
                <w:bCs/>
              </w:rPr>
            </w:pPr>
          </w:p>
        </w:tc>
        <w:tc>
          <w:tcPr>
            <w:tcW w:w="569" w:type="pct"/>
            <w:shd w:val="clear" w:color="auto" w:fill="FFFFFF"/>
          </w:tcPr>
          <w:p w14:paraId="6C02296F" w14:textId="77777777" w:rsidR="00E46501" w:rsidRPr="00594C15" w:rsidRDefault="00E46501" w:rsidP="00260922">
            <w:r w:rsidRPr="00594C15">
              <w:rPr>
                <w:rFonts w:eastAsia="Times New Roman"/>
              </w:rPr>
              <w:t>Vaginal</w:t>
            </w:r>
          </w:p>
        </w:tc>
        <w:tc>
          <w:tcPr>
            <w:tcW w:w="737" w:type="pct"/>
            <w:shd w:val="clear" w:color="auto" w:fill="FFFFFF"/>
          </w:tcPr>
          <w:p w14:paraId="29FC6BBB" w14:textId="77777777" w:rsidR="00E46501" w:rsidRPr="00594C15" w:rsidRDefault="00E46501" w:rsidP="00260922">
            <w:r w:rsidRPr="00594C15">
              <w:t>Reference</w:t>
            </w:r>
          </w:p>
        </w:tc>
        <w:tc>
          <w:tcPr>
            <w:tcW w:w="405" w:type="pct"/>
            <w:shd w:val="clear" w:color="auto" w:fill="FFFFFF"/>
          </w:tcPr>
          <w:p w14:paraId="53BDA7B2" w14:textId="77777777" w:rsidR="00E46501" w:rsidRPr="00594C15" w:rsidRDefault="00E46501" w:rsidP="00260922"/>
        </w:tc>
        <w:tc>
          <w:tcPr>
            <w:tcW w:w="856" w:type="pct"/>
            <w:shd w:val="clear" w:color="auto" w:fill="FFFFFF"/>
          </w:tcPr>
          <w:p w14:paraId="2DD72B6F" w14:textId="77777777" w:rsidR="00E46501" w:rsidRPr="00594C15" w:rsidRDefault="00E46501" w:rsidP="00260922">
            <w:r w:rsidRPr="00594C15">
              <w:t>Reference</w:t>
            </w:r>
          </w:p>
        </w:tc>
        <w:tc>
          <w:tcPr>
            <w:tcW w:w="405" w:type="pct"/>
            <w:shd w:val="clear" w:color="auto" w:fill="FFFFFF"/>
          </w:tcPr>
          <w:p w14:paraId="32AA1E03" w14:textId="77777777" w:rsidR="00E46501" w:rsidRPr="00594C15" w:rsidRDefault="00E46501" w:rsidP="00260922"/>
        </w:tc>
        <w:tc>
          <w:tcPr>
            <w:tcW w:w="856" w:type="pct"/>
            <w:shd w:val="clear" w:color="auto" w:fill="FFFFFF"/>
          </w:tcPr>
          <w:p w14:paraId="434E2704" w14:textId="77777777" w:rsidR="00E46501" w:rsidRPr="00594C15" w:rsidRDefault="00E46501" w:rsidP="00260922">
            <w:r w:rsidRPr="00594C15">
              <w:t>Reference</w:t>
            </w:r>
          </w:p>
        </w:tc>
        <w:tc>
          <w:tcPr>
            <w:tcW w:w="450" w:type="pct"/>
            <w:shd w:val="clear" w:color="auto" w:fill="FFFFFF"/>
          </w:tcPr>
          <w:p w14:paraId="283B9AB3" w14:textId="77777777" w:rsidR="00E46501" w:rsidRPr="00594C15" w:rsidRDefault="00E46501" w:rsidP="00260922"/>
        </w:tc>
      </w:tr>
      <w:tr w:rsidR="00E46501" w:rsidRPr="00594C15" w14:paraId="25D27266" w14:textId="77777777" w:rsidTr="00260922">
        <w:trPr>
          <w:trHeight w:val="351"/>
        </w:trPr>
        <w:tc>
          <w:tcPr>
            <w:tcW w:w="722" w:type="pct"/>
            <w:vMerge w:val="restart"/>
            <w:shd w:val="clear" w:color="auto" w:fill="FFFFFF"/>
          </w:tcPr>
          <w:p w14:paraId="54425A02" w14:textId="77777777" w:rsidR="00E46501" w:rsidRPr="00594C15" w:rsidRDefault="00E46501" w:rsidP="00260922">
            <w:pPr>
              <w:rPr>
                <w:b/>
                <w:bCs/>
              </w:rPr>
            </w:pPr>
            <w:r w:rsidRPr="00594C15">
              <w:rPr>
                <w:rFonts w:eastAsia="Times New Roman"/>
                <w:b/>
                <w:bCs/>
              </w:rPr>
              <w:t>Gender</w:t>
            </w:r>
          </w:p>
        </w:tc>
        <w:tc>
          <w:tcPr>
            <w:tcW w:w="569" w:type="pct"/>
            <w:shd w:val="clear" w:color="auto" w:fill="FFFFFF"/>
          </w:tcPr>
          <w:p w14:paraId="1083E156" w14:textId="77777777" w:rsidR="00E46501" w:rsidRPr="00594C15" w:rsidRDefault="00E46501" w:rsidP="00260922">
            <w:r w:rsidRPr="00594C15">
              <w:t>boy</w:t>
            </w:r>
          </w:p>
        </w:tc>
        <w:tc>
          <w:tcPr>
            <w:tcW w:w="737" w:type="pct"/>
            <w:shd w:val="clear" w:color="auto" w:fill="FFFFFF"/>
          </w:tcPr>
          <w:p w14:paraId="2E685538" w14:textId="38FDC55F" w:rsidR="00E46501" w:rsidRPr="00594C15" w:rsidRDefault="00AB44FD" w:rsidP="00260922">
            <w:r w:rsidRPr="00594C15">
              <w:t>1.35 (0.98-1.86</w:t>
            </w:r>
            <w:r w:rsidR="00E46501" w:rsidRPr="00594C15">
              <w:t>)</w:t>
            </w:r>
          </w:p>
        </w:tc>
        <w:tc>
          <w:tcPr>
            <w:tcW w:w="405" w:type="pct"/>
            <w:shd w:val="clear" w:color="auto" w:fill="FFFFFF"/>
          </w:tcPr>
          <w:p w14:paraId="739A08ED" w14:textId="2E6FA49A" w:rsidR="00E46501" w:rsidRPr="00594C15" w:rsidRDefault="00AB44FD" w:rsidP="00260922">
            <w:r w:rsidRPr="00594C15">
              <w:t>0.06</w:t>
            </w:r>
          </w:p>
        </w:tc>
        <w:tc>
          <w:tcPr>
            <w:tcW w:w="856" w:type="pct"/>
            <w:shd w:val="clear" w:color="auto" w:fill="FFFFFF"/>
          </w:tcPr>
          <w:p w14:paraId="77556627" w14:textId="54686CF7" w:rsidR="00E46501" w:rsidRPr="00594C15" w:rsidRDefault="004B4B4B" w:rsidP="004B4B4B">
            <w:r w:rsidRPr="00594C15">
              <w:t>1.35 (0.97-1.89</w:t>
            </w:r>
            <w:r w:rsidR="00E46501" w:rsidRPr="00594C15">
              <w:t>)</w:t>
            </w:r>
          </w:p>
        </w:tc>
        <w:tc>
          <w:tcPr>
            <w:tcW w:w="405" w:type="pct"/>
            <w:shd w:val="clear" w:color="auto" w:fill="FFFFFF"/>
          </w:tcPr>
          <w:p w14:paraId="223CE254" w14:textId="05E5E052" w:rsidR="00E46501" w:rsidRPr="00594C15" w:rsidRDefault="00E46501" w:rsidP="00260922">
            <w:r w:rsidRPr="00594C15">
              <w:t>0</w:t>
            </w:r>
            <w:r w:rsidR="004B4B4B" w:rsidRPr="00594C15">
              <w:t>.07</w:t>
            </w:r>
          </w:p>
        </w:tc>
        <w:tc>
          <w:tcPr>
            <w:tcW w:w="856" w:type="pct"/>
            <w:shd w:val="clear" w:color="auto" w:fill="FFFFFF"/>
          </w:tcPr>
          <w:p w14:paraId="14C3633F" w14:textId="055F4A7F" w:rsidR="00E46501" w:rsidRPr="00594C15" w:rsidRDefault="00E46501" w:rsidP="001B54E0">
            <w:r w:rsidRPr="00594C15">
              <w:t>2.</w:t>
            </w:r>
            <w:r w:rsidR="001B54E0" w:rsidRPr="00594C15">
              <w:t>8</w:t>
            </w:r>
            <w:r w:rsidRPr="00594C15">
              <w:t>3 (1.</w:t>
            </w:r>
            <w:r w:rsidR="001B54E0" w:rsidRPr="00594C15">
              <w:t>42</w:t>
            </w:r>
            <w:r w:rsidRPr="00594C15">
              <w:t>-</w:t>
            </w:r>
            <w:r w:rsidR="001B54E0" w:rsidRPr="00594C15">
              <w:t>5.69</w:t>
            </w:r>
            <w:r w:rsidRPr="00594C15">
              <w:t>)</w:t>
            </w:r>
          </w:p>
        </w:tc>
        <w:tc>
          <w:tcPr>
            <w:tcW w:w="450" w:type="pct"/>
            <w:shd w:val="clear" w:color="auto" w:fill="FFFFFF"/>
          </w:tcPr>
          <w:p w14:paraId="26C31A3E" w14:textId="05C84A6E" w:rsidR="00E46501" w:rsidRPr="00594C15" w:rsidRDefault="00E46501" w:rsidP="00260922">
            <w:r w:rsidRPr="00594C15">
              <w:t>0</w:t>
            </w:r>
            <w:r w:rsidR="001B54E0" w:rsidRPr="00594C15">
              <w:t>.003</w:t>
            </w:r>
          </w:p>
        </w:tc>
      </w:tr>
      <w:tr w:rsidR="00E46501" w:rsidRPr="00594C15" w14:paraId="7D19FC42" w14:textId="77777777" w:rsidTr="00260922">
        <w:trPr>
          <w:trHeight w:val="350"/>
        </w:trPr>
        <w:tc>
          <w:tcPr>
            <w:tcW w:w="722" w:type="pct"/>
            <w:vMerge/>
            <w:shd w:val="clear" w:color="auto" w:fill="FFFFFF"/>
          </w:tcPr>
          <w:p w14:paraId="157B7D89" w14:textId="77777777" w:rsidR="00E46501" w:rsidRPr="00594C15" w:rsidRDefault="00E46501" w:rsidP="00260922">
            <w:pPr>
              <w:rPr>
                <w:rFonts w:eastAsia="Times New Roman"/>
                <w:b/>
                <w:bCs/>
              </w:rPr>
            </w:pPr>
          </w:p>
        </w:tc>
        <w:tc>
          <w:tcPr>
            <w:tcW w:w="569" w:type="pct"/>
            <w:shd w:val="clear" w:color="auto" w:fill="FFFFFF"/>
          </w:tcPr>
          <w:p w14:paraId="3D8BB960" w14:textId="77777777" w:rsidR="00E46501" w:rsidRPr="00594C15" w:rsidRDefault="00E46501" w:rsidP="00260922">
            <w:r w:rsidRPr="00594C15">
              <w:t>girl</w:t>
            </w:r>
          </w:p>
        </w:tc>
        <w:tc>
          <w:tcPr>
            <w:tcW w:w="737" w:type="pct"/>
            <w:shd w:val="clear" w:color="auto" w:fill="FFFFFF"/>
          </w:tcPr>
          <w:p w14:paraId="34537217" w14:textId="77777777" w:rsidR="00E46501" w:rsidRPr="00594C15" w:rsidRDefault="00E46501" w:rsidP="00260922">
            <w:r w:rsidRPr="00594C15">
              <w:t>Reference</w:t>
            </w:r>
          </w:p>
        </w:tc>
        <w:tc>
          <w:tcPr>
            <w:tcW w:w="405" w:type="pct"/>
            <w:shd w:val="clear" w:color="auto" w:fill="FFFFFF"/>
          </w:tcPr>
          <w:p w14:paraId="004CAA83" w14:textId="77777777" w:rsidR="00E46501" w:rsidRPr="00594C15" w:rsidRDefault="00E46501" w:rsidP="00260922"/>
        </w:tc>
        <w:tc>
          <w:tcPr>
            <w:tcW w:w="856" w:type="pct"/>
            <w:shd w:val="clear" w:color="auto" w:fill="FFFFFF"/>
          </w:tcPr>
          <w:p w14:paraId="18360203" w14:textId="77777777" w:rsidR="00E46501" w:rsidRPr="00594C15" w:rsidRDefault="00E46501" w:rsidP="00260922">
            <w:r w:rsidRPr="00594C15">
              <w:t>Reference</w:t>
            </w:r>
          </w:p>
        </w:tc>
        <w:tc>
          <w:tcPr>
            <w:tcW w:w="405" w:type="pct"/>
            <w:shd w:val="clear" w:color="auto" w:fill="FFFFFF"/>
          </w:tcPr>
          <w:p w14:paraId="6AF7FD30" w14:textId="77777777" w:rsidR="00E46501" w:rsidRPr="00594C15" w:rsidRDefault="00E46501" w:rsidP="00260922"/>
        </w:tc>
        <w:tc>
          <w:tcPr>
            <w:tcW w:w="856" w:type="pct"/>
            <w:shd w:val="clear" w:color="auto" w:fill="FFFFFF"/>
          </w:tcPr>
          <w:p w14:paraId="46B90950" w14:textId="77777777" w:rsidR="00E46501" w:rsidRPr="00594C15" w:rsidRDefault="00E46501" w:rsidP="00260922">
            <w:r w:rsidRPr="00594C15">
              <w:t>Reference</w:t>
            </w:r>
          </w:p>
        </w:tc>
        <w:tc>
          <w:tcPr>
            <w:tcW w:w="450" w:type="pct"/>
            <w:shd w:val="clear" w:color="auto" w:fill="FFFFFF"/>
          </w:tcPr>
          <w:p w14:paraId="43A71D40" w14:textId="77777777" w:rsidR="00E46501" w:rsidRPr="00594C15" w:rsidRDefault="00E46501" w:rsidP="00260922"/>
        </w:tc>
      </w:tr>
      <w:tr w:rsidR="00E46501" w:rsidRPr="00594C15" w14:paraId="7A7DF09D" w14:textId="77777777" w:rsidTr="00260922">
        <w:trPr>
          <w:trHeight w:val="476"/>
        </w:trPr>
        <w:tc>
          <w:tcPr>
            <w:tcW w:w="722" w:type="pct"/>
            <w:vMerge w:val="restart"/>
            <w:shd w:val="clear" w:color="auto" w:fill="FFFFFF"/>
          </w:tcPr>
          <w:p w14:paraId="68EF7246" w14:textId="77777777" w:rsidR="00E46501" w:rsidRPr="00594C15" w:rsidRDefault="00E46501" w:rsidP="00260922">
            <w:pPr>
              <w:rPr>
                <w:b/>
                <w:bCs/>
              </w:rPr>
            </w:pPr>
            <w:r w:rsidRPr="00594C15">
              <w:rPr>
                <w:rFonts w:eastAsia="Times New Roman"/>
                <w:b/>
                <w:bCs/>
              </w:rPr>
              <w:t>Age of the Mother</w:t>
            </w:r>
          </w:p>
        </w:tc>
        <w:tc>
          <w:tcPr>
            <w:tcW w:w="569" w:type="pct"/>
            <w:shd w:val="clear" w:color="auto" w:fill="FFFFFF"/>
          </w:tcPr>
          <w:p w14:paraId="44FFE2D6" w14:textId="77777777" w:rsidR="00E46501" w:rsidRPr="00594C15" w:rsidRDefault="00E46501" w:rsidP="00260922">
            <w:r w:rsidRPr="00594C15">
              <w:rPr>
                <w:rFonts w:eastAsia="Times New Roman"/>
              </w:rPr>
              <w:t>16-20 years</w:t>
            </w:r>
          </w:p>
        </w:tc>
        <w:tc>
          <w:tcPr>
            <w:tcW w:w="737" w:type="pct"/>
            <w:shd w:val="clear" w:color="auto" w:fill="FFFFFF"/>
          </w:tcPr>
          <w:p w14:paraId="27AE0BCD" w14:textId="59368069" w:rsidR="00E46501" w:rsidRPr="00594C15" w:rsidRDefault="00AB44FD" w:rsidP="00AB44FD">
            <w:r w:rsidRPr="00594C15">
              <w:t>2.16 (1.06</w:t>
            </w:r>
            <w:r w:rsidR="00E46501" w:rsidRPr="00594C15">
              <w:t>-</w:t>
            </w:r>
            <w:r w:rsidRPr="00594C15">
              <w:t>4.41</w:t>
            </w:r>
            <w:r w:rsidR="00E46501" w:rsidRPr="00594C15">
              <w:t>)</w:t>
            </w:r>
          </w:p>
        </w:tc>
        <w:tc>
          <w:tcPr>
            <w:tcW w:w="405" w:type="pct"/>
            <w:shd w:val="clear" w:color="auto" w:fill="FFFFFF"/>
          </w:tcPr>
          <w:p w14:paraId="5B078C11" w14:textId="1D9081C1" w:rsidR="00E46501" w:rsidRPr="00594C15" w:rsidRDefault="00E46501" w:rsidP="00260922">
            <w:r w:rsidRPr="00594C15">
              <w:t>0</w:t>
            </w:r>
            <w:r w:rsidR="00AB44FD" w:rsidRPr="00594C15">
              <w:t>.03</w:t>
            </w:r>
          </w:p>
        </w:tc>
        <w:tc>
          <w:tcPr>
            <w:tcW w:w="856" w:type="pct"/>
            <w:shd w:val="clear" w:color="auto" w:fill="FFFFFF"/>
          </w:tcPr>
          <w:p w14:paraId="4B9544C9" w14:textId="6E49A865" w:rsidR="00E46501" w:rsidRPr="00594C15" w:rsidRDefault="00E46501" w:rsidP="004B4B4B">
            <w:r w:rsidRPr="00594C15">
              <w:t>2.</w:t>
            </w:r>
            <w:r w:rsidR="004B4B4B" w:rsidRPr="00594C15">
              <w:t>32 (1.14</w:t>
            </w:r>
            <w:r w:rsidRPr="00594C15">
              <w:t>-</w:t>
            </w:r>
            <w:r w:rsidR="004B4B4B" w:rsidRPr="00594C15">
              <w:t>4.76</w:t>
            </w:r>
            <w:r w:rsidRPr="00594C15">
              <w:t>)</w:t>
            </w:r>
          </w:p>
        </w:tc>
        <w:tc>
          <w:tcPr>
            <w:tcW w:w="405" w:type="pct"/>
            <w:shd w:val="clear" w:color="auto" w:fill="FFFFFF"/>
          </w:tcPr>
          <w:p w14:paraId="387CC057" w14:textId="48C8F6F5" w:rsidR="00E46501" w:rsidRPr="00594C15" w:rsidRDefault="00E46501" w:rsidP="004B4B4B">
            <w:r w:rsidRPr="00594C15">
              <w:t>0.0</w:t>
            </w:r>
            <w:r w:rsidR="004B4B4B" w:rsidRPr="00594C15">
              <w:t>2</w:t>
            </w:r>
          </w:p>
        </w:tc>
        <w:tc>
          <w:tcPr>
            <w:tcW w:w="856" w:type="pct"/>
            <w:shd w:val="clear" w:color="auto" w:fill="FFFFFF"/>
          </w:tcPr>
          <w:p w14:paraId="24EBA3F9" w14:textId="5E72DFB5" w:rsidR="00E46501" w:rsidRPr="00594C15" w:rsidRDefault="00E46501" w:rsidP="001B54E0">
            <w:r w:rsidRPr="00594C15">
              <w:t>2.</w:t>
            </w:r>
            <w:r w:rsidR="001B54E0" w:rsidRPr="00594C15">
              <w:t>96</w:t>
            </w:r>
            <w:r w:rsidRPr="00594C15">
              <w:t xml:space="preserve"> (</w:t>
            </w:r>
            <w:r w:rsidR="001B54E0" w:rsidRPr="00594C15">
              <w:t>0.61</w:t>
            </w:r>
            <w:r w:rsidRPr="00594C15">
              <w:t>-</w:t>
            </w:r>
            <w:r w:rsidR="001B54E0" w:rsidRPr="00594C15">
              <w:t>14.51</w:t>
            </w:r>
            <w:r w:rsidRPr="00594C15">
              <w:t>)</w:t>
            </w:r>
          </w:p>
        </w:tc>
        <w:tc>
          <w:tcPr>
            <w:tcW w:w="450" w:type="pct"/>
            <w:shd w:val="clear" w:color="auto" w:fill="FFFFFF"/>
          </w:tcPr>
          <w:p w14:paraId="7EFE3D2D" w14:textId="43859BD3" w:rsidR="00E46501" w:rsidRPr="00594C15" w:rsidRDefault="00E46501" w:rsidP="001B54E0">
            <w:r w:rsidRPr="00594C15">
              <w:t>0.</w:t>
            </w:r>
            <w:r w:rsidR="001B54E0" w:rsidRPr="00594C15">
              <w:t>18</w:t>
            </w:r>
          </w:p>
        </w:tc>
      </w:tr>
      <w:tr w:rsidR="00E46501" w:rsidRPr="00594C15" w14:paraId="7ED66EF8" w14:textId="77777777" w:rsidTr="00260922">
        <w:trPr>
          <w:trHeight w:val="476"/>
        </w:trPr>
        <w:tc>
          <w:tcPr>
            <w:tcW w:w="722" w:type="pct"/>
            <w:vMerge/>
            <w:shd w:val="clear" w:color="auto" w:fill="FFFFFF"/>
          </w:tcPr>
          <w:p w14:paraId="4C84AE3F" w14:textId="77777777" w:rsidR="00E46501" w:rsidRPr="00594C15" w:rsidRDefault="00E46501" w:rsidP="00260922">
            <w:pPr>
              <w:rPr>
                <w:rFonts w:eastAsia="Times New Roman"/>
                <w:b/>
                <w:bCs/>
              </w:rPr>
            </w:pPr>
          </w:p>
        </w:tc>
        <w:tc>
          <w:tcPr>
            <w:tcW w:w="569" w:type="pct"/>
            <w:shd w:val="clear" w:color="auto" w:fill="FFFFFF"/>
          </w:tcPr>
          <w:p w14:paraId="191D806E" w14:textId="77777777" w:rsidR="00E46501" w:rsidRPr="00594C15" w:rsidRDefault="00E46501" w:rsidP="00260922">
            <w:r w:rsidRPr="00594C15">
              <w:rPr>
                <w:rFonts w:eastAsia="Times New Roman"/>
              </w:rPr>
              <w:t>21-23 years</w:t>
            </w:r>
          </w:p>
        </w:tc>
        <w:tc>
          <w:tcPr>
            <w:tcW w:w="737" w:type="pct"/>
            <w:shd w:val="clear" w:color="auto" w:fill="FFFFFF"/>
          </w:tcPr>
          <w:p w14:paraId="1BD4B1C3" w14:textId="0FBB226C" w:rsidR="00E46501" w:rsidRPr="00594C15" w:rsidRDefault="00AB44FD" w:rsidP="00AB44FD">
            <w:r w:rsidRPr="00594C15">
              <w:t>1.50</w:t>
            </w:r>
            <w:r w:rsidR="00E46501" w:rsidRPr="00594C15">
              <w:t xml:space="preserve"> (1.</w:t>
            </w:r>
            <w:r w:rsidRPr="00594C15">
              <w:t>07-2.11</w:t>
            </w:r>
            <w:r w:rsidR="00E46501" w:rsidRPr="00594C15">
              <w:t>)</w:t>
            </w:r>
          </w:p>
        </w:tc>
        <w:tc>
          <w:tcPr>
            <w:tcW w:w="405" w:type="pct"/>
            <w:shd w:val="clear" w:color="auto" w:fill="FFFFFF"/>
          </w:tcPr>
          <w:p w14:paraId="49B4495A" w14:textId="0F5EBEE4" w:rsidR="00E46501" w:rsidRPr="00594C15" w:rsidRDefault="00E46501" w:rsidP="00260922">
            <w:r w:rsidRPr="00594C15">
              <w:t>0</w:t>
            </w:r>
            <w:r w:rsidR="00AB44FD" w:rsidRPr="00594C15">
              <w:t>.02</w:t>
            </w:r>
          </w:p>
        </w:tc>
        <w:tc>
          <w:tcPr>
            <w:tcW w:w="856" w:type="pct"/>
            <w:shd w:val="clear" w:color="auto" w:fill="FFFFFF"/>
          </w:tcPr>
          <w:p w14:paraId="246ECE6D" w14:textId="11D65B5A" w:rsidR="00E46501" w:rsidRPr="00594C15" w:rsidRDefault="00E46501" w:rsidP="004B4B4B">
            <w:r w:rsidRPr="00594C15">
              <w:t>1.</w:t>
            </w:r>
            <w:r w:rsidR="004B4B4B" w:rsidRPr="00594C15">
              <w:t>42</w:t>
            </w:r>
            <w:r w:rsidRPr="00594C15">
              <w:t xml:space="preserve"> (1.</w:t>
            </w:r>
            <w:r w:rsidR="004B4B4B" w:rsidRPr="00594C15">
              <w:t>00</w:t>
            </w:r>
            <w:r w:rsidRPr="00594C15">
              <w:t>-2.</w:t>
            </w:r>
            <w:r w:rsidR="004B4B4B" w:rsidRPr="00594C15">
              <w:t>0</w:t>
            </w:r>
            <w:r w:rsidRPr="00594C15">
              <w:t>4)</w:t>
            </w:r>
          </w:p>
        </w:tc>
        <w:tc>
          <w:tcPr>
            <w:tcW w:w="405" w:type="pct"/>
            <w:shd w:val="clear" w:color="auto" w:fill="FFFFFF"/>
          </w:tcPr>
          <w:p w14:paraId="49F1DF13" w14:textId="1E574A90" w:rsidR="00E46501" w:rsidRPr="00594C15" w:rsidRDefault="004B4B4B" w:rsidP="00260922">
            <w:r w:rsidRPr="00594C15">
              <w:t>0.05</w:t>
            </w:r>
          </w:p>
        </w:tc>
        <w:tc>
          <w:tcPr>
            <w:tcW w:w="856" w:type="pct"/>
            <w:shd w:val="clear" w:color="auto" w:fill="FFFFFF"/>
          </w:tcPr>
          <w:p w14:paraId="5F07AD93" w14:textId="11261E9E" w:rsidR="00E46501" w:rsidRPr="00594C15" w:rsidRDefault="001B54E0" w:rsidP="001B54E0">
            <w:r w:rsidRPr="00594C15">
              <w:t>2.99</w:t>
            </w:r>
            <w:r w:rsidR="00E46501" w:rsidRPr="00594C15">
              <w:t xml:space="preserve"> (1.</w:t>
            </w:r>
            <w:r w:rsidRPr="00594C15">
              <w:t>52</w:t>
            </w:r>
            <w:r w:rsidR="00E46501" w:rsidRPr="00594C15">
              <w:t>-</w:t>
            </w:r>
            <w:r w:rsidRPr="00594C15">
              <w:t>5.94</w:t>
            </w:r>
            <w:r w:rsidR="00E46501" w:rsidRPr="00594C15">
              <w:t>)</w:t>
            </w:r>
          </w:p>
        </w:tc>
        <w:tc>
          <w:tcPr>
            <w:tcW w:w="450" w:type="pct"/>
            <w:shd w:val="clear" w:color="auto" w:fill="FFFFFF"/>
          </w:tcPr>
          <w:p w14:paraId="449AB9CB" w14:textId="14414EBC" w:rsidR="00E46501" w:rsidRPr="00594C15" w:rsidRDefault="001B54E0" w:rsidP="00260922">
            <w:r w:rsidRPr="00594C15">
              <w:t>0.002</w:t>
            </w:r>
          </w:p>
        </w:tc>
      </w:tr>
      <w:tr w:rsidR="00E46501" w:rsidRPr="00594C15" w14:paraId="2C2EF686" w14:textId="77777777" w:rsidTr="00260922">
        <w:trPr>
          <w:trHeight w:val="488"/>
        </w:trPr>
        <w:tc>
          <w:tcPr>
            <w:tcW w:w="722" w:type="pct"/>
            <w:vMerge/>
            <w:shd w:val="clear" w:color="auto" w:fill="FFFFFF"/>
          </w:tcPr>
          <w:p w14:paraId="036C1237" w14:textId="77777777" w:rsidR="00E46501" w:rsidRPr="00594C15" w:rsidRDefault="00E46501" w:rsidP="00260922">
            <w:pPr>
              <w:rPr>
                <w:rFonts w:eastAsia="Times New Roman"/>
                <w:b/>
                <w:bCs/>
              </w:rPr>
            </w:pPr>
          </w:p>
        </w:tc>
        <w:tc>
          <w:tcPr>
            <w:tcW w:w="569" w:type="pct"/>
            <w:shd w:val="clear" w:color="auto" w:fill="FFFFFF"/>
          </w:tcPr>
          <w:p w14:paraId="64036DAB" w14:textId="77777777" w:rsidR="00E46501" w:rsidRPr="00594C15" w:rsidRDefault="00E46501" w:rsidP="00260922">
            <w:r w:rsidRPr="00594C15">
              <w:rPr>
                <w:rFonts w:eastAsia="Times New Roman"/>
              </w:rPr>
              <w:t>24-41 years</w:t>
            </w:r>
          </w:p>
        </w:tc>
        <w:tc>
          <w:tcPr>
            <w:tcW w:w="737" w:type="pct"/>
            <w:shd w:val="clear" w:color="auto" w:fill="FFFFFF"/>
          </w:tcPr>
          <w:p w14:paraId="729320F8" w14:textId="77777777" w:rsidR="00E46501" w:rsidRPr="00594C15" w:rsidRDefault="00E46501" w:rsidP="00260922">
            <w:r w:rsidRPr="00594C15">
              <w:t>Reference</w:t>
            </w:r>
          </w:p>
        </w:tc>
        <w:tc>
          <w:tcPr>
            <w:tcW w:w="405" w:type="pct"/>
            <w:shd w:val="clear" w:color="auto" w:fill="FFFFFF"/>
          </w:tcPr>
          <w:p w14:paraId="1164C0DC" w14:textId="77777777" w:rsidR="00E46501" w:rsidRPr="00594C15" w:rsidRDefault="00E46501" w:rsidP="00260922"/>
        </w:tc>
        <w:tc>
          <w:tcPr>
            <w:tcW w:w="856" w:type="pct"/>
            <w:shd w:val="clear" w:color="auto" w:fill="FFFFFF"/>
          </w:tcPr>
          <w:p w14:paraId="614767A6" w14:textId="77777777" w:rsidR="00E46501" w:rsidRPr="00594C15" w:rsidRDefault="00E46501" w:rsidP="00260922">
            <w:r w:rsidRPr="00594C15">
              <w:t>Reference</w:t>
            </w:r>
          </w:p>
        </w:tc>
        <w:tc>
          <w:tcPr>
            <w:tcW w:w="405" w:type="pct"/>
            <w:shd w:val="clear" w:color="auto" w:fill="FFFFFF"/>
          </w:tcPr>
          <w:p w14:paraId="0B604032" w14:textId="77777777" w:rsidR="00E46501" w:rsidRPr="00594C15" w:rsidRDefault="00E46501" w:rsidP="00260922"/>
        </w:tc>
        <w:tc>
          <w:tcPr>
            <w:tcW w:w="856" w:type="pct"/>
            <w:shd w:val="clear" w:color="auto" w:fill="FFFFFF"/>
          </w:tcPr>
          <w:p w14:paraId="068B7F6E" w14:textId="77777777" w:rsidR="00E46501" w:rsidRPr="00594C15" w:rsidRDefault="00E46501" w:rsidP="00260922">
            <w:r w:rsidRPr="00594C15">
              <w:t>Reference</w:t>
            </w:r>
          </w:p>
        </w:tc>
        <w:tc>
          <w:tcPr>
            <w:tcW w:w="450" w:type="pct"/>
            <w:shd w:val="clear" w:color="auto" w:fill="FFFFFF"/>
          </w:tcPr>
          <w:p w14:paraId="30A45A75" w14:textId="77777777" w:rsidR="00E46501" w:rsidRPr="00594C15" w:rsidRDefault="00E46501" w:rsidP="00260922"/>
        </w:tc>
      </w:tr>
      <w:tr w:rsidR="00E46501" w:rsidRPr="00594C15" w14:paraId="1D860853" w14:textId="77777777" w:rsidTr="00260922">
        <w:trPr>
          <w:trHeight w:val="476"/>
        </w:trPr>
        <w:tc>
          <w:tcPr>
            <w:tcW w:w="722" w:type="pct"/>
            <w:vMerge w:val="restart"/>
            <w:shd w:val="clear" w:color="auto" w:fill="FFFFFF"/>
          </w:tcPr>
          <w:p w14:paraId="20B4391D" w14:textId="77777777" w:rsidR="00E46501" w:rsidRPr="00594C15" w:rsidRDefault="00E46501" w:rsidP="00260922">
            <w:pPr>
              <w:rPr>
                <w:b/>
                <w:bCs/>
              </w:rPr>
            </w:pPr>
            <w:r w:rsidRPr="00594C15">
              <w:rPr>
                <w:rFonts w:eastAsia="Times New Roman"/>
                <w:b/>
                <w:bCs/>
              </w:rPr>
              <w:t>Birth Order</w:t>
            </w:r>
          </w:p>
        </w:tc>
        <w:tc>
          <w:tcPr>
            <w:tcW w:w="569" w:type="pct"/>
            <w:shd w:val="clear" w:color="auto" w:fill="FFFFFF"/>
          </w:tcPr>
          <w:p w14:paraId="3CFFDD7C" w14:textId="77777777" w:rsidR="00E46501" w:rsidRPr="00594C15" w:rsidRDefault="00E46501" w:rsidP="00260922">
            <w:r w:rsidRPr="00594C15">
              <w:t>3</w:t>
            </w:r>
            <w:r w:rsidRPr="00594C15">
              <w:rPr>
                <w:vertAlign w:val="superscript"/>
              </w:rPr>
              <w:t>rd</w:t>
            </w:r>
            <w:r w:rsidRPr="00594C15">
              <w:t xml:space="preserve"> child</w:t>
            </w:r>
          </w:p>
        </w:tc>
        <w:tc>
          <w:tcPr>
            <w:tcW w:w="737" w:type="pct"/>
            <w:shd w:val="clear" w:color="auto" w:fill="FFFFFF"/>
          </w:tcPr>
          <w:p w14:paraId="3EE0B09E" w14:textId="682D38AF" w:rsidR="00E46501" w:rsidRPr="00594C15" w:rsidRDefault="001B54E0" w:rsidP="001B54E0">
            <w:r w:rsidRPr="00594C15">
              <w:t>1.44 (0.89-2.34)</w:t>
            </w:r>
          </w:p>
        </w:tc>
        <w:tc>
          <w:tcPr>
            <w:tcW w:w="405" w:type="pct"/>
            <w:shd w:val="clear" w:color="auto" w:fill="FFFFFF"/>
          </w:tcPr>
          <w:p w14:paraId="4CE47DAE" w14:textId="010D764B" w:rsidR="00E46501" w:rsidRPr="00594C15" w:rsidRDefault="001B54E0" w:rsidP="001B54E0">
            <w:r w:rsidRPr="00594C15">
              <w:t xml:space="preserve">0.14 </w:t>
            </w:r>
          </w:p>
        </w:tc>
        <w:tc>
          <w:tcPr>
            <w:tcW w:w="856" w:type="pct"/>
            <w:shd w:val="clear" w:color="auto" w:fill="FFFFFF"/>
          </w:tcPr>
          <w:p w14:paraId="74B665B5" w14:textId="6B5E5693" w:rsidR="00E46501" w:rsidRPr="00594C15" w:rsidRDefault="00E46501" w:rsidP="004B4B4B">
            <w:r w:rsidRPr="00594C15">
              <w:t>1.</w:t>
            </w:r>
            <w:r w:rsidR="004B4B4B" w:rsidRPr="00594C15">
              <w:t>37</w:t>
            </w:r>
            <w:r w:rsidRPr="00594C15">
              <w:t xml:space="preserve"> (</w:t>
            </w:r>
            <w:r w:rsidR="004B4B4B" w:rsidRPr="00594C15">
              <w:t>0.81-2.30</w:t>
            </w:r>
            <w:r w:rsidRPr="00594C15">
              <w:t>)</w:t>
            </w:r>
          </w:p>
        </w:tc>
        <w:tc>
          <w:tcPr>
            <w:tcW w:w="405" w:type="pct"/>
            <w:shd w:val="clear" w:color="auto" w:fill="FFFFFF"/>
          </w:tcPr>
          <w:p w14:paraId="1468C75E" w14:textId="79E9BE8C" w:rsidR="00E46501" w:rsidRPr="00594C15" w:rsidRDefault="00E46501" w:rsidP="004B4B4B">
            <w:r w:rsidRPr="00594C15">
              <w:t>0.</w:t>
            </w:r>
            <w:r w:rsidR="004B4B4B" w:rsidRPr="00594C15">
              <w:t>24</w:t>
            </w:r>
          </w:p>
        </w:tc>
        <w:tc>
          <w:tcPr>
            <w:tcW w:w="856" w:type="pct"/>
            <w:shd w:val="clear" w:color="auto" w:fill="FFFFFF"/>
          </w:tcPr>
          <w:p w14:paraId="12B5294F" w14:textId="17DD98F4" w:rsidR="00E46501" w:rsidRPr="00594C15" w:rsidRDefault="00E46501" w:rsidP="001B54E0">
            <w:r w:rsidRPr="00594C15">
              <w:t>3.</w:t>
            </w:r>
            <w:r w:rsidR="001B54E0" w:rsidRPr="00594C15">
              <w:t>86</w:t>
            </w:r>
            <w:r w:rsidRPr="00594C15">
              <w:t xml:space="preserve"> (1.</w:t>
            </w:r>
            <w:r w:rsidR="001B54E0" w:rsidRPr="00594C15">
              <w:t>68</w:t>
            </w:r>
            <w:r w:rsidRPr="00594C15">
              <w:t>-</w:t>
            </w:r>
            <w:r w:rsidR="001B54E0" w:rsidRPr="00594C15">
              <w:t>8.86</w:t>
            </w:r>
            <w:r w:rsidRPr="00594C15">
              <w:t>)</w:t>
            </w:r>
          </w:p>
        </w:tc>
        <w:tc>
          <w:tcPr>
            <w:tcW w:w="450" w:type="pct"/>
            <w:shd w:val="clear" w:color="auto" w:fill="FFFFFF"/>
          </w:tcPr>
          <w:p w14:paraId="4AFE6C1A" w14:textId="602371EF" w:rsidR="00E46501" w:rsidRPr="00594C15" w:rsidRDefault="001B54E0" w:rsidP="00260922">
            <w:r w:rsidRPr="00594C15">
              <w:t>0.001</w:t>
            </w:r>
          </w:p>
        </w:tc>
      </w:tr>
      <w:tr w:rsidR="00E46501" w:rsidRPr="00594C15" w14:paraId="09055A1F" w14:textId="77777777" w:rsidTr="00260922">
        <w:trPr>
          <w:trHeight w:val="476"/>
        </w:trPr>
        <w:tc>
          <w:tcPr>
            <w:tcW w:w="722" w:type="pct"/>
            <w:vMerge/>
            <w:shd w:val="clear" w:color="auto" w:fill="FFFFFF"/>
          </w:tcPr>
          <w:p w14:paraId="39FA1AB0" w14:textId="77777777" w:rsidR="00E46501" w:rsidRPr="00594C15" w:rsidRDefault="00E46501" w:rsidP="00260922">
            <w:pPr>
              <w:rPr>
                <w:rFonts w:eastAsia="Times New Roman"/>
                <w:b/>
                <w:bCs/>
              </w:rPr>
            </w:pPr>
          </w:p>
        </w:tc>
        <w:tc>
          <w:tcPr>
            <w:tcW w:w="569" w:type="pct"/>
            <w:shd w:val="clear" w:color="auto" w:fill="FFFFFF"/>
          </w:tcPr>
          <w:p w14:paraId="4ADEB72A" w14:textId="77777777" w:rsidR="00E46501" w:rsidRPr="00594C15" w:rsidRDefault="00E46501" w:rsidP="00260922">
            <w:r w:rsidRPr="00594C15">
              <w:t>2</w:t>
            </w:r>
            <w:r w:rsidRPr="00594C15">
              <w:rPr>
                <w:vertAlign w:val="superscript"/>
              </w:rPr>
              <w:t>nd</w:t>
            </w:r>
            <w:r w:rsidRPr="00594C15">
              <w:t xml:space="preserve"> child</w:t>
            </w:r>
          </w:p>
        </w:tc>
        <w:tc>
          <w:tcPr>
            <w:tcW w:w="737" w:type="pct"/>
            <w:shd w:val="clear" w:color="auto" w:fill="FFFFFF"/>
          </w:tcPr>
          <w:p w14:paraId="5D25AF4E" w14:textId="7D6E3FF1" w:rsidR="00E46501" w:rsidRPr="00594C15" w:rsidRDefault="001B54E0" w:rsidP="00AB44FD">
            <w:r w:rsidRPr="00594C15">
              <w:t>1.65 (1.15-2.36)</w:t>
            </w:r>
          </w:p>
        </w:tc>
        <w:tc>
          <w:tcPr>
            <w:tcW w:w="405" w:type="pct"/>
            <w:shd w:val="clear" w:color="auto" w:fill="FFFFFF"/>
          </w:tcPr>
          <w:p w14:paraId="09C33681" w14:textId="78F88094" w:rsidR="00E46501" w:rsidRPr="00594C15" w:rsidRDefault="001B54E0" w:rsidP="00AB44FD">
            <w:r w:rsidRPr="00594C15">
              <w:t>0.006</w:t>
            </w:r>
          </w:p>
        </w:tc>
        <w:tc>
          <w:tcPr>
            <w:tcW w:w="856" w:type="pct"/>
            <w:shd w:val="clear" w:color="auto" w:fill="FFFFFF"/>
          </w:tcPr>
          <w:p w14:paraId="210EAD4F" w14:textId="42D4BCDB" w:rsidR="00E46501" w:rsidRPr="00594C15" w:rsidRDefault="00E46501" w:rsidP="004B4B4B">
            <w:r w:rsidRPr="00594C15">
              <w:t>1</w:t>
            </w:r>
            <w:r w:rsidR="004B4B4B" w:rsidRPr="00594C15">
              <w:t>.7</w:t>
            </w:r>
            <w:r w:rsidRPr="00594C15">
              <w:t>5 (1.</w:t>
            </w:r>
            <w:r w:rsidR="004B4B4B" w:rsidRPr="00594C15">
              <w:t>21-2.54</w:t>
            </w:r>
            <w:r w:rsidRPr="00594C15">
              <w:t>)</w:t>
            </w:r>
          </w:p>
        </w:tc>
        <w:tc>
          <w:tcPr>
            <w:tcW w:w="405" w:type="pct"/>
            <w:shd w:val="clear" w:color="auto" w:fill="FFFFFF"/>
          </w:tcPr>
          <w:p w14:paraId="4B1B7D40" w14:textId="77777777" w:rsidR="00E46501" w:rsidRPr="00594C15" w:rsidRDefault="00E46501" w:rsidP="00260922">
            <w:r w:rsidRPr="00594C15">
              <w:t>0.003</w:t>
            </w:r>
          </w:p>
        </w:tc>
        <w:tc>
          <w:tcPr>
            <w:tcW w:w="856" w:type="pct"/>
            <w:shd w:val="clear" w:color="auto" w:fill="FFFFFF"/>
          </w:tcPr>
          <w:p w14:paraId="78A0DA03" w14:textId="08D9838F" w:rsidR="00E46501" w:rsidRPr="00594C15" w:rsidRDefault="001B54E0" w:rsidP="001B54E0">
            <w:r w:rsidRPr="00594C15">
              <w:t>2.02</w:t>
            </w:r>
            <w:r w:rsidR="00E46501" w:rsidRPr="00594C15">
              <w:t xml:space="preserve"> (</w:t>
            </w:r>
            <w:r w:rsidRPr="00594C15">
              <w:t>0.96</w:t>
            </w:r>
            <w:r w:rsidR="00E46501" w:rsidRPr="00594C15">
              <w:t>-</w:t>
            </w:r>
            <w:r w:rsidRPr="00594C15">
              <w:t>4.23</w:t>
            </w:r>
            <w:r w:rsidR="00E46501" w:rsidRPr="00594C15">
              <w:t>)</w:t>
            </w:r>
          </w:p>
        </w:tc>
        <w:tc>
          <w:tcPr>
            <w:tcW w:w="450" w:type="pct"/>
            <w:shd w:val="clear" w:color="auto" w:fill="FFFFFF"/>
          </w:tcPr>
          <w:p w14:paraId="4DD89628" w14:textId="72178530" w:rsidR="00E46501" w:rsidRPr="00594C15" w:rsidRDefault="00E46501" w:rsidP="00260922">
            <w:r w:rsidRPr="00594C15">
              <w:t>0</w:t>
            </w:r>
            <w:r w:rsidR="001B54E0" w:rsidRPr="00594C15">
              <w:t>.06</w:t>
            </w:r>
          </w:p>
        </w:tc>
      </w:tr>
      <w:tr w:rsidR="00E46501" w:rsidRPr="00594C15" w14:paraId="6CE5BBAA" w14:textId="77777777" w:rsidTr="00260922">
        <w:trPr>
          <w:trHeight w:val="488"/>
        </w:trPr>
        <w:tc>
          <w:tcPr>
            <w:tcW w:w="722" w:type="pct"/>
            <w:vMerge/>
            <w:shd w:val="clear" w:color="auto" w:fill="FFFFFF"/>
          </w:tcPr>
          <w:p w14:paraId="2D5F05B8" w14:textId="77777777" w:rsidR="00E46501" w:rsidRPr="00594C15" w:rsidRDefault="00E46501" w:rsidP="00260922">
            <w:pPr>
              <w:rPr>
                <w:rFonts w:eastAsia="Times New Roman"/>
                <w:b/>
                <w:bCs/>
              </w:rPr>
            </w:pPr>
          </w:p>
        </w:tc>
        <w:tc>
          <w:tcPr>
            <w:tcW w:w="569" w:type="pct"/>
            <w:shd w:val="clear" w:color="auto" w:fill="FFFFFF"/>
          </w:tcPr>
          <w:p w14:paraId="316B2EFF" w14:textId="77777777" w:rsidR="00E46501" w:rsidRPr="00594C15" w:rsidRDefault="00E46501" w:rsidP="00260922">
            <w:r w:rsidRPr="00594C15">
              <w:t>1</w:t>
            </w:r>
            <w:r w:rsidRPr="00594C15">
              <w:rPr>
                <w:vertAlign w:val="superscript"/>
              </w:rPr>
              <w:t>st</w:t>
            </w:r>
            <w:r w:rsidRPr="00594C15">
              <w:t xml:space="preserve"> child</w:t>
            </w:r>
          </w:p>
        </w:tc>
        <w:tc>
          <w:tcPr>
            <w:tcW w:w="737" w:type="pct"/>
            <w:shd w:val="clear" w:color="auto" w:fill="FFFFFF"/>
          </w:tcPr>
          <w:p w14:paraId="77F6CD97" w14:textId="77777777" w:rsidR="00E46501" w:rsidRPr="00594C15" w:rsidRDefault="00E46501" w:rsidP="00260922">
            <w:r w:rsidRPr="00594C15">
              <w:t>Reference</w:t>
            </w:r>
          </w:p>
        </w:tc>
        <w:tc>
          <w:tcPr>
            <w:tcW w:w="405" w:type="pct"/>
            <w:shd w:val="clear" w:color="auto" w:fill="FFFFFF"/>
          </w:tcPr>
          <w:p w14:paraId="523A1BB5" w14:textId="77777777" w:rsidR="00E46501" w:rsidRPr="00594C15" w:rsidRDefault="00E46501" w:rsidP="00260922"/>
        </w:tc>
        <w:tc>
          <w:tcPr>
            <w:tcW w:w="856" w:type="pct"/>
            <w:shd w:val="clear" w:color="auto" w:fill="FFFFFF"/>
          </w:tcPr>
          <w:p w14:paraId="1A45C05A" w14:textId="77777777" w:rsidR="00E46501" w:rsidRPr="00594C15" w:rsidRDefault="00E46501" w:rsidP="00260922">
            <w:r w:rsidRPr="00594C15">
              <w:t>Reference</w:t>
            </w:r>
          </w:p>
        </w:tc>
        <w:tc>
          <w:tcPr>
            <w:tcW w:w="405" w:type="pct"/>
            <w:shd w:val="clear" w:color="auto" w:fill="FFFFFF"/>
          </w:tcPr>
          <w:p w14:paraId="00F10F1F" w14:textId="77777777" w:rsidR="00E46501" w:rsidRPr="00594C15" w:rsidRDefault="00E46501" w:rsidP="00260922"/>
        </w:tc>
        <w:tc>
          <w:tcPr>
            <w:tcW w:w="856" w:type="pct"/>
            <w:shd w:val="clear" w:color="auto" w:fill="FFFFFF"/>
          </w:tcPr>
          <w:p w14:paraId="3ADDC43F" w14:textId="77777777" w:rsidR="00E46501" w:rsidRPr="00594C15" w:rsidRDefault="00E46501" w:rsidP="00260922">
            <w:r w:rsidRPr="00594C15">
              <w:t>Reference</w:t>
            </w:r>
          </w:p>
        </w:tc>
        <w:tc>
          <w:tcPr>
            <w:tcW w:w="450" w:type="pct"/>
            <w:shd w:val="clear" w:color="auto" w:fill="FFFFFF"/>
          </w:tcPr>
          <w:p w14:paraId="68BE7043" w14:textId="77777777" w:rsidR="00E46501" w:rsidRPr="00594C15" w:rsidRDefault="00E46501" w:rsidP="00260922"/>
        </w:tc>
      </w:tr>
      <w:tr w:rsidR="00E46501" w:rsidRPr="00594C15" w14:paraId="1AD5DBBE" w14:textId="77777777" w:rsidTr="00260922">
        <w:trPr>
          <w:trHeight w:val="351"/>
        </w:trPr>
        <w:tc>
          <w:tcPr>
            <w:tcW w:w="722" w:type="pct"/>
            <w:vMerge w:val="restart"/>
            <w:shd w:val="clear" w:color="auto" w:fill="FFFFFF"/>
          </w:tcPr>
          <w:p w14:paraId="445D563A" w14:textId="77777777" w:rsidR="00E46501" w:rsidRPr="00594C15" w:rsidRDefault="00E46501" w:rsidP="00260922">
            <w:pPr>
              <w:rPr>
                <w:b/>
                <w:bCs/>
              </w:rPr>
            </w:pPr>
            <w:r w:rsidRPr="00594C15">
              <w:rPr>
                <w:rFonts w:eastAsia="Times New Roman"/>
                <w:b/>
                <w:bCs/>
              </w:rPr>
              <w:t>Low Birth weight</w:t>
            </w:r>
          </w:p>
        </w:tc>
        <w:tc>
          <w:tcPr>
            <w:tcW w:w="569" w:type="pct"/>
            <w:shd w:val="clear" w:color="auto" w:fill="FFFFFF"/>
          </w:tcPr>
          <w:p w14:paraId="4BC1D772" w14:textId="77777777" w:rsidR="00E46501" w:rsidRPr="00594C15" w:rsidRDefault="00E46501" w:rsidP="00260922">
            <w:r w:rsidRPr="00594C15">
              <w:rPr>
                <w:rFonts w:eastAsia="Times New Roman"/>
              </w:rPr>
              <w:t>Yes</w:t>
            </w:r>
          </w:p>
        </w:tc>
        <w:tc>
          <w:tcPr>
            <w:tcW w:w="737" w:type="pct"/>
            <w:shd w:val="clear" w:color="auto" w:fill="FFFFFF"/>
          </w:tcPr>
          <w:p w14:paraId="66730B3A" w14:textId="5FBCEB87" w:rsidR="00E46501" w:rsidRPr="00594C15" w:rsidRDefault="00E46501" w:rsidP="00AB44FD">
            <w:r w:rsidRPr="00594C15">
              <w:t>1.</w:t>
            </w:r>
            <w:r w:rsidR="00AB44FD" w:rsidRPr="00594C15">
              <w:t xml:space="preserve">85 </w:t>
            </w:r>
            <w:r w:rsidRPr="00594C15">
              <w:t>(</w:t>
            </w:r>
            <w:r w:rsidR="00AB44FD" w:rsidRPr="00594C15">
              <w:t>1.03</w:t>
            </w:r>
            <w:r w:rsidRPr="00594C15">
              <w:t>-</w:t>
            </w:r>
            <w:r w:rsidR="00AB44FD" w:rsidRPr="00594C15">
              <w:t>3.30</w:t>
            </w:r>
            <w:r w:rsidRPr="00594C15">
              <w:t>)</w:t>
            </w:r>
          </w:p>
        </w:tc>
        <w:tc>
          <w:tcPr>
            <w:tcW w:w="405" w:type="pct"/>
            <w:shd w:val="clear" w:color="auto" w:fill="FFFFFF"/>
          </w:tcPr>
          <w:p w14:paraId="66828F9A" w14:textId="4E0C11F4" w:rsidR="00E46501" w:rsidRPr="00594C15" w:rsidRDefault="00E46501" w:rsidP="00260922">
            <w:r w:rsidRPr="00594C15">
              <w:t>0</w:t>
            </w:r>
            <w:r w:rsidR="00AB44FD" w:rsidRPr="00594C15">
              <w:t>.04</w:t>
            </w:r>
          </w:p>
        </w:tc>
        <w:tc>
          <w:tcPr>
            <w:tcW w:w="856" w:type="pct"/>
            <w:shd w:val="clear" w:color="auto" w:fill="FFFFFF"/>
          </w:tcPr>
          <w:p w14:paraId="39CBF77D" w14:textId="055AD17E" w:rsidR="00E46501" w:rsidRPr="00594C15" w:rsidRDefault="00E46501" w:rsidP="004B4B4B">
            <w:r w:rsidRPr="00594C15">
              <w:t>1.</w:t>
            </w:r>
            <w:r w:rsidR="004B4B4B" w:rsidRPr="00594C15">
              <w:t>60</w:t>
            </w:r>
            <w:r w:rsidRPr="00594C15">
              <w:t xml:space="preserve"> (0.8</w:t>
            </w:r>
            <w:r w:rsidR="004B4B4B" w:rsidRPr="00594C15">
              <w:t>5</w:t>
            </w:r>
            <w:r w:rsidRPr="00594C15">
              <w:t>-</w:t>
            </w:r>
            <w:r w:rsidR="004B4B4B" w:rsidRPr="00594C15">
              <w:t>3.02</w:t>
            </w:r>
            <w:r w:rsidRPr="00594C15">
              <w:t>)</w:t>
            </w:r>
          </w:p>
        </w:tc>
        <w:tc>
          <w:tcPr>
            <w:tcW w:w="405" w:type="pct"/>
            <w:shd w:val="clear" w:color="auto" w:fill="FFFFFF"/>
          </w:tcPr>
          <w:p w14:paraId="60E24981" w14:textId="77777777" w:rsidR="00E46501" w:rsidRPr="00594C15" w:rsidRDefault="00E46501" w:rsidP="00260922">
            <w:r w:rsidRPr="00594C15">
              <w:t>0.15</w:t>
            </w:r>
          </w:p>
          <w:p w14:paraId="642AC48F" w14:textId="77777777" w:rsidR="00E46501" w:rsidRPr="00594C15" w:rsidRDefault="00E46501" w:rsidP="00260922"/>
        </w:tc>
        <w:tc>
          <w:tcPr>
            <w:tcW w:w="856" w:type="pct"/>
            <w:shd w:val="clear" w:color="auto" w:fill="FFFFFF"/>
          </w:tcPr>
          <w:p w14:paraId="57C394F7" w14:textId="6F7D701A" w:rsidR="00E46501" w:rsidRPr="00594C15" w:rsidRDefault="00E46501" w:rsidP="00807D8F">
            <w:r w:rsidRPr="00594C15">
              <w:t>4.</w:t>
            </w:r>
            <w:r w:rsidR="00807D8F" w:rsidRPr="00594C15">
              <w:t>60 (1.76</w:t>
            </w:r>
            <w:r w:rsidRPr="00594C15">
              <w:t>-</w:t>
            </w:r>
            <w:r w:rsidR="00807D8F" w:rsidRPr="00594C15">
              <w:t>12.04</w:t>
            </w:r>
            <w:r w:rsidRPr="00594C15">
              <w:t>)</w:t>
            </w:r>
          </w:p>
        </w:tc>
        <w:tc>
          <w:tcPr>
            <w:tcW w:w="450" w:type="pct"/>
            <w:shd w:val="clear" w:color="auto" w:fill="FFFFFF"/>
          </w:tcPr>
          <w:p w14:paraId="05369A9B" w14:textId="61A7EC5F" w:rsidR="00E46501" w:rsidRPr="00594C15" w:rsidRDefault="00E46501" w:rsidP="00260922">
            <w:r w:rsidRPr="00594C15">
              <w:t>0</w:t>
            </w:r>
            <w:r w:rsidR="00807D8F" w:rsidRPr="00594C15">
              <w:t>.002</w:t>
            </w:r>
          </w:p>
        </w:tc>
      </w:tr>
      <w:tr w:rsidR="00E46501" w:rsidRPr="00594C15" w14:paraId="7B3E55F5" w14:textId="77777777" w:rsidTr="00260922">
        <w:trPr>
          <w:trHeight w:val="350"/>
        </w:trPr>
        <w:tc>
          <w:tcPr>
            <w:tcW w:w="722" w:type="pct"/>
            <w:vMerge/>
            <w:tcBorders>
              <w:bottom w:val="single" w:sz="4" w:space="0" w:color="auto"/>
            </w:tcBorders>
            <w:shd w:val="clear" w:color="auto" w:fill="FFFFFF"/>
          </w:tcPr>
          <w:p w14:paraId="195BBAAD" w14:textId="77777777" w:rsidR="00E46501" w:rsidRPr="00594C15" w:rsidRDefault="00E46501" w:rsidP="00260922">
            <w:pPr>
              <w:rPr>
                <w:rFonts w:eastAsia="Times New Roman"/>
                <w:b/>
                <w:bCs/>
              </w:rPr>
            </w:pPr>
          </w:p>
        </w:tc>
        <w:tc>
          <w:tcPr>
            <w:tcW w:w="569" w:type="pct"/>
            <w:tcBorders>
              <w:bottom w:val="single" w:sz="4" w:space="0" w:color="auto"/>
            </w:tcBorders>
            <w:shd w:val="clear" w:color="auto" w:fill="FFFFFF"/>
          </w:tcPr>
          <w:p w14:paraId="6F155098" w14:textId="77777777" w:rsidR="00E46501" w:rsidRPr="00594C15" w:rsidRDefault="00E46501" w:rsidP="00260922">
            <w:r w:rsidRPr="00594C15">
              <w:rPr>
                <w:rFonts w:eastAsia="Times New Roman"/>
              </w:rPr>
              <w:t>No</w:t>
            </w:r>
          </w:p>
        </w:tc>
        <w:tc>
          <w:tcPr>
            <w:tcW w:w="737" w:type="pct"/>
            <w:tcBorders>
              <w:bottom w:val="single" w:sz="4" w:space="0" w:color="auto"/>
            </w:tcBorders>
            <w:shd w:val="clear" w:color="auto" w:fill="FFFFFF"/>
          </w:tcPr>
          <w:p w14:paraId="1FC1B794" w14:textId="77777777" w:rsidR="00E46501" w:rsidRPr="00594C15" w:rsidRDefault="00E46501" w:rsidP="00260922">
            <w:r w:rsidRPr="00594C15">
              <w:t>Reference</w:t>
            </w:r>
          </w:p>
        </w:tc>
        <w:tc>
          <w:tcPr>
            <w:tcW w:w="405" w:type="pct"/>
            <w:tcBorders>
              <w:bottom w:val="single" w:sz="4" w:space="0" w:color="auto"/>
            </w:tcBorders>
            <w:shd w:val="clear" w:color="auto" w:fill="FFFFFF"/>
          </w:tcPr>
          <w:p w14:paraId="65AC7305" w14:textId="77777777" w:rsidR="00E46501" w:rsidRPr="00594C15" w:rsidRDefault="00E46501" w:rsidP="00260922"/>
        </w:tc>
        <w:tc>
          <w:tcPr>
            <w:tcW w:w="856" w:type="pct"/>
            <w:tcBorders>
              <w:bottom w:val="single" w:sz="4" w:space="0" w:color="auto"/>
            </w:tcBorders>
            <w:shd w:val="clear" w:color="auto" w:fill="FFFFFF"/>
          </w:tcPr>
          <w:p w14:paraId="23C560E2" w14:textId="77777777" w:rsidR="00E46501" w:rsidRPr="00594C15" w:rsidRDefault="00E46501" w:rsidP="00260922">
            <w:r w:rsidRPr="00594C15">
              <w:t>Reference</w:t>
            </w:r>
          </w:p>
        </w:tc>
        <w:tc>
          <w:tcPr>
            <w:tcW w:w="405" w:type="pct"/>
            <w:tcBorders>
              <w:bottom w:val="single" w:sz="4" w:space="0" w:color="auto"/>
            </w:tcBorders>
            <w:shd w:val="clear" w:color="auto" w:fill="FFFFFF"/>
          </w:tcPr>
          <w:p w14:paraId="66227E50" w14:textId="77777777" w:rsidR="00E46501" w:rsidRPr="00594C15" w:rsidRDefault="00E46501" w:rsidP="00260922"/>
        </w:tc>
        <w:tc>
          <w:tcPr>
            <w:tcW w:w="856" w:type="pct"/>
            <w:tcBorders>
              <w:bottom w:val="single" w:sz="4" w:space="0" w:color="auto"/>
            </w:tcBorders>
            <w:shd w:val="clear" w:color="auto" w:fill="FFFFFF"/>
          </w:tcPr>
          <w:p w14:paraId="5454B673" w14:textId="77777777" w:rsidR="00E46501" w:rsidRPr="00594C15" w:rsidRDefault="00E46501" w:rsidP="00260922">
            <w:r w:rsidRPr="00594C15">
              <w:t>Reference</w:t>
            </w:r>
          </w:p>
        </w:tc>
        <w:tc>
          <w:tcPr>
            <w:tcW w:w="450" w:type="pct"/>
            <w:tcBorders>
              <w:bottom w:val="single" w:sz="4" w:space="0" w:color="auto"/>
            </w:tcBorders>
            <w:shd w:val="clear" w:color="auto" w:fill="FFFFFF"/>
          </w:tcPr>
          <w:p w14:paraId="50E84F7D" w14:textId="77777777" w:rsidR="00E46501" w:rsidRPr="00594C15" w:rsidRDefault="00E46501" w:rsidP="00260922"/>
        </w:tc>
      </w:tr>
    </w:tbl>
    <w:p w14:paraId="14F6922F" w14:textId="0ECAFDE9" w:rsidR="001F04FB" w:rsidRDefault="00E46501" w:rsidP="00C521F3">
      <w:pPr>
        <w:outlineLvl w:val="0"/>
        <w:rPr>
          <w:b/>
        </w:rPr>
      </w:pPr>
      <w:r w:rsidRPr="00594C15">
        <w:t xml:space="preserve">*Repeated </w:t>
      </w:r>
      <w:r w:rsidR="000A7343" w:rsidRPr="00594C15">
        <w:t>Measures Analysis adjusted for m</w:t>
      </w:r>
      <w:r w:rsidR="00822B12" w:rsidRPr="00594C15">
        <w:t>aternal asthma, smoking during p</w:t>
      </w:r>
      <w:r w:rsidRPr="00594C15">
        <w:t>regnancy,</w:t>
      </w:r>
      <w:r w:rsidR="00E6008C" w:rsidRPr="00594C15">
        <w:t xml:space="preserve"> </w:t>
      </w:r>
      <w:r w:rsidR="00822B12" w:rsidRPr="00594C15">
        <w:t>maternal i</w:t>
      </w:r>
      <w:r w:rsidR="00E6008C" w:rsidRPr="00594C15">
        <w:t>nfection,</w:t>
      </w:r>
      <w:r w:rsidR="00822B12" w:rsidRPr="00594C15">
        <w:t xml:space="preserve"> and a</w:t>
      </w:r>
      <w:r w:rsidRPr="00594C15">
        <w:t>ge</w:t>
      </w:r>
      <w:r w:rsidRPr="00484EC1">
        <w:t xml:space="preserve"> </w:t>
      </w:r>
      <w:r w:rsidRPr="00484EC1">
        <w:br w:type="textWrapping" w:clear="all"/>
      </w:r>
    </w:p>
    <w:p w14:paraId="04B1A6C7" w14:textId="5252D403" w:rsidR="00E46501" w:rsidRDefault="00E46501" w:rsidP="00C521F3">
      <w:pPr>
        <w:outlineLvl w:val="0"/>
        <w:rPr>
          <w:b/>
        </w:rPr>
      </w:pPr>
      <w:r>
        <w:rPr>
          <w:b/>
        </w:rPr>
        <w:br w:type="page"/>
      </w:r>
    </w:p>
    <w:p w14:paraId="4E9C671B" w14:textId="77777777" w:rsidR="001F04FB" w:rsidRPr="00484EC1" w:rsidRDefault="001F04FB" w:rsidP="001F04FB">
      <w:pPr>
        <w:rPr>
          <w:rFonts w:eastAsia="Times New Roman"/>
          <w:b/>
        </w:rPr>
      </w:pPr>
    </w:p>
    <w:p w14:paraId="612C65DA" w14:textId="77777777" w:rsidR="001F04FB" w:rsidRPr="00484EC1" w:rsidRDefault="001F04FB" w:rsidP="001F04FB">
      <w:pPr>
        <w:rPr>
          <w:rFonts w:eastAsia="Times New Roman"/>
        </w:rPr>
      </w:pPr>
      <w:r w:rsidRPr="00484EC1">
        <w:rPr>
          <w:rFonts w:eastAsia="Times New Roman"/>
          <w:b/>
        </w:rPr>
        <w:t xml:space="preserve">Table 4. </w:t>
      </w:r>
      <w:r w:rsidRPr="00484EC1">
        <w:rPr>
          <w:rFonts w:eastAsia="Times New Roman"/>
        </w:rPr>
        <w:t>Potential joint effects of prenatal antibiotic exposure and mode of delivery with maternal asthma on the occurrence of non-infectious wheezing in the first year of life (infancy). (n=412)</w:t>
      </w:r>
    </w:p>
    <w:p w14:paraId="7F4C3D60" w14:textId="77777777" w:rsidR="001F04FB" w:rsidRPr="00484EC1" w:rsidRDefault="001F04FB" w:rsidP="001F04FB">
      <w:pPr>
        <w:rPr>
          <w:rFonts w:eastAsia="Times New Roman"/>
        </w:rPr>
      </w:pPr>
    </w:p>
    <w:tbl>
      <w:tblPr>
        <w:tblW w:w="0" w:type="auto"/>
        <w:shd w:val="clear" w:color="auto" w:fill="FFFFFF"/>
        <w:tblLook w:val="04A0" w:firstRow="1" w:lastRow="0" w:firstColumn="1" w:lastColumn="0" w:noHBand="0" w:noVBand="1"/>
      </w:tblPr>
      <w:tblGrid>
        <w:gridCol w:w="1818"/>
        <w:gridCol w:w="856"/>
        <w:gridCol w:w="824"/>
        <w:gridCol w:w="1003"/>
        <w:gridCol w:w="1176"/>
        <w:gridCol w:w="754"/>
        <w:gridCol w:w="750"/>
        <w:gridCol w:w="1003"/>
        <w:gridCol w:w="1176"/>
      </w:tblGrid>
      <w:tr w:rsidR="001F04FB" w:rsidRPr="00484EC1" w14:paraId="5E7C7D35" w14:textId="77777777" w:rsidTr="00260922">
        <w:tc>
          <w:tcPr>
            <w:tcW w:w="1935" w:type="dxa"/>
            <w:tcBorders>
              <w:top w:val="single" w:sz="4" w:space="0" w:color="auto"/>
              <w:bottom w:val="single" w:sz="4" w:space="0" w:color="auto"/>
            </w:tcBorders>
            <w:shd w:val="clear" w:color="auto" w:fill="FFFFFF"/>
          </w:tcPr>
          <w:p w14:paraId="2ADB7C45" w14:textId="77777777" w:rsidR="001F04FB" w:rsidRPr="00484EC1" w:rsidRDefault="001F04FB" w:rsidP="00260922">
            <w:pPr>
              <w:jc w:val="center"/>
              <w:rPr>
                <w:rFonts w:eastAsia="Times New Roman"/>
                <w:b/>
                <w:bCs/>
              </w:rPr>
            </w:pPr>
            <w:r w:rsidRPr="00484EC1">
              <w:rPr>
                <w:rFonts w:eastAsia="Times New Roman"/>
                <w:b/>
                <w:bCs/>
              </w:rPr>
              <w:t>Non-Infectious Wheezing</w:t>
            </w:r>
          </w:p>
        </w:tc>
        <w:tc>
          <w:tcPr>
            <w:tcW w:w="3926" w:type="dxa"/>
            <w:gridSpan w:val="4"/>
            <w:tcBorders>
              <w:top w:val="single" w:sz="4" w:space="0" w:color="auto"/>
              <w:bottom w:val="single" w:sz="4" w:space="0" w:color="auto"/>
            </w:tcBorders>
            <w:shd w:val="clear" w:color="auto" w:fill="FFFFFF"/>
          </w:tcPr>
          <w:p w14:paraId="413B283A" w14:textId="77777777" w:rsidR="001F04FB" w:rsidRPr="00484EC1" w:rsidRDefault="001F04FB" w:rsidP="00260922">
            <w:pPr>
              <w:jc w:val="center"/>
              <w:rPr>
                <w:rFonts w:eastAsia="Times New Roman"/>
                <w:b/>
                <w:bCs/>
              </w:rPr>
            </w:pPr>
            <w:r w:rsidRPr="00484EC1">
              <w:rPr>
                <w:rFonts w:eastAsia="Times New Roman"/>
                <w:b/>
                <w:bCs/>
              </w:rPr>
              <w:t>Maternal Asthma</w:t>
            </w:r>
          </w:p>
        </w:tc>
        <w:tc>
          <w:tcPr>
            <w:tcW w:w="3715" w:type="dxa"/>
            <w:gridSpan w:val="4"/>
            <w:tcBorders>
              <w:top w:val="single" w:sz="4" w:space="0" w:color="auto"/>
              <w:bottom w:val="single" w:sz="4" w:space="0" w:color="auto"/>
            </w:tcBorders>
            <w:shd w:val="clear" w:color="auto" w:fill="FFFFFF"/>
          </w:tcPr>
          <w:p w14:paraId="158305A6" w14:textId="77777777" w:rsidR="001F04FB" w:rsidRPr="00484EC1" w:rsidRDefault="001F04FB" w:rsidP="00260922">
            <w:pPr>
              <w:jc w:val="center"/>
              <w:rPr>
                <w:rFonts w:eastAsia="Times New Roman"/>
                <w:b/>
                <w:bCs/>
              </w:rPr>
            </w:pPr>
            <w:r w:rsidRPr="00484EC1">
              <w:rPr>
                <w:rFonts w:eastAsia="Times New Roman"/>
                <w:b/>
                <w:bCs/>
              </w:rPr>
              <w:t>No Maternal Asthma</w:t>
            </w:r>
          </w:p>
        </w:tc>
      </w:tr>
      <w:tr w:rsidR="001F04FB" w:rsidRPr="00484EC1" w14:paraId="70301DAB" w14:textId="77777777" w:rsidTr="00260922">
        <w:tc>
          <w:tcPr>
            <w:tcW w:w="1935" w:type="dxa"/>
            <w:vMerge w:val="restart"/>
            <w:tcBorders>
              <w:top w:val="single" w:sz="4" w:space="0" w:color="auto"/>
            </w:tcBorders>
            <w:shd w:val="clear" w:color="auto" w:fill="FFFFFF"/>
          </w:tcPr>
          <w:p w14:paraId="68DC342A" w14:textId="77777777" w:rsidR="001F04FB" w:rsidRPr="00484EC1" w:rsidRDefault="001F04FB" w:rsidP="00260922">
            <w:pPr>
              <w:jc w:val="center"/>
              <w:rPr>
                <w:rFonts w:eastAsia="Times New Roman"/>
                <w:b/>
                <w:bCs/>
              </w:rPr>
            </w:pPr>
          </w:p>
        </w:tc>
        <w:tc>
          <w:tcPr>
            <w:tcW w:w="1747" w:type="dxa"/>
            <w:gridSpan w:val="2"/>
            <w:tcBorders>
              <w:top w:val="single" w:sz="4" w:space="0" w:color="auto"/>
              <w:bottom w:val="single" w:sz="4" w:space="0" w:color="auto"/>
            </w:tcBorders>
            <w:shd w:val="clear" w:color="auto" w:fill="FFFFFF"/>
          </w:tcPr>
          <w:p w14:paraId="62CA2E42" w14:textId="77777777" w:rsidR="001F04FB" w:rsidRPr="00484EC1" w:rsidRDefault="001F04FB" w:rsidP="00260922">
            <w:pPr>
              <w:jc w:val="center"/>
              <w:rPr>
                <w:rFonts w:eastAsia="Times New Roman"/>
                <w:b/>
              </w:rPr>
            </w:pPr>
            <w:r w:rsidRPr="00484EC1">
              <w:rPr>
                <w:rFonts w:eastAsia="Times New Roman"/>
                <w:b/>
              </w:rPr>
              <w:t>Prenatal Antibiotics</w:t>
            </w:r>
          </w:p>
        </w:tc>
        <w:tc>
          <w:tcPr>
            <w:tcW w:w="2179" w:type="dxa"/>
            <w:gridSpan w:val="2"/>
            <w:tcBorders>
              <w:top w:val="single" w:sz="4" w:space="0" w:color="auto"/>
              <w:bottom w:val="single" w:sz="4" w:space="0" w:color="auto"/>
            </w:tcBorders>
            <w:shd w:val="clear" w:color="auto" w:fill="FFFFFF"/>
          </w:tcPr>
          <w:p w14:paraId="015D959D" w14:textId="77777777" w:rsidR="001F04FB" w:rsidRPr="00484EC1" w:rsidRDefault="001F04FB" w:rsidP="00260922">
            <w:pPr>
              <w:jc w:val="center"/>
              <w:rPr>
                <w:rFonts w:eastAsia="Times New Roman"/>
                <w:b/>
              </w:rPr>
            </w:pPr>
            <w:r w:rsidRPr="00484EC1">
              <w:rPr>
                <w:rFonts w:eastAsia="Times New Roman"/>
                <w:b/>
              </w:rPr>
              <w:t>Mode of Delivery</w:t>
            </w:r>
          </w:p>
        </w:tc>
        <w:tc>
          <w:tcPr>
            <w:tcW w:w="1536" w:type="dxa"/>
            <w:gridSpan w:val="2"/>
            <w:tcBorders>
              <w:top w:val="single" w:sz="4" w:space="0" w:color="auto"/>
              <w:bottom w:val="single" w:sz="4" w:space="0" w:color="auto"/>
            </w:tcBorders>
            <w:shd w:val="clear" w:color="auto" w:fill="FFFFFF"/>
          </w:tcPr>
          <w:p w14:paraId="7E415045" w14:textId="77777777" w:rsidR="001F04FB" w:rsidRPr="00484EC1" w:rsidRDefault="001F04FB" w:rsidP="00260922">
            <w:pPr>
              <w:jc w:val="center"/>
              <w:rPr>
                <w:rFonts w:eastAsia="Times New Roman"/>
                <w:b/>
              </w:rPr>
            </w:pPr>
            <w:r w:rsidRPr="00484EC1">
              <w:rPr>
                <w:rFonts w:eastAsia="Times New Roman"/>
                <w:b/>
              </w:rPr>
              <w:t>Prenatal Antibiotics</w:t>
            </w:r>
          </w:p>
        </w:tc>
        <w:tc>
          <w:tcPr>
            <w:tcW w:w="2179" w:type="dxa"/>
            <w:gridSpan w:val="2"/>
            <w:tcBorders>
              <w:top w:val="single" w:sz="4" w:space="0" w:color="auto"/>
              <w:bottom w:val="single" w:sz="4" w:space="0" w:color="auto"/>
            </w:tcBorders>
            <w:shd w:val="clear" w:color="auto" w:fill="FFFFFF"/>
          </w:tcPr>
          <w:p w14:paraId="2AB155AA" w14:textId="77777777" w:rsidR="001F04FB" w:rsidRPr="00484EC1" w:rsidRDefault="001F04FB" w:rsidP="00260922">
            <w:pPr>
              <w:jc w:val="center"/>
              <w:rPr>
                <w:rFonts w:eastAsia="Times New Roman"/>
                <w:b/>
              </w:rPr>
            </w:pPr>
            <w:r w:rsidRPr="00484EC1">
              <w:rPr>
                <w:rFonts w:eastAsia="Times New Roman"/>
                <w:b/>
              </w:rPr>
              <w:t>Mode of Delivery</w:t>
            </w:r>
          </w:p>
        </w:tc>
      </w:tr>
      <w:tr w:rsidR="001F04FB" w:rsidRPr="00484EC1" w14:paraId="6B4C2C5E" w14:textId="77777777" w:rsidTr="00260922">
        <w:trPr>
          <w:trHeight w:val="12"/>
        </w:trPr>
        <w:tc>
          <w:tcPr>
            <w:tcW w:w="1935" w:type="dxa"/>
            <w:vMerge/>
            <w:shd w:val="clear" w:color="auto" w:fill="FFFFFF"/>
          </w:tcPr>
          <w:p w14:paraId="00EF0AD5" w14:textId="77777777" w:rsidR="001F04FB" w:rsidRPr="00484EC1" w:rsidRDefault="001F04FB" w:rsidP="00260922">
            <w:pPr>
              <w:jc w:val="center"/>
              <w:rPr>
                <w:rFonts w:eastAsia="Times New Roman"/>
                <w:b/>
                <w:bCs/>
              </w:rPr>
            </w:pPr>
          </w:p>
        </w:tc>
        <w:tc>
          <w:tcPr>
            <w:tcW w:w="891" w:type="dxa"/>
            <w:tcBorders>
              <w:top w:val="single" w:sz="4" w:space="0" w:color="auto"/>
              <w:bottom w:val="single" w:sz="4" w:space="0" w:color="auto"/>
            </w:tcBorders>
            <w:shd w:val="clear" w:color="auto" w:fill="FFFFFF"/>
          </w:tcPr>
          <w:p w14:paraId="6D7F3B75" w14:textId="77777777" w:rsidR="001F04FB" w:rsidRPr="00484EC1" w:rsidRDefault="001F04FB" w:rsidP="00260922">
            <w:pPr>
              <w:jc w:val="center"/>
              <w:rPr>
                <w:rFonts w:eastAsia="Times New Roman"/>
                <w:b/>
              </w:rPr>
            </w:pPr>
            <w:r w:rsidRPr="00484EC1">
              <w:rPr>
                <w:rFonts w:eastAsia="Times New Roman"/>
                <w:b/>
              </w:rPr>
              <w:t>No</w:t>
            </w:r>
          </w:p>
        </w:tc>
        <w:tc>
          <w:tcPr>
            <w:tcW w:w="856" w:type="dxa"/>
            <w:tcBorders>
              <w:top w:val="single" w:sz="4" w:space="0" w:color="auto"/>
              <w:bottom w:val="single" w:sz="4" w:space="0" w:color="auto"/>
            </w:tcBorders>
            <w:shd w:val="clear" w:color="auto" w:fill="FFFFFF"/>
          </w:tcPr>
          <w:p w14:paraId="4518EC8B" w14:textId="77777777" w:rsidR="001F04FB" w:rsidRPr="00484EC1" w:rsidRDefault="001F04FB" w:rsidP="00260922">
            <w:pPr>
              <w:jc w:val="center"/>
              <w:rPr>
                <w:rFonts w:eastAsia="Times New Roman"/>
                <w:b/>
              </w:rPr>
            </w:pPr>
            <w:r w:rsidRPr="00484EC1">
              <w:rPr>
                <w:rFonts w:eastAsia="Times New Roman"/>
                <w:b/>
              </w:rPr>
              <w:t>Yes</w:t>
            </w:r>
          </w:p>
        </w:tc>
        <w:tc>
          <w:tcPr>
            <w:tcW w:w="1003" w:type="dxa"/>
            <w:tcBorders>
              <w:top w:val="single" w:sz="4" w:space="0" w:color="auto"/>
              <w:bottom w:val="single" w:sz="4" w:space="0" w:color="auto"/>
            </w:tcBorders>
            <w:shd w:val="clear" w:color="auto" w:fill="FFFFFF"/>
          </w:tcPr>
          <w:p w14:paraId="68376B3B" w14:textId="77777777" w:rsidR="001F04FB" w:rsidRPr="00484EC1" w:rsidRDefault="001F04FB" w:rsidP="00260922">
            <w:pPr>
              <w:jc w:val="center"/>
              <w:rPr>
                <w:rFonts w:eastAsia="Times New Roman"/>
                <w:b/>
              </w:rPr>
            </w:pPr>
            <w:r w:rsidRPr="00484EC1">
              <w:rPr>
                <w:rFonts w:eastAsia="Times New Roman"/>
                <w:b/>
              </w:rPr>
              <w:t>Normal</w:t>
            </w:r>
          </w:p>
        </w:tc>
        <w:tc>
          <w:tcPr>
            <w:tcW w:w="1176" w:type="dxa"/>
            <w:tcBorders>
              <w:top w:val="single" w:sz="4" w:space="0" w:color="auto"/>
              <w:bottom w:val="single" w:sz="4" w:space="0" w:color="auto"/>
            </w:tcBorders>
            <w:shd w:val="clear" w:color="auto" w:fill="FFFFFF"/>
          </w:tcPr>
          <w:p w14:paraId="3119B55D" w14:textId="77777777" w:rsidR="001F04FB" w:rsidRPr="00484EC1" w:rsidRDefault="001F04FB" w:rsidP="00260922">
            <w:pPr>
              <w:jc w:val="center"/>
              <w:rPr>
                <w:rFonts w:eastAsia="Times New Roman"/>
                <w:b/>
              </w:rPr>
            </w:pPr>
            <w:r w:rsidRPr="00484EC1">
              <w:rPr>
                <w:rFonts w:eastAsia="Times New Roman"/>
                <w:b/>
              </w:rPr>
              <w:t>Cesarean</w:t>
            </w:r>
          </w:p>
        </w:tc>
        <w:tc>
          <w:tcPr>
            <w:tcW w:w="769" w:type="dxa"/>
            <w:tcBorders>
              <w:top w:val="single" w:sz="4" w:space="0" w:color="auto"/>
              <w:bottom w:val="single" w:sz="4" w:space="0" w:color="auto"/>
            </w:tcBorders>
            <w:shd w:val="clear" w:color="auto" w:fill="FFFFFF"/>
          </w:tcPr>
          <w:p w14:paraId="424F7F16" w14:textId="77777777" w:rsidR="001F04FB" w:rsidRPr="00484EC1" w:rsidRDefault="001F04FB" w:rsidP="00260922">
            <w:pPr>
              <w:jc w:val="center"/>
              <w:rPr>
                <w:rFonts w:eastAsia="Times New Roman"/>
                <w:b/>
              </w:rPr>
            </w:pPr>
            <w:r w:rsidRPr="00484EC1">
              <w:rPr>
                <w:rFonts w:eastAsia="Times New Roman"/>
                <w:b/>
              </w:rPr>
              <w:t>No</w:t>
            </w:r>
          </w:p>
        </w:tc>
        <w:tc>
          <w:tcPr>
            <w:tcW w:w="767" w:type="dxa"/>
            <w:tcBorders>
              <w:top w:val="single" w:sz="4" w:space="0" w:color="auto"/>
              <w:bottom w:val="single" w:sz="4" w:space="0" w:color="auto"/>
            </w:tcBorders>
            <w:shd w:val="clear" w:color="auto" w:fill="FFFFFF"/>
          </w:tcPr>
          <w:p w14:paraId="7ECB41B6" w14:textId="77777777" w:rsidR="001F04FB" w:rsidRPr="00484EC1" w:rsidRDefault="001F04FB" w:rsidP="00260922">
            <w:pPr>
              <w:jc w:val="center"/>
              <w:rPr>
                <w:rFonts w:eastAsia="Times New Roman"/>
                <w:b/>
              </w:rPr>
            </w:pPr>
            <w:r w:rsidRPr="00484EC1">
              <w:rPr>
                <w:rFonts w:eastAsia="Times New Roman"/>
                <w:b/>
              </w:rPr>
              <w:t>Yes</w:t>
            </w:r>
          </w:p>
        </w:tc>
        <w:tc>
          <w:tcPr>
            <w:tcW w:w="1003" w:type="dxa"/>
            <w:tcBorders>
              <w:top w:val="single" w:sz="4" w:space="0" w:color="auto"/>
              <w:bottom w:val="single" w:sz="4" w:space="0" w:color="auto"/>
            </w:tcBorders>
            <w:shd w:val="clear" w:color="auto" w:fill="FFFFFF"/>
          </w:tcPr>
          <w:p w14:paraId="56A4D156" w14:textId="77777777" w:rsidR="001F04FB" w:rsidRPr="00484EC1" w:rsidRDefault="001F04FB" w:rsidP="00260922">
            <w:pPr>
              <w:jc w:val="center"/>
              <w:rPr>
                <w:rFonts w:eastAsia="Times New Roman"/>
                <w:b/>
              </w:rPr>
            </w:pPr>
            <w:r w:rsidRPr="00484EC1">
              <w:rPr>
                <w:rFonts w:eastAsia="Times New Roman"/>
                <w:b/>
              </w:rPr>
              <w:t>Normal</w:t>
            </w:r>
          </w:p>
        </w:tc>
        <w:tc>
          <w:tcPr>
            <w:tcW w:w="1176" w:type="dxa"/>
            <w:tcBorders>
              <w:top w:val="single" w:sz="4" w:space="0" w:color="auto"/>
              <w:bottom w:val="single" w:sz="4" w:space="0" w:color="auto"/>
            </w:tcBorders>
            <w:shd w:val="clear" w:color="auto" w:fill="FFFFFF"/>
          </w:tcPr>
          <w:p w14:paraId="0BFFB194" w14:textId="77777777" w:rsidR="001F04FB" w:rsidRPr="00484EC1" w:rsidRDefault="001F04FB" w:rsidP="00260922">
            <w:pPr>
              <w:jc w:val="center"/>
              <w:rPr>
                <w:rFonts w:eastAsia="Times New Roman"/>
                <w:b/>
              </w:rPr>
            </w:pPr>
            <w:r w:rsidRPr="00484EC1">
              <w:rPr>
                <w:rFonts w:eastAsia="Times New Roman"/>
                <w:b/>
              </w:rPr>
              <w:t>Cesarean</w:t>
            </w:r>
          </w:p>
        </w:tc>
      </w:tr>
      <w:tr w:rsidR="001F04FB" w:rsidRPr="00484EC1" w14:paraId="39F050E9" w14:textId="77777777" w:rsidTr="00260922">
        <w:trPr>
          <w:trHeight w:val="263"/>
        </w:trPr>
        <w:tc>
          <w:tcPr>
            <w:tcW w:w="1935" w:type="dxa"/>
            <w:vMerge/>
            <w:shd w:val="clear" w:color="auto" w:fill="FFFFFF"/>
          </w:tcPr>
          <w:p w14:paraId="644EF56D" w14:textId="77777777" w:rsidR="001F04FB" w:rsidRPr="00484EC1" w:rsidRDefault="001F04FB" w:rsidP="00260922">
            <w:pPr>
              <w:jc w:val="center"/>
              <w:rPr>
                <w:rFonts w:eastAsia="Times New Roman"/>
                <w:b/>
                <w:bCs/>
              </w:rPr>
            </w:pPr>
          </w:p>
        </w:tc>
        <w:tc>
          <w:tcPr>
            <w:tcW w:w="891" w:type="dxa"/>
            <w:tcBorders>
              <w:top w:val="single" w:sz="4" w:space="0" w:color="auto"/>
            </w:tcBorders>
            <w:shd w:val="clear" w:color="auto" w:fill="FFFFFF"/>
          </w:tcPr>
          <w:p w14:paraId="442A4A5D" w14:textId="77777777" w:rsidR="001F04FB" w:rsidRPr="00484EC1" w:rsidRDefault="001F04FB" w:rsidP="00260922">
            <w:pPr>
              <w:jc w:val="center"/>
              <w:rPr>
                <w:rFonts w:eastAsia="Times New Roman"/>
                <w:b/>
              </w:rPr>
            </w:pPr>
          </w:p>
        </w:tc>
        <w:tc>
          <w:tcPr>
            <w:tcW w:w="856" w:type="dxa"/>
            <w:tcBorders>
              <w:top w:val="single" w:sz="4" w:space="0" w:color="auto"/>
            </w:tcBorders>
            <w:shd w:val="clear" w:color="auto" w:fill="FFFFFF"/>
          </w:tcPr>
          <w:p w14:paraId="25739D9D" w14:textId="77777777" w:rsidR="001F04FB" w:rsidRPr="00484EC1" w:rsidRDefault="001F04FB" w:rsidP="00260922">
            <w:pPr>
              <w:jc w:val="center"/>
              <w:rPr>
                <w:rFonts w:eastAsia="Times New Roman"/>
                <w:b/>
              </w:rPr>
            </w:pPr>
          </w:p>
        </w:tc>
        <w:tc>
          <w:tcPr>
            <w:tcW w:w="1003" w:type="dxa"/>
            <w:tcBorders>
              <w:top w:val="single" w:sz="4" w:space="0" w:color="auto"/>
            </w:tcBorders>
            <w:shd w:val="clear" w:color="auto" w:fill="FFFFFF"/>
          </w:tcPr>
          <w:p w14:paraId="5F7262FB" w14:textId="77777777" w:rsidR="001F04FB" w:rsidRPr="00484EC1" w:rsidRDefault="001F04FB" w:rsidP="00260922">
            <w:pPr>
              <w:jc w:val="center"/>
              <w:rPr>
                <w:rFonts w:eastAsia="Times New Roman"/>
                <w:b/>
              </w:rPr>
            </w:pPr>
          </w:p>
        </w:tc>
        <w:tc>
          <w:tcPr>
            <w:tcW w:w="1176" w:type="dxa"/>
            <w:tcBorders>
              <w:top w:val="single" w:sz="4" w:space="0" w:color="auto"/>
            </w:tcBorders>
            <w:shd w:val="clear" w:color="auto" w:fill="FFFFFF"/>
          </w:tcPr>
          <w:p w14:paraId="424C13F2" w14:textId="77777777" w:rsidR="001F04FB" w:rsidRPr="00484EC1" w:rsidRDefault="001F04FB" w:rsidP="00260922">
            <w:pPr>
              <w:jc w:val="center"/>
              <w:rPr>
                <w:rFonts w:eastAsia="Times New Roman"/>
                <w:b/>
              </w:rPr>
            </w:pPr>
          </w:p>
        </w:tc>
        <w:tc>
          <w:tcPr>
            <w:tcW w:w="769" w:type="dxa"/>
            <w:tcBorders>
              <w:top w:val="single" w:sz="4" w:space="0" w:color="auto"/>
            </w:tcBorders>
            <w:shd w:val="clear" w:color="auto" w:fill="FFFFFF"/>
          </w:tcPr>
          <w:p w14:paraId="7BA5FFCE" w14:textId="77777777" w:rsidR="001F04FB" w:rsidRPr="00484EC1" w:rsidRDefault="001F04FB" w:rsidP="00260922">
            <w:pPr>
              <w:jc w:val="center"/>
              <w:rPr>
                <w:rFonts w:eastAsia="Times New Roman"/>
                <w:b/>
              </w:rPr>
            </w:pPr>
          </w:p>
        </w:tc>
        <w:tc>
          <w:tcPr>
            <w:tcW w:w="767" w:type="dxa"/>
            <w:tcBorders>
              <w:top w:val="single" w:sz="4" w:space="0" w:color="auto"/>
            </w:tcBorders>
            <w:shd w:val="clear" w:color="auto" w:fill="FFFFFF"/>
          </w:tcPr>
          <w:p w14:paraId="2A537A53" w14:textId="77777777" w:rsidR="001F04FB" w:rsidRPr="00484EC1" w:rsidRDefault="001F04FB" w:rsidP="00260922">
            <w:pPr>
              <w:jc w:val="center"/>
              <w:rPr>
                <w:rFonts w:eastAsia="Times New Roman"/>
                <w:b/>
              </w:rPr>
            </w:pPr>
          </w:p>
        </w:tc>
        <w:tc>
          <w:tcPr>
            <w:tcW w:w="1003" w:type="dxa"/>
            <w:tcBorders>
              <w:top w:val="single" w:sz="4" w:space="0" w:color="auto"/>
            </w:tcBorders>
            <w:shd w:val="clear" w:color="auto" w:fill="FFFFFF"/>
          </w:tcPr>
          <w:p w14:paraId="5F8878A0" w14:textId="77777777" w:rsidR="001F04FB" w:rsidRPr="00484EC1" w:rsidRDefault="001F04FB" w:rsidP="00260922">
            <w:pPr>
              <w:jc w:val="center"/>
              <w:rPr>
                <w:rFonts w:eastAsia="Times New Roman"/>
                <w:b/>
              </w:rPr>
            </w:pPr>
          </w:p>
        </w:tc>
        <w:tc>
          <w:tcPr>
            <w:tcW w:w="1176" w:type="dxa"/>
            <w:tcBorders>
              <w:top w:val="single" w:sz="4" w:space="0" w:color="auto"/>
            </w:tcBorders>
            <w:shd w:val="clear" w:color="auto" w:fill="FFFFFF"/>
          </w:tcPr>
          <w:p w14:paraId="11886DFE" w14:textId="77777777" w:rsidR="001F04FB" w:rsidRPr="00484EC1" w:rsidRDefault="001F04FB" w:rsidP="00260922">
            <w:pPr>
              <w:jc w:val="center"/>
              <w:rPr>
                <w:rFonts w:eastAsia="Times New Roman"/>
                <w:b/>
              </w:rPr>
            </w:pPr>
          </w:p>
        </w:tc>
      </w:tr>
      <w:tr w:rsidR="001F04FB" w:rsidRPr="00484EC1" w14:paraId="5D0ECAF9" w14:textId="77777777" w:rsidTr="00260922">
        <w:tc>
          <w:tcPr>
            <w:tcW w:w="1935" w:type="dxa"/>
            <w:shd w:val="clear" w:color="auto" w:fill="FFFFFF"/>
          </w:tcPr>
          <w:p w14:paraId="535CD7DB" w14:textId="77777777" w:rsidR="001F04FB" w:rsidRPr="00484EC1" w:rsidRDefault="001F04FB" w:rsidP="00260922">
            <w:pPr>
              <w:jc w:val="center"/>
              <w:rPr>
                <w:rFonts w:eastAsia="Times New Roman"/>
                <w:b/>
                <w:bCs/>
              </w:rPr>
            </w:pPr>
            <w:r w:rsidRPr="00484EC1">
              <w:rPr>
                <w:rFonts w:eastAsia="Times New Roman"/>
                <w:b/>
                <w:bCs/>
              </w:rPr>
              <w:t>Total n</w:t>
            </w:r>
          </w:p>
        </w:tc>
        <w:tc>
          <w:tcPr>
            <w:tcW w:w="891" w:type="dxa"/>
            <w:shd w:val="clear" w:color="auto" w:fill="FFFFFF"/>
          </w:tcPr>
          <w:p w14:paraId="2BD1C4E7" w14:textId="77777777" w:rsidR="001F04FB" w:rsidRPr="00484EC1" w:rsidRDefault="001F04FB" w:rsidP="00260922">
            <w:pPr>
              <w:jc w:val="center"/>
              <w:rPr>
                <w:rFonts w:eastAsia="Times New Roman"/>
              </w:rPr>
            </w:pPr>
            <w:r w:rsidRPr="00484EC1">
              <w:rPr>
                <w:rFonts w:eastAsia="Times New Roman"/>
              </w:rPr>
              <w:t>59</w:t>
            </w:r>
          </w:p>
        </w:tc>
        <w:tc>
          <w:tcPr>
            <w:tcW w:w="856" w:type="dxa"/>
            <w:shd w:val="clear" w:color="auto" w:fill="FFFFFF"/>
          </w:tcPr>
          <w:p w14:paraId="297B8B51" w14:textId="77777777" w:rsidR="001F04FB" w:rsidRPr="00484EC1" w:rsidRDefault="001F04FB" w:rsidP="00260922">
            <w:pPr>
              <w:jc w:val="center"/>
              <w:rPr>
                <w:rFonts w:eastAsia="Times New Roman"/>
              </w:rPr>
            </w:pPr>
            <w:r w:rsidRPr="00484EC1">
              <w:rPr>
                <w:rFonts w:eastAsia="Times New Roman"/>
              </w:rPr>
              <w:t>18</w:t>
            </w:r>
          </w:p>
        </w:tc>
        <w:tc>
          <w:tcPr>
            <w:tcW w:w="1003" w:type="dxa"/>
            <w:shd w:val="clear" w:color="auto" w:fill="FFFFFF"/>
          </w:tcPr>
          <w:p w14:paraId="039C5B27" w14:textId="77777777" w:rsidR="001F04FB" w:rsidRPr="00484EC1" w:rsidRDefault="001F04FB" w:rsidP="00260922">
            <w:pPr>
              <w:jc w:val="center"/>
              <w:rPr>
                <w:rFonts w:eastAsia="Times New Roman"/>
              </w:rPr>
            </w:pPr>
            <w:r w:rsidRPr="00484EC1">
              <w:rPr>
                <w:rFonts w:eastAsia="Times New Roman"/>
              </w:rPr>
              <w:t>66</w:t>
            </w:r>
          </w:p>
        </w:tc>
        <w:tc>
          <w:tcPr>
            <w:tcW w:w="1176" w:type="dxa"/>
            <w:shd w:val="clear" w:color="auto" w:fill="FFFFFF"/>
          </w:tcPr>
          <w:p w14:paraId="2061878A" w14:textId="77777777" w:rsidR="001F04FB" w:rsidRPr="00484EC1" w:rsidRDefault="001F04FB" w:rsidP="00260922">
            <w:pPr>
              <w:jc w:val="center"/>
              <w:rPr>
                <w:rFonts w:eastAsia="Times New Roman"/>
              </w:rPr>
            </w:pPr>
            <w:r w:rsidRPr="00484EC1">
              <w:rPr>
                <w:rFonts w:eastAsia="Times New Roman"/>
              </w:rPr>
              <w:t>13</w:t>
            </w:r>
          </w:p>
        </w:tc>
        <w:tc>
          <w:tcPr>
            <w:tcW w:w="769" w:type="dxa"/>
            <w:shd w:val="clear" w:color="auto" w:fill="FFFFFF"/>
          </w:tcPr>
          <w:p w14:paraId="58997E97" w14:textId="77777777" w:rsidR="001F04FB" w:rsidRPr="00484EC1" w:rsidRDefault="001F04FB" w:rsidP="00260922">
            <w:pPr>
              <w:jc w:val="center"/>
              <w:rPr>
                <w:rFonts w:eastAsia="Times New Roman"/>
              </w:rPr>
            </w:pPr>
            <w:r w:rsidRPr="00484EC1">
              <w:rPr>
                <w:rFonts w:eastAsia="Times New Roman"/>
              </w:rPr>
              <w:t>177</w:t>
            </w:r>
          </w:p>
        </w:tc>
        <w:tc>
          <w:tcPr>
            <w:tcW w:w="767" w:type="dxa"/>
            <w:shd w:val="clear" w:color="auto" w:fill="FFFFFF"/>
          </w:tcPr>
          <w:p w14:paraId="139A4F4F" w14:textId="77777777" w:rsidR="001F04FB" w:rsidRPr="00484EC1" w:rsidRDefault="001F04FB" w:rsidP="00260922">
            <w:pPr>
              <w:jc w:val="center"/>
              <w:rPr>
                <w:rFonts w:eastAsia="Times New Roman"/>
              </w:rPr>
            </w:pPr>
            <w:r w:rsidRPr="00484EC1">
              <w:rPr>
                <w:rFonts w:eastAsia="Times New Roman"/>
              </w:rPr>
              <w:t>56</w:t>
            </w:r>
          </w:p>
        </w:tc>
        <w:tc>
          <w:tcPr>
            <w:tcW w:w="1003" w:type="dxa"/>
            <w:shd w:val="clear" w:color="auto" w:fill="FFFFFF"/>
          </w:tcPr>
          <w:p w14:paraId="21E1451F" w14:textId="77777777" w:rsidR="001F04FB" w:rsidRPr="00484EC1" w:rsidRDefault="001F04FB" w:rsidP="00260922">
            <w:pPr>
              <w:jc w:val="center"/>
              <w:rPr>
                <w:rFonts w:eastAsia="Times New Roman"/>
              </w:rPr>
            </w:pPr>
            <w:r w:rsidRPr="00484EC1">
              <w:rPr>
                <w:rFonts w:eastAsia="Times New Roman"/>
              </w:rPr>
              <w:t>180</w:t>
            </w:r>
          </w:p>
        </w:tc>
        <w:tc>
          <w:tcPr>
            <w:tcW w:w="1176" w:type="dxa"/>
            <w:shd w:val="clear" w:color="auto" w:fill="FFFFFF"/>
          </w:tcPr>
          <w:p w14:paraId="5A256B4F" w14:textId="77777777" w:rsidR="001F04FB" w:rsidRPr="00484EC1" w:rsidRDefault="001F04FB" w:rsidP="00260922">
            <w:pPr>
              <w:jc w:val="center"/>
              <w:rPr>
                <w:rFonts w:eastAsia="Times New Roman"/>
              </w:rPr>
            </w:pPr>
            <w:r w:rsidRPr="00484EC1">
              <w:rPr>
                <w:rFonts w:eastAsia="Times New Roman"/>
              </w:rPr>
              <w:t>42</w:t>
            </w:r>
          </w:p>
          <w:p w14:paraId="6892A69D" w14:textId="77777777" w:rsidR="001F04FB" w:rsidRPr="00484EC1" w:rsidRDefault="001F04FB" w:rsidP="00260922">
            <w:pPr>
              <w:jc w:val="center"/>
              <w:rPr>
                <w:rFonts w:eastAsia="Times New Roman"/>
              </w:rPr>
            </w:pPr>
          </w:p>
        </w:tc>
      </w:tr>
      <w:tr w:rsidR="001F04FB" w:rsidRPr="00484EC1" w14:paraId="4D633443" w14:textId="77777777" w:rsidTr="00260922">
        <w:trPr>
          <w:trHeight w:val="233"/>
        </w:trPr>
        <w:tc>
          <w:tcPr>
            <w:tcW w:w="1935" w:type="dxa"/>
            <w:tcBorders>
              <w:bottom w:val="single" w:sz="4" w:space="0" w:color="auto"/>
            </w:tcBorders>
            <w:shd w:val="clear" w:color="auto" w:fill="FFFFFF"/>
          </w:tcPr>
          <w:p w14:paraId="1B8D888D" w14:textId="77777777" w:rsidR="001F04FB" w:rsidRPr="00484EC1" w:rsidRDefault="001F04FB" w:rsidP="00260922">
            <w:pPr>
              <w:jc w:val="center"/>
              <w:rPr>
                <w:rFonts w:eastAsia="Times New Roman"/>
                <w:b/>
                <w:bCs/>
              </w:rPr>
            </w:pPr>
            <w:r w:rsidRPr="00484EC1">
              <w:rPr>
                <w:rFonts w:eastAsia="Times New Roman"/>
                <w:b/>
                <w:bCs/>
              </w:rPr>
              <w:t>Non-Infectious Wheezing (%)</w:t>
            </w:r>
          </w:p>
        </w:tc>
        <w:tc>
          <w:tcPr>
            <w:tcW w:w="891" w:type="dxa"/>
            <w:tcBorders>
              <w:bottom w:val="single" w:sz="4" w:space="0" w:color="auto"/>
            </w:tcBorders>
            <w:shd w:val="clear" w:color="auto" w:fill="FFFFFF"/>
          </w:tcPr>
          <w:p w14:paraId="1FBC57C0" w14:textId="77777777" w:rsidR="001F04FB" w:rsidRPr="00484EC1" w:rsidRDefault="001F04FB" w:rsidP="00260922">
            <w:pPr>
              <w:jc w:val="center"/>
              <w:rPr>
                <w:rFonts w:eastAsia="Times New Roman"/>
              </w:rPr>
            </w:pPr>
            <w:r w:rsidRPr="00484EC1">
              <w:rPr>
                <w:rFonts w:eastAsia="Times New Roman"/>
              </w:rPr>
              <w:t>23.7</w:t>
            </w:r>
          </w:p>
        </w:tc>
        <w:tc>
          <w:tcPr>
            <w:tcW w:w="856" w:type="dxa"/>
            <w:tcBorders>
              <w:bottom w:val="single" w:sz="4" w:space="0" w:color="auto"/>
            </w:tcBorders>
            <w:shd w:val="clear" w:color="auto" w:fill="FFFFFF"/>
          </w:tcPr>
          <w:p w14:paraId="177F2204" w14:textId="77777777" w:rsidR="001F04FB" w:rsidRPr="00484EC1" w:rsidRDefault="001F04FB" w:rsidP="00260922">
            <w:pPr>
              <w:jc w:val="center"/>
              <w:rPr>
                <w:rFonts w:eastAsia="Times New Roman"/>
              </w:rPr>
            </w:pPr>
            <w:r w:rsidRPr="00484EC1">
              <w:rPr>
                <w:rFonts w:eastAsia="Times New Roman"/>
              </w:rPr>
              <w:t>50.0</w:t>
            </w:r>
          </w:p>
        </w:tc>
        <w:tc>
          <w:tcPr>
            <w:tcW w:w="1003" w:type="dxa"/>
            <w:tcBorders>
              <w:bottom w:val="single" w:sz="4" w:space="0" w:color="auto"/>
            </w:tcBorders>
            <w:shd w:val="clear" w:color="auto" w:fill="FFFFFF"/>
          </w:tcPr>
          <w:p w14:paraId="0348AEF3" w14:textId="77777777" w:rsidR="001F04FB" w:rsidRPr="00484EC1" w:rsidRDefault="001F04FB" w:rsidP="00260922">
            <w:pPr>
              <w:jc w:val="center"/>
              <w:rPr>
                <w:rFonts w:eastAsia="Times New Roman"/>
              </w:rPr>
            </w:pPr>
            <w:r w:rsidRPr="00484EC1">
              <w:rPr>
                <w:rFonts w:eastAsia="Times New Roman"/>
              </w:rPr>
              <w:t>24.2</w:t>
            </w:r>
          </w:p>
        </w:tc>
        <w:tc>
          <w:tcPr>
            <w:tcW w:w="1176" w:type="dxa"/>
            <w:tcBorders>
              <w:bottom w:val="single" w:sz="4" w:space="0" w:color="auto"/>
            </w:tcBorders>
            <w:shd w:val="clear" w:color="auto" w:fill="FFFFFF"/>
          </w:tcPr>
          <w:p w14:paraId="166C5C4C" w14:textId="77777777" w:rsidR="001F04FB" w:rsidRPr="00484EC1" w:rsidRDefault="001F04FB" w:rsidP="00260922">
            <w:pPr>
              <w:jc w:val="center"/>
              <w:rPr>
                <w:rFonts w:eastAsia="Times New Roman"/>
              </w:rPr>
            </w:pPr>
            <w:r w:rsidRPr="00484EC1">
              <w:rPr>
                <w:rFonts w:eastAsia="Times New Roman"/>
              </w:rPr>
              <w:t>38.5</w:t>
            </w:r>
          </w:p>
        </w:tc>
        <w:tc>
          <w:tcPr>
            <w:tcW w:w="769" w:type="dxa"/>
            <w:tcBorders>
              <w:bottom w:val="single" w:sz="4" w:space="0" w:color="auto"/>
            </w:tcBorders>
            <w:shd w:val="clear" w:color="auto" w:fill="FFFFFF"/>
          </w:tcPr>
          <w:p w14:paraId="561D960B" w14:textId="77777777" w:rsidR="001F04FB" w:rsidRPr="00484EC1" w:rsidRDefault="001F04FB" w:rsidP="00260922">
            <w:pPr>
              <w:jc w:val="center"/>
              <w:rPr>
                <w:rFonts w:eastAsia="Times New Roman"/>
              </w:rPr>
            </w:pPr>
            <w:r w:rsidRPr="00484EC1">
              <w:rPr>
                <w:rFonts w:eastAsia="Times New Roman"/>
              </w:rPr>
              <w:t>18.1</w:t>
            </w:r>
          </w:p>
        </w:tc>
        <w:tc>
          <w:tcPr>
            <w:tcW w:w="767" w:type="dxa"/>
            <w:tcBorders>
              <w:bottom w:val="single" w:sz="4" w:space="0" w:color="auto"/>
            </w:tcBorders>
            <w:shd w:val="clear" w:color="auto" w:fill="FFFFFF"/>
          </w:tcPr>
          <w:p w14:paraId="48120AF3" w14:textId="77777777" w:rsidR="001F04FB" w:rsidRPr="00484EC1" w:rsidRDefault="001F04FB" w:rsidP="00260922">
            <w:pPr>
              <w:jc w:val="center"/>
              <w:rPr>
                <w:rFonts w:eastAsia="Times New Roman"/>
              </w:rPr>
            </w:pPr>
            <w:r w:rsidRPr="00484EC1">
              <w:rPr>
                <w:rFonts w:eastAsia="Times New Roman"/>
              </w:rPr>
              <w:t>10.7</w:t>
            </w:r>
          </w:p>
        </w:tc>
        <w:tc>
          <w:tcPr>
            <w:tcW w:w="1003" w:type="dxa"/>
            <w:tcBorders>
              <w:bottom w:val="single" w:sz="4" w:space="0" w:color="auto"/>
            </w:tcBorders>
            <w:shd w:val="clear" w:color="auto" w:fill="FFFFFF"/>
          </w:tcPr>
          <w:p w14:paraId="773AD5C7" w14:textId="77777777" w:rsidR="001F04FB" w:rsidRPr="00484EC1" w:rsidRDefault="001F04FB" w:rsidP="00260922">
            <w:pPr>
              <w:jc w:val="center"/>
              <w:rPr>
                <w:rFonts w:eastAsia="Times New Roman"/>
              </w:rPr>
            </w:pPr>
            <w:r w:rsidRPr="00484EC1">
              <w:rPr>
                <w:rFonts w:eastAsia="Times New Roman"/>
              </w:rPr>
              <w:t>15.0</w:t>
            </w:r>
          </w:p>
        </w:tc>
        <w:tc>
          <w:tcPr>
            <w:tcW w:w="1176" w:type="dxa"/>
            <w:tcBorders>
              <w:bottom w:val="single" w:sz="4" w:space="0" w:color="auto"/>
            </w:tcBorders>
            <w:shd w:val="clear" w:color="auto" w:fill="FFFFFF"/>
          </w:tcPr>
          <w:p w14:paraId="27283AC4" w14:textId="77777777" w:rsidR="001F04FB" w:rsidRPr="00484EC1" w:rsidRDefault="001F04FB" w:rsidP="00260922">
            <w:pPr>
              <w:jc w:val="center"/>
              <w:rPr>
                <w:rFonts w:eastAsia="Times New Roman"/>
              </w:rPr>
            </w:pPr>
            <w:r w:rsidRPr="00484EC1">
              <w:rPr>
                <w:rFonts w:eastAsia="Times New Roman"/>
              </w:rPr>
              <w:t>19.1</w:t>
            </w:r>
          </w:p>
        </w:tc>
      </w:tr>
    </w:tbl>
    <w:p w14:paraId="0AF64C77" w14:textId="386EA1C2" w:rsidR="00C37D76" w:rsidRDefault="00C37D76" w:rsidP="00667721">
      <w:pPr>
        <w:outlineLvl w:val="0"/>
        <w:rPr>
          <w:b/>
        </w:rPr>
      </w:pPr>
    </w:p>
    <w:p w14:paraId="07406D84" w14:textId="483A61C8" w:rsidR="00BC2C7B" w:rsidRPr="00DC4EF3" w:rsidRDefault="00BC2C7B" w:rsidP="00667721">
      <w:pPr>
        <w:outlineLvl w:val="0"/>
        <w:rPr>
          <w:b/>
        </w:rPr>
      </w:pPr>
    </w:p>
    <w:sectPr w:rsidR="00BC2C7B" w:rsidRPr="00DC4EF3" w:rsidSect="00B96506">
      <w:head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A80A29" w14:textId="77777777" w:rsidR="00A84C6A" w:rsidRDefault="00A84C6A" w:rsidP="00DA150F">
      <w:r>
        <w:separator/>
      </w:r>
    </w:p>
  </w:endnote>
  <w:endnote w:type="continuationSeparator" w:id="0">
    <w:p w14:paraId="77AF51FF" w14:textId="77777777" w:rsidR="00A84C6A" w:rsidRDefault="00A84C6A" w:rsidP="00DA15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auto"/>
    <w:pitch w:val="variable"/>
    <w:sig w:usb0="E1000AEF" w:usb1="5000A1FF" w:usb2="00000000" w:usb3="00000000" w:csb0="000001BF" w:csb1="00000000"/>
  </w:font>
  <w:font w:name="等线 Light">
    <w:charset w:val="88"/>
    <w:family w:val="auto"/>
    <w:pitch w:val="variable"/>
    <w:sig w:usb0="A10102FF" w:usb1="38CF7CFA" w:usb2="00010016" w:usb3="00000000" w:csb0="001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8"/>
    <w:family w:val="auto"/>
    <w:pitch w:val="variable"/>
    <w:sig w:usb0="A10102FF" w:usb1="38CF7CFA" w:usb2="00010016" w:usb3="00000000" w:csb0="0014000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403802" w14:textId="77777777" w:rsidR="00A84C6A" w:rsidRDefault="00A84C6A" w:rsidP="00DA150F">
      <w:r>
        <w:separator/>
      </w:r>
    </w:p>
  </w:footnote>
  <w:footnote w:type="continuationSeparator" w:id="0">
    <w:p w14:paraId="736B8833" w14:textId="77777777" w:rsidR="00A84C6A" w:rsidRDefault="00A84C6A" w:rsidP="00DA150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Ind w:w="1152" w:type="dxa"/>
      <w:tblLook w:val="01E0" w:firstRow="1" w:lastRow="1" w:firstColumn="1" w:lastColumn="1" w:noHBand="0" w:noVBand="0"/>
    </w:tblPr>
    <w:tblGrid>
      <w:gridCol w:w="8208"/>
      <w:gridCol w:w="1152"/>
    </w:tblGrid>
    <w:tr w:rsidR="00C76763" w:rsidRPr="00AB5BC9" w14:paraId="2D67DC53" w14:textId="77777777" w:rsidTr="00AB5BC9">
      <w:tc>
        <w:tcPr>
          <w:tcW w:w="0" w:type="auto"/>
          <w:tcBorders>
            <w:right w:val="single" w:sz="6" w:space="0" w:color="000000"/>
          </w:tcBorders>
          <w:shd w:val="clear" w:color="auto" w:fill="auto"/>
        </w:tcPr>
        <w:p w14:paraId="1A9B7249" w14:textId="49B1750A" w:rsidR="00C76763" w:rsidRPr="00AB5BC9" w:rsidRDefault="00C76763" w:rsidP="009811CD">
          <w:pPr>
            <w:pStyle w:val="Header"/>
            <w:jc w:val="right"/>
            <w:rPr>
              <w:b/>
              <w:bCs/>
            </w:rPr>
          </w:pPr>
          <w:r>
            <w:t>Infant Wheezing and Gestational Risk Factors</w:t>
          </w:r>
        </w:p>
      </w:tc>
      <w:tc>
        <w:tcPr>
          <w:tcW w:w="1152" w:type="dxa"/>
          <w:tcBorders>
            <w:left w:val="single" w:sz="6" w:space="0" w:color="000000"/>
          </w:tcBorders>
          <w:shd w:val="clear" w:color="auto" w:fill="auto"/>
        </w:tcPr>
        <w:p w14:paraId="587C236C" w14:textId="3DB7860E" w:rsidR="00C76763" w:rsidRPr="00AB5BC9" w:rsidRDefault="00C76763" w:rsidP="00DA150F">
          <w:pPr>
            <w:pStyle w:val="Header"/>
            <w:rPr>
              <w:b/>
            </w:rPr>
          </w:pPr>
          <w:r w:rsidRPr="00AB5BC9">
            <w:fldChar w:fldCharType="begin"/>
          </w:r>
          <w:r w:rsidRPr="00AB5BC9">
            <w:instrText xml:space="preserve"> PAGE </w:instrText>
          </w:r>
          <w:r w:rsidRPr="00AB5BC9">
            <w:fldChar w:fldCharType="separate"/>
          </w:r>
          <w:r w:rsidR="008D769D">
            <w:rPr>
              <w:noProof/>
            </w:rPr>
            <w:t>1</w:t>
          </w:r>
          <w:r w:rsidRPr="00AB5BC9">
            <w:fldChar w:fldCharType="end"/>
          </w:r>
        </w:p>
      </w:tc>
    </w:tr>
  </w:tbl>
  <w:p w14:paraId="047C19D3" w14:textId="77777777" w:rsidR="00C76763" w:rsidRDefault="00C7676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3EDCCD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7F930D8"/>
    <w:multiLevelType w:val="hybridMultilevel"/>
    <w:tmpl w:val="A0CC4632"/>
    <w:lvl w:ilvl="0" w:tplc="04090017">
      <w:start w:val="1"/>
      <w:numFmt w:val="lowerLetter"/>
      <w:lvlText w:val="%1)"/>
      <w:lvlJc w:val="left"/>
      <w:pPr>
        <w:ind w:left="144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3C1402"/>
    <w:multiLevelType w:val="hybridMultilevel"/>
    <w:tmpl w:val="F3884ED2"/>
    <w:lvl w:ilvl="0" w:tplc="CC0A3A7C">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7B4E31"/>
    <w:multiLevelType w:val="hybridMultilevel"/>
    <w:tmpl w:val="D698FE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11C5AF3"/>
    <w:multiLevelType w:val="hybridMultilevel"/>
    <w:tmpl w:val="E0BAD8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4545E78"/>
    <w:multiLevelType w:val="hybridMultilevel"/>
    <w:tmpl w:val="C40CA2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78C250F"/>
    <w:multiLevelType w:val="hybridMultilevel"/>
    <w:tmpl w:val="B22A8C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3"/>
  </w:num>
  <w:num w:numId="4">
    <w:abstractNumId w:val="0"/>
  </w:num>
  <w:num w:numId="5">
    <w:abstractNumId w:val="1"/>
  </w:num>
  <w:num w:numId="6">
    <w:abstractNumId w:val="5"/>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0" w:nlCheck="1" w:checkStyle="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t55ep0i5ftv3edsstxv0xes9t52v09f5ds&quot;&gt;Dissertation 2019&lt;record-ids&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83&lt;/item&gt;&lt;item&gt;85&lt;/item&gt;&lt;item&gt;86&lt;/item&gt;&lt;item&gt;88&lt;/item&gt;&lt;item&gt;91&lt;/item&gt;&lt;item&gt;93&lt;/item&gt;&lt;item&gt;95&lt;/item&gt;&lt;item&gt;104&lt;/item&gt;&lt;item&gt;105&lt;/item&gt;&lt;item&gt;106&lt;/item&gt;&lt;item&gt;108&lt;/item&gt;&lt;item&gt;109&lt;/item&gt;&lt;item&gt;110&lt;/item&gt;&lt;item&gt;111&lt;/item&gt;&lt;item&gt;113&lt;/item&gt;&lt;item&gt;138&lt;/item&gt;&lt;item&gt;139&lt;/item&gt;&lt;item&gt;140&lt;/item&gt;&lt;item&gt;141&lt;/item&gt;&lt;item&gt;142&lt;/item&gt;&lt;item&gt;198&lt;/item&gt;&lt;/record-ids&gt;&lt;/item&gt;&lt;/Libraries&gt;"/>
  </w:docVars>
  <w:rsids>
    <w:rsidRoot w:val="00A936C9"/>
    <w:rsid w:val="00000DC0"/>
    <w:rsid w:val="00001A44"/>
    <w:rsid w:val="00001D01"/>
    <w:rsid w:val="000027E9"/>
    <w:rsid w:val="00003979"/>
    <w:rsid w:val="00003BB4"/>
    <w:rsid w:val="000040B2"/>
    <w:rsid w:val="000045B5"/>
    <w:rsid w:val="00005565"/>
    <w:rsid w:val="00007EBD"/>
    <w:rsid w:val="000106F7"/>
    <w:rsid w:val="00011E7C"/>
    <w:rsid w:val="000120C8"/>
    <w:rsid w:val="0001330C"/>
    <w:rsid w:val="0001356F"/>
    <w:rsid w:val="00014A6E"/>
    <w:rsid w:val="00014E31"/>
    <w:rsid w:val="000153DC"/>
    <w:rsid w:val="000154A5"/>
    <w:rsid w:val="0001562A"/>
    <w:rsid w:val="00016287"/>
    <w:rsid w:val="00016ACB"/>
    <w:rsid w:val="00016EE9"/>
    <w:rsid w:val="0001702F"/>
    <w:rsid w:val="00017C80"/>
    <w:rsid w:val="00017F4D"/>
    <w:rsid w:val="00020686"/>
    <w:rsid w:val="0002069C"/>
    <w:rsid w:val="00020CC4"/>
    <w:rsid w:val="0002103D"/>
    <w:rsid w:val="00021BAA"/>
    <w:rsid w:val="0002217C"/>
    <w:rsid w:val="000227DB"/>
    <w:rsid w:val="000233EC"/>
    <w:rsid w:val="000239D8"/>
    <w:rsid w:val="00023B5A"/>
    <w:rsid w:val="00023CE3"/>
    <w:rsid w:val="000242DF"/>
    <w:rsid w:val="0002519F"/>
    <w:rsid w:val="00025BBD"/>
    <w:rsid w:val="00025DA3"/>
    <w:rsid w:val="000269EF"/>
    <w:rsid w:val="00027F0D"/>
    <w:rsid w:val="00030261"/>
    <w:rsid w:val="000306D8"/>
    <w:rsid w:val="00030BAC"/>
    <w:rsid w:val="00032448"/>
    <w:rsid w:val="00032552"/>
    <w:rsid w:val="00032DD0"/>
    <w:rsid w:val="0003329F"/>
    <w:rsid w:val="0003494A"/>
    <w:rsid w:val="00034A2D"/>
    <w:rsid w:val="00036795"/>
    <w:rsid w:val="00037814"/>
    <w:rsid w:val="00041457"/>
    <w:rsid w:val="00042029"/>
    <w:rsid w:val="00042370"/>
    <w:rsid w:val="00042772"/>
    <w:rsid w:val="0004325C"/>
    <w:rsid w:val="000448D8"/>
    <w:rsid w:val="00045CD0"/>
    <w:rsid w:val="0004646C"/>
    <w:rsid w:val="0004667B"/>
    <w:rsid w:val="000468F1"/>
    <w:rsid w:val="0004737A"/>
    <w:rsid w:val="000475AC"/>
    <w:rsid w:val="00050775"/>
    <w:rsid w:val="00051AEE"/>
    <w:rsid w:val="000528AE"/>
    <w:rsid w:val="000543D6"/>
    <w:rsid w:val="00055C8D"/>
    <w:rsid w:val="00057780"/>
    <w:rsid w:val="00057A85"/>
    <w:rsid w:val="00060348"/>
    <w:rsid w:val="00061776"/>
    <w:rsid w:val="000625B8"/>
    <w:rsid w:val="000627FE"/>
    <w:rsid w:val="00062D00"/>
    <w:rsid w:val="000644A6"/>
    <w:rsid w:val="00064584"/>
    <w:rsid w:val="00071107"/>
    <w:rsid w:val="00072054"/>
    <w:rsid w:val="000725CD"/>
    <w:rsid w:val="00072B7A"/>
    <w:rsid w:val="00072DFC"/>
    <w:rsid w:val="000730A3"/>
    <w:rsid w:val="00073BB7"/>
    <w:rsid w:val="00076673"/>
    <w:rsid w:val="000778AD"/>
    <w:rsid w:val="000806DA"/>
    <w:rsid w:val="00080A02"/>
    <w:rsid w:val="00082382"/>
    <w:rsid w:val="000824B9"/>
    <w:rsid w:val="00082C3E"/>
    <w:rsid w:val="000831DA"/>
    <w:rsid w:val="0008374E"/>
    <w:rsid w:val="000842DB"/>
    <w:rsid w:val="00084CE3"/>
    <w:rsid w:val="0008537B"/>
    <w:rsid w:val="000856E8"/>
    <w:rsid w:val="00085AC2"/>
    <w:rsid w:val="000862C9"/>
    <w:rsid w:val="000867C3"/>
    <w:rsid w:val="00086C50"/>
    <w:rsid w:val="00087165"/>
    <w:rsid w:val="00087B05"/>
    <w:rsid w:val="000903FE"/>
    <w:rsid w:val="00091146"/>
    <w:rsid w:val="0009142F"/>
    <w:rsid w:val="00091ACC"/>
    <w:rsid w:val="000926D7"/>
    <w:rsid w:val="00093915"/>
    <w:rsid w:val="00094045"/>
    <w:rsid w:val="000944EA"/>
    <w:rsid w:val="00094504"/>
    <w:rsid w:val="00094AD2"/>
    <w:rsid w:val="00095881"/>
    <w:rsid w:val="000969AC"/>
    <w:rsid w:val="000977E1"/>
    <w:rsid w:val="000979F3"/>
    <w:rsid w:val="00097A5D"/>
    <w:rsid w:val="000A05FC"/>
    <w:rsid w:val="000A07BD"/>
    <w:rsid w:val="000A1639"/>
    <w:rsid w:val="000A1892"/>
    <w:rsid w:val="000A4792"/>
    <w:rsid w:val="000A4C51"/>
    <w:rsid w:val="000A61E7"/>
    <w:rsid w:val="000A6210"/>
    <w:rsid w:val="000A6547"/>
    <w:rsid w:val="000A6C6A"/>
    <w:rsid w:val="000A714A"/>
    <w:rsid w:val="000A71CE"/>
    <w:rsid w:val="000A7343"/>
    <w:rsid w:val="000A7EA8"/>
    <w:rsid w:val="000B0A8F"/>
    <w:rsid w:val="000B2499"/>
    <w:rsid w:val="000B335E"/>
    <w:rsid w:val="000B39DF"/>
    <w:rsid w:val="000B3FC8"/>
    <w:rsid w:val="000B4961"/>
    <w:rsid w:val="000B4A87"/>
    <w:rsid w:val="000B4D6F"/>
    <w:rsid w:val="000B5037"/>
    <w:rsid w:val="000B5B4A"/>
    <w:rsid w:val="000B5C2E"/>
    <w:rsid w:val="000B643F"/>
    <w:rsid w:val="000B70BC"/>
    <w:rsid w:val="000B79CB"/>
    <w:rsid w:val="000C0181"/>
    <w:rsid w:val="000C070B"/>
    <w:rsid w:val="000C0B1C"/>
    <w:rsid w:val="000C0D45"/>
    <w:rsid w:val="000C389A"/>
    <w:rsid w:val="000C3FFF"/>
    <w:rsid w:val="000C5B55"/>
    <w:rsid w:val="000C5F92"/>
    <w:rsid w:val="000C6B61"/>
    <w:rsid w:val="000D07B0"/>
    <w:rsid w:val="000D08E6"/>
    <w:rsid w:val="000D27C9"/>
    <w:rsid w:val="000D2869"/>
    <w:rsid w:val="000D3EAC"/>
    <w:rsid w:val="000D3F86"/>
    <w:rsid w:val="000D402D"/>
    <w:rsid w:val="000D59ED"/>
    <w:rsid w:val="000D5F25"/>
    <w:rsid w:val="000D7136"/>
    <w:rsid w:val="000E070B"/>
    <w:rsid w:val="000E1AA5"/>
    <w:rsid w:val="000E2FA2"/>
    <w:rsid w:val="000E305C"/>
    <w:rsid w:val="000E3B22"/>
    <w:rsid w:val="000E3DDE"/>
    <w:rsid w:val="000E5AF2"/>
    <w:rsid w:val="000E5B15"/>
    <w:rsid w:val="000E719F"/>
    <w:rsid w:val="000E7862"/>
    <w:rsid w:val="000E7A38"/>
    <w:rsid w:val="000E7DC9"/>
    <w:rsid w:val="000E7EB3"/>
    <w:rsid w:val="000F0693"/>
    <w:rsid w:val="000F0DDB"/>
    <w:rsid w:val="000F2003"/>
    <w:rsid w:val="000F2426"/>
    <w:rsid w:val="000F26C4"/>
    <w:rsid w:val="000F2710"/>
    <w:rsid w:val="000F27B0"/>
    <w:rsid w:val="000F2906"/>
    <w:rsid w:val="000F47BE"/>
    <w:rsid w:val="000F4ACE"/>
    <w:rsid w:val="000F55A1"/>
    <w:rsid w:val="000F5DCF"/>
    <w:rsid w:val="000F6FA8"/>
    <w:rsid w:val="00100070"/>
    <w:rsid w:val="0010226F"/>
    <w:rsid w:val="0010233A"/>
    <w:rsid w:val="00102478"/>
    <w:rsid w:val="0010249A"/>
    <w:rsid w:val="001031B6"/>
    <w:rsid w:val="00103AC9"/>
    <w:rsid w:val="00103B1F"/>
    <w:rsid w:val="00104F42"/>
    <w:rsid w:val="0010715B"/>
    <w:rsid w:val="0011015B"/>
    <w:rsid w:val="00110D2B"/>
    <w:rsid w:val="0011173A"/>
    <w:rsid w:val="00112652"/>
    <w:rsid w:val="00112881"/>
    <w:rsid w:val="00112CB1"/>
    <w:rsid w:val="00114343"/>
    <w:rsid w:val="001147E8"/>
    <w:rsid w:val="001148E2"/>
    <w:rsid w:val="00116731"/>
    <w:rsid w:val="00117F70"/>
    <w:rsid w:val="001202C5"/>
    <w:rsid w:val="001204AA"/>
    <w:rsid w:val="00121102"/>
    <w:rsid w:val="0012128C"/>
    <w:rsid w:val="00121F65"/>
    <w:rsid w:val="00122429"/>
    <w:rsid w:val="00122783"/>
    <w:rsid w:val="00123766"/>
    <w:rsid w:val="00123EAA"/>
    <w:rsid w:val="001248DF"/>
    <w:rsid w:val="001248F1"/>
    <w:rsid w:val="00124A72"/>
    <w:rsid w:val="001252C6"/>
    <w:rsid w:val="00125911"/>
    <w:rsid w:val="00125A67"/>
    <w:rsid w:val="00125F04"/>
    <w:rsid w:val="00126587"/>
    <w:rsid w:val="001270C0"/>
    <w:rsid w:val="00127FA1"/>
    <w:rsid w:val="001307A7"/>
    <w:rsid w:val="00130EA7"/>
    <w:rsid w:val="00130F08"/>
    <w:rsid w:val="001313F7"/>
    <w:rsid w:val="001317EC"/>
    <w:rsid w:val="00132328"/>
    <w:rsid w:val="00132FAE"/>
    <w:rsid w:val="00134F04"/>
    <w:rsid w:val="00135E04"/>
    <w:rsid w:val="0013627F"/>
    <w:rsid w:val="00136D32"/>
    <w:rsid w:val="00136E49"/>
    <w:rsid w:val="00137282"/>
    <w:rsid w:val="00140435"/>
    <w:rsid w:val="00140651"/>
    <w:rsid w:val="00140754"/>
    <w:rsid w:val="001408E8"/>
    <w:rsid w:val="00141B47"/>
    <w:rsid w:val="001428D2"/>
    <w:rsid w:val="001436CD"/>
    <w:rsid w:val="0014378C"/>
    <w:rsid w:val="001458C1"/>
    <w:rsid w:val="00145D5A"/>
    <w:rsid w:val="00145E66"/>
    <w:rsid w:val="001469A0"/>
    <w:rsid w:val="00146B20"/>
    <w:rsid w:val="00146B64"/>
    <w:rsid w:val="00146CF6"/>
    <w:rsid w:val="0015016F"/>
    <w:rsid w:val="0015095E"/>
    <w:rsid w:val="00151C2C"/>
    <w:rsid w:val="00154870"/>
    <w:rsid w:val="00156455"/>
    <w:rsid w:val="00157A91"/>
    <w:rsid w:val="00160AC8"/>
    <w:rsid w:val="00160EB7"/>
    <w:rsid w:val="00161959"/>
    <w:rsid w:val="00161D73"/>
    <w:rsid w:val="00161FF4"/>
    <w:rsid w:val="00165147"/>
    <w:rsid w:val="001664CC"/>
    <w:rsid w:val="00166A4B"/>
    <w:rsid w:val="001673F1"/>
    <w:rsid w:val="00170A4D"/>
    <w:rsid w:val="001714B5"/>
    <w:rsid w:val="0017392A"/>
    <w:rsid w:val="001739C8"/>
    <w:rsid w:val="00174FAC"/>
    <w:rsid w:val="00175C69"/>
    <w:rsid w:val="00176773"/>
    <w:rsid w:val="00176C8E"/>
    <w:rsid w:val="00177CA4"/>
    <w:rsid w:val="00180DA2"/>
    <w:rsid w:val="00181B5F"/>
    <w:rsid w:val="00182B0B"/>
    <w:rsid w:val="00182E12"/>
    <w:rsid w:val="00184B27"/>
    <w:rsid w:val="00186170"/>
    <w:rsid w:val="00186C50"/>
    <w:rsid w:val="001870E2"/>
    <w:rsid w:val="00187A0D"/>
    <w:rsid w:val="00187B7F"/>
    <w:rsid w:val="0019016C"/>
    <w:rsid w:val="001901AC"/>
    <w:rsid w:val="001908F1"/>
    <w:rsid w:val="00190B65"/>
    <w:rsid w:val="00190D81"/>
    <w:rsid w:val="00191D56"/>
    <w:rsid w:val="00193C41"/>
    <w:rsid w:val="00194ED1"/>
    <w:rsid w:val="00195136"/>
    <w:rsid w:val="00195934"/>
    <w:rsid w:val="00195FDE"/>
    <w:rsid w:val="0019656C"/>
    <w:rsid w:val="0019677F"/>
    <w:rsid w:val="00197FAD"/>
    <w:rsid w:val="001A03A1"/>
    <w:rsid w:val="001A17E9"/>
    <w:rsid w:val="001A1D0E"/>
    <w:rsid w:val="001A2CEC"/>
    <w:rsid w:val="001A556A"/>
    <w:rsid w:val="001A7103"/>
    <w:rsid w:val="001B0088"/>
    <w:rsid w:val="001B00C1"/>
    <w:rsid w:val="001B0D93"/>
    <w:rsid w:val="001B0E40"/>
    <w:rsid w:val="001B18DA"/>
    <w:rsid w:val="001B3369"/>
    <w:rsid w:val="001B3A6C"/>
    <w:rsid w:val="001B4170"/>
    <w:rsid w:val="001B48B6"/>
    <w:rsid w:val="001B4EEE"/>
    <w:rsid w:val="001B54E0"/>
    <w:rsid w:val="001B5F29"/>
    <w:rsid w:val="001B63F4"/>
    <w:rsid w:val="001B74F4"/>
    <w:rsid w:val="001C05A5"/>
    <w:rsid w:val="001C254B"/>
    <w:rsid w:val="001C3DAF"/>
    <w:rsid w:val="001C4954"/>
    <w:rsid w:val="001C49B8"/>
    <w:rsid w:val="001C65BA"/>
    <w:rsid w:val="001C7011"/>
    <w:rsid w:val="001C7C07"/>
    <w:rsid w:val="001C7DDC"/>
    <w:rsid w:val="001C7F97"/>
    <w:rsid w:val="001D00BA"/>
    <w:rsid w:val="001D16D7"/>
    <w:rsid w:val="001D26EA"/>
    <w:rsid w:val="001D2CC6"/>
    <w:rsid w:val="001D2F49"/>
    <w:rsid w:val="001D390B"/>
    <w:rsid w:val="001D40BD"/>
    <w:rsid w:val="001D511B"/>
    <w:rsid w:val="001D5582"/>
    <w:rsid w:val="001D6ABA"/>
    <w:rsid w:val="001D6FBB"/>
    <w:rsid w:val="001E05A0"/>
    <w:rsid w:val="001E0764"/>
    <w:rsid w:val="001E10DE"/>
    <w:rsid w:val="001E13CD"/>
    <w:rsid w:val="001E1806"/>
    <w:rsid w:val="001E330E"/>
    <w:rsid w:val="001E3855"/>
    <w:rsid w:val="001E39C8"/>
    <w:rsid w:val="001E3C87"/>
    <w:rsid w:val="001E77D9"/>
    <w:rsid w:val="001E792B"/>
    <w:rsid w:val="001F04FB"/>
    <w:rsid w:val="001F126C"/>
    <w:rsid w:val="001F1D41"/>
    <w:rsid w:val="001F303F"/>
    <w:rsid w:val="001F4320"/>
    <w:rsid w:val="001F58E3"/>
    <w:rsid w:val="001F5EF3"/>
    <w:rsid w:val="001F5F2C"/>
    <w:rsid w:val="001F6E09"/>
    <w:rsid w:val="002004B5"/>
    <w:rsid w:val="00201EC5"/>
    <w:rsid w:val="0020257C"/>
    <w:rsid w:val="00204D8C"/>
    <w:rsid w:val="00205836"/>
    <w:rsid w:val="002076E0"/>
    <w:rsid w:val="00210E89"/>
    <w:rsid w:val="00211439"/>
    <w:rsid w:val="00213AE1"/>
    <w:rsid w:val="0021408A"/>
    <w:rsid w:val="002167CD"/>
    <w:rsid w:val="00217297"/>
    <w:rsid w:val="00217D3A"/>
    <w:rsid w:val="002212FF"/>
    <w:rsid w:val="00222226"/>
    <w:rsid w:val="00222D80"/>
    <w:rsid w:val="00223D82"/>
    <w:rsid w:val="00223F4D"/>
    <w:rsid w:val="00226C47"/>
    <w:rsid w:val="0022781B"/>
    <w:rsid w:val="00227E68"/>
    <w:rsid w:val="00227FB8"/>
    <w:rsid w:val="00230518"/>
    <w:rsid w:val="00230EDF"/>
    <w:rsid w:val="00231A19"/>
    <w:rsid w:val="00232063"/>
    <w:rsid w:val="00232127"/>
    <w:rsid w:val="00232DC0"/>
    <w:rsid w:val="0023388D"/>
    <w:rsid w:val="00233A35"/>
    <w:rsid w:val="00233BF2"/>
    <w:rsid w:val="00233C1C"/>
    <w:rsid w:val="00234E80"/>
    <w:rsid w:val="00235501"/>
    <w:rsid w:val="00236AF5"/>
    <w:rsid w:val="00240135"/>
    <w:rsid w:val="00240D35"/>
    <w:rsid w:val="00240DA7"/>
    <w:rsid w:val="00241017"/>
    <w:rsid w:val="00242A12"/>
    <w:rsid w:val="00242F94"/>
    <w:rsid w:val="00242FA0"/>
    <w:rsid w:val="00243BA9"/>
    <w:rsid w:val="002444B0"/>
    <w:rsid w:val="00245E10"/>
    <w:rsid w:val="002461BD"/>
    <w:rsid w:val="0024774E"/>
    <w:rsid w:val="00252C08"/>
    <w:rsid w:val="00252EEA"/>
    <w:rsid w:val="00253EF3"/>
    <w:rsid w:val="0025412C"/>
    <w:rsid w:val="00254D86"/>
    <w:rsid w:val="00255367"/>
    <w:rsid w:val="002556CB"/>
    <w:rsid w:val="00255DE7"/>
    <w:rsid w:val="00256A9B"/>
    <w:rsid w:val="0025751C"/>
    <w:rsid w:val="0025769B"/>
    <w:rsid w:val="00260922"/>
    <w:rsid w:val="00261699"/>
    <w:rsid w:val="00262887"/>
    <w:rsid w:val="0026320F"/>
    <w:rsid w:val="002633DB"/>
    <w:rsid w:val="002644AE"/>
    <w:rsid w:val="002652B3"/>
    <w:rsid w:val="00267173"/>
    <w:rsid w:val="00271590"/>
    <w:rsid w:val="00271E2E"/>
    <w:rsid w:val="00272750"/>
    <w:rsid w:val="00272993"/>
    <w:rsid w:val="00274190"/>
    <w:rsid w:val="00274A65"/>
    <w:rsid w:val="00274B9B"/>
    <w:rsid w:val="00275081"/>
    <w:rsid w:val="002758DB"/>
    <w:rsid w:val="00275ED2"/>
    <w:rsid w:val="0027610E"/>
    <w:rsid w:val="002761C3"/>
    <w:rsid w:val="00277246"/>
    <w:rsid w:val="002779FD"/>
    <w:rsid w:val="00277B0C"/>
    <w:rsid w:val="0028040B"/>
    <w:rsid w:val="00280779"/>
    <w:rsid w:val="002807CA"/>
    <w:rsid w:val="00280876"/>
    <w:rsid w:val="002811A7"/>
    <w:rsid w:val="00281447"/>
    <w:rsid w:val="0028267D"/>
    <w:rsid w:val="002830DA"/>
    <w:rsid w:val="0028333D"/>
    <w:rsid w:val="00283CDA"/>
    <w:rsid w:val="00283E21"/>
    <w:rsid w:val="002846BC"/>
    <w:rsid w:val="00285EA2"/>
    <w:rsid w:val="00286A56"/>
    <w:rsid w:val="00286AEA"/>
    <w:rsid w:val="00286DEC"/>
    <w:rsid w:val="0028706C"/>
    <w:rsid w:val="0028787F"/>
    <w:rsid w:val="00290CDA"/>
    <w:rsid w:val="0029196D"/>
    <w:rsid w:val="00291B4B"/>
    <w:rsid w:val="00291E68"/>
    <w:rsid w:val="0029375F"/>
    <w:rsid w:val="0029391F"/>
    <w:rsid w:val="00293B68"/>
    <w:rsid w:val="00295622"/>
    <w:rsid w:val="00296D39"/>
    <w:rsid w:val="0029700E"/>
    <w:rsid w:val="00297300"/>
    <w:rsid w:val="00297D42"/>
    <w:rsid w:val="002A0273"/>
    <w:rsid w:val="002A02B3"/>
    <w:rsid w:val="002A042C"/>
    <w:rsid w:val="002A1034"/>
    <w:rsid w:val="002A12B6"/>
    <w:rsid w:val="002A33AD"/>
    <w:rsid w:val="002A3A59"/>
    <w:rsid w:val="002A4E32"/>
    <w:rsid w:val="002A5062"/>
    <w:rsid w:val="002A5C50"/>
    <w:rsid w:val="002A5E3E"/>
    <w:rsid w:val="002A6321"/>
    <w:rsid w:val="002A633B"/>
    <w:rsid w:val="002A710F"/>
    <w:rsid w:val="002A7223"/>
    <w:rsid w:val="002A78E6"/>
    <w:rsid w:val="002B0AB3"/>
    <w:rsid w:val="002B0E9C"/>
    <w:rsid w:val="002B104E"/>
    <w:rsid w:val="002B1B17"/>
    <w:rsid w:val="002B291E"/>
    <w:rsid w:val="002B30CE"/>
    <w:rsid w:val="002B40E2"/>
    <w:rsid w:val="002B4DDD"/>
    <w:rsid w:val="002B5673"/>
    <w:rsid w:val="002B64F2"/>
    <w:rsid w:val="002B7073"/>
    <w:rsid w:val="002B7256"/>
    <w:rsid w:val="002B7D67"/>
    <w:rsid w:val="002B7DA3"/>
    <w:rsid w:val="002C073E"/>
    <w:rsid w:val="002C0F95"/>
    <w:rsid w:val="002C2E3B"/>
    <w:rsid w:val="002C362E"/>
    <w:rsid w:val="002C3AF0"/>
    <w:rsid w:val="002C51F6"/>
    <w:rsid w:val="002C5ACF"/>
    <w:rsid w:val="002C67B7"/>
    <w:rsid w:val="002C7989"/>
    <w:rsid w:val="002D0009"/>
    <w:rsid w:val="002D01D4"/>
    <w:rsid w:val="002D0916"/>
    <w:rsid w:val="002D0E9B"/>
    <w:rsid w:val="002D10F0"/>
    <w:rsid w:val="002D1E89"/>
    <w:rsid w:val="002D3917"/>
    <w:rsid w:val="002D4D71"/>
    <w:rsid w:val="002D599A"/>
    <w:rsid w:val="002D69C7"/>
    <w:rsid w:val="002D71B7"/>
    <w:rsid w:val="002E033D"/>
    <w:rsid w:val="002E046A"/>
    <w:rsid w:val="002E059A"/>
    <w:rsid w:val="002E07B9"/>
    <w:rsid w:val="002E09C2"/>
    <w:rsid w:val="002E09E8"/>
    <w:rsid w:val="002E0A2E"/>
    <w:rsid w:val="002E1F37"/>
    <w:rsid w:val="002E229F"/>
    <w:rsid w:val="002E2604"/>
    <w:rsid w:val="002E2D61"/>
    <w:rsid w:val="002E3277"/>
    <w:rsid w:val="002E3FFD"/>
    <w:rsid w:val="002E49D9"/>
    <w:rsid w:val="002E61C7"/>
    <w:rsid w:val="002E6AE4"/>
    <w:rsid w:val="002F1521"/>
    <w:rsid w:val="002F279A"/>
    <w:rsid w:val="002F287C"/>
    <w:rsid w:val="002F28FB"/>
    <w:rsid w:val="002F2A78"/>
    <w:rsid w:val="002F337A"/>
    <w:rsid w:val="002F35F5"/>
    <w:rsid w:val="002F371B"/>
    <w:rsid w:val="002F38D0"/>
    <w:rsid w:val="002F4FDA"/>
    <w:rsid w:val="002F5132"/>
    <w:rsid w:val="002F571E"/>
    <w:rsid w:val="002F57F6"/>
    <w:rsid w:val="002F629F"/>
    <w:rsid w:val="002F724A"/>
    <w:rsid w:val="002F7656"/>
    <w:rsid w:val="00300BD6"/>
    <w:rsid w:val="003013E9"/>
    <w:rsid w:val="003019A7"/>
    <w:rsid w:val="00302307"/>
    <w:rsid w:val="00302AA5"/>
    <w:rsid w:val="00302D57"/>
    <w:rsid w:val="00302DF6"/>
    <w:rsid w:val="00304103"/>
    <w:rsid w:val="00304469"/>
    <w:rsid w:val="00305D31"/>
    <w:rsid w:val="003070A4"/>
    <w:rsid w:val="00307E63"/>
    <w:rsid w:val="00307FB0"/>
    <w:rsid w:val="00310896"/>
    <w:rsid w:val="00310BBC"/>
    <w:rsid w:val="00310F80"/>
    <w:rsid w:val="00311321"/>
    <w:rsid w:val="00312CAD"/>
    <w:rsid w:val="00312F17"/>
    <w:rsid w:val="00313DED"/>
    <w:rsid w:val="0031593D"/>
    <w:rsid w:val="00320894"/>
    <w:rsid w:val="00321D9C"/>
    <w:rsid w:val="00323D0F"/>
    <w:rsid w:val="0032430A"/>
    <w:rsid w:val="003253F7"/>
    <w:rsid w:val="00325BC8"/>
    <w:rsid w:val="00325D00"/>
    <w:rsid w:val="003261D9"/>
    <w:rsid w:val="00326A0F"/>
    <w:rsid w:val="0032714F"/>
    <w:rsid w:val="0033071A"/>
    <w:rsid w:val="00331DF6"/>
    <w:rsid w:val="00332E33"/>
    <w:rsid w:val="00333022"/>
    <w:rsid w:val="00333569"/>
    <w:rsid w:val="003367DB"/>
    <w:rsid w:val="00337B7B"/>
    <w:rsid w:val="00337CB4"/>
    <w:rsid w:val="003404C3"/>
    <w:rsid w:val="0034076A"/>
    <w:rsid w:val="00340B77"/>
    <w:rsid w:val="00340EE7"/>
    <w:rsid w:val="00341591"/>
    <w:rsid w:val="00343D9D"/>
    <w:rsid w:val="00344D5F"/>
    <w:rsid w:val="00345238"/>
    <w:rsid w:val="00345952"/>
    <w:rsid w:val="003472E1"/>
    <w:rsid w:val="003515B9"/>
    <w:rsid w:val="00352592"/>
    <w:rsid w:val="00352865"/>
    <w:rsid w:val="00352DC5"/>
    <w:rsid w:val="00353C5A"/>
    <w:rsid w:val="00353EB3"/>
    <w:rsid w:val="00355156"/>
    <w:rsid w:val="00357401"/>
    <w:rsid w:val="00360E3F"/>
    <w:rsid w:val="003613D3"/>
    <w:rsid w:val="00362137"/>
    <w:rsid w:val="0036294B"/>
    <w:rsid w:val="003638F3"/>
    <w:rsid w:val="00363BA8"/>
    <w:rsid w:val="003641F6"/>
    <w:rsid w:val="00364776"/>
    <w:rsid w:val="0036518C"/>
    <w:rsid w:val="003654A8"/>
    <w:rsid w:val="00365A1E"/>
    <w:rsid w:val="00365C12"/>
    <w:rsid w:val="00365E07"/>
    <w:rsid w:val="00366606"/>
    <w:rsid w:val="003673DB"/>
    <w:rsid w:val="00367968"/>
    <w:rsid w:val="00367BF4"/>
    <w:rsid w:val="003707ED"/>
    <w:rsid w:val="00371705"/>
    <w:rsid w:val="00372592"/>
    <w:rsid w:val="00372D46"/>
    <w:rsid w:val="00372E00"/>
    <w:rsid w:val="0037300A"/>
    <w:rsid w:val="0037324F"/>
    <w:rsid w:val="00373FAB"/>
    <w:rsid w:val="0037443D"/>
    <w:rsid w:val="00375211"/>
    <w:rsid w:val="00375CBA"/>
    <w:rsid w:val="00376390"/>
    <w:rsid w:val="003774D1"/>
    <w:rsid w:val="00380ACE"/>
    <w:rsid w:val="00381164"/>
    <w:rsid w:val="00383312"/>
    <w:rsid w:val="00383EFF"/>
    <w:rsid w:val="0038502B"/>
    <w:rsid w:val="00385031"/>
    <w:rsid w:val="003862E0"/>
    <w:rsid w:val="00386491"/>
    <w:rsid w:val="00387FA6"/>
    <w:rsid w:val="0039160A"/>
    <w:rsid w:val="00392278"/>
    <w:rsid w:val="0039274C"/>
    <w:rsid w:val="00392E0C"/>
    <w:rsid w:val="00394B5F"/>
    <w:rsid w:val="00394CD4"/>
    <w:rsid w:val="003954BA"/>
    <w:rsid w:val="00396358"/>
    <w:rsid w:val="00397A4D"/>
    <w:rsid w:val="003A0F96"/>
    <w:rsid w:val="003A1F5A"/>
    <w:rsid w:val="003A2C30"/>
    <w:rsid w:val="003A334E"/>
    <w:rsid w:val="003A3A5B"/>
    <w:rsid w:val="003A3B8A"/>
    <w:rsid w:val="003A3CF7"/>
    <w:rsid w:val="003A40A3"/>
    <w:rsid w:val="003A48E8"/>
    <w:rsid w:val="003A4B81"/>
    <w:rsid w:val="003A5029"/>
    <w:rsid w:val="003A6390"/>
    <w:rsid w:val="003A6A53"/>
    <w:rsid w:val="003A6B6B"/>
    <w:rsid w:val="003A7699"/>
    <w:rsid w:val="003B0AEC"/>
    <w:rsid w:val="003B0C3B"/>
    <w:rsid w:val="003B1157"/>
    <w:rsid w:val="003B1454"/>
    <w:rsid w:val="003B23EF"/>
    <w:rsid w:val="003B40A5"/>
    <w:rsid w:val="003B498F"/>
    <w:rsid w:val="003B551E"/>
    <w:rsid w:val="003B645C"/>
    <w:rsid w:val="003B662C"/>
    <w:rsid w:val="003B6C6B"/>
    <w:rsid w:val="003B6D6C"/>
    <w:rsid w:val="003B7D68"/>
    <w:rsid w:val="003C0430"/>
    <w:rsid w:val="003C086A"/>
    <w:rsid w:val="003C08CE"/>
    <w:rsid w:val="003C242C"/>
    <w:rsid w:val="003C270D"/>
    <w:rsid w:val="003C2760"/>
    <w:rsid w:val="003C2C79"/>
    <w:rsid w:val="003C351A"/>
    <w:rsid w:val="003C3FE4"/>
    <w:rsid w:val="003C5468"/>
    <w:rsid w:val="003C6283"/>
    <w:rsid w:val="003C6810"/>
    <w:rsid w:val="003D0104"/>
    <w:rsid w:val="003D0897"/>
    <w:rsid w:val="003D3B97"/>
    <w:rsid w:val="003D3C6A"/>
    <w:rsid w:val="003D3E62"/>
    <w:rsid w:val="003D40DB"/>
    <w:rsid w:val="003D4225"/>
    <w:rsid w:val="003D44D0"/>
    <w:rsid w:val="003D4541"/>
    <w:rsid w:val="003D53AF"/>
    <w:rsid w:val="003D5C0A"/>
    <w:rsid w:val="003D645D"/>
    <w:rsid w:val="003D6AEF"/>
    <w:rsid w:val="003D7968"/>
    <w:rsid w:val="003D7A25"/>
    <w:rsid w:val="003D7AAF"/>
    <w:rsid w:val="003D7CCB"/>
    <w:rsid w:val="003E1492"/>
    <w:rsid w:val="003E2E21"/>
    <w:rsid w:val="003E2F1F"/>
    <w:rsid w:val="003E4535"/>
    <w:rsid w:val="003E494A"/>
    <w:rsid w:val="003E4FB5"/>
    <w:rsid w:val="003E5362"/>
    <w:rsid w:val="003E5E77"/>
    <w:rsid w:val="003E643F"/>
    <w:rsid w:val="003E64FF"/>
    <w:rsid w:val="003E6835"/>
    <w:rsid w:val="003E73EF"/>
    <w:rsid w:val="003E7CCA"/>
    <w:rsid w:val="003E7ECE"/>
    <w:rsid w:val="003E7F39"/>
    <w:rsid w:val="003F07F9"/>
    <w:rsid w:val="003F0E1E"/>
    <w:rsid w:val="003F3B62"/>
    <w:rsid w:val="003F4C5D"/>
    <w:rsid w:val="003F4CF9"/>
    <w:rsid w:val="003F54D5"/>
    <w:rsid w:val="003F55A0"/>
    <w:rsid w:val="003F5AFC"/>
    <w:rsid w:val="003F6A60"/>
    <w:rsid w:val="0040205D"/>
    <w:rsid w:val="00403BE4"/>
    <w:rsid w:val="00403D8E"/>
    <w:rsid w:val="00406D0C"/>
    <w:rsid w:val="0041130D"/>
    <w:rsid w:val="004114F6"/>
    <w:rsid w:val="00412A90"/>
    <w:rsid w:val="00412DA0"/>
    <w:rsid w:val="00413EE2"/>
    <w:rsid w:val="00414D84"/>
    <w:rsid w:val="004172C8"/>
    <w:rsid w:val="004176F9"/>
    <w:rsid w:val="00417D45"/>
    <w:rsid w:val="00420971"/>
    <w:rsid w:val="0042358F"/>
    <w:rsid w:val="0042622D"/>
    <w:rsid w:val="00426C7D"/>
    <w:rsid w:val="004274C7"/>
    <w:rsid w:val="00427C4F"/>
    <w:rsid w:val="004307A3"/>
    <w:rsid w:val="004309FE"/>
    <w:rsid w:val="00433B1E"/>
    <w:rsid w:val="00433BC1"/>
    <w:rsid w:val="00433C5A"/>
    <w:rsid w:val="00434155"/>
    <w:rsid w:val="004341B7"/>
    <w:rsid w:val="004349BE"/>
    <w:rsid w:val="00435F07"/>
    <w:rsid w:val="0043693B"/>
    <w:rsid w:val="004369C0"/>
    <w:rsid w:val="00436A26"/>
    <w:rsid w:val="00436F3A"/>
    <w:rsid w:val="00440E4F"/>
    <w:rsid w:val="00444191"/>
    <w:rsid w:val="00445932"/>
    <w:rsid w:val="00446DA0"/>
    <w:rsid w:val="0044743A"/>
    <w:rsid w:val="004502F9"/>
    <w:rsid w:val="00450793"/>
    <w:rsid w:val="00450988"/>
    <w:rsid w:val="004517D6"/>
    <w:rsid w:val="0045180E"/>
    <w:rsid w:val="004520A5"/>
    <w:rsid w:val="00452351"/>
    <w:rsid w:val="0045312C"/>
    <w:rsid w:val="00453520"/>
    <w:rsid w:val="004535BC"/>
    <w:rsid w:val="00454EA8"/>
    <w:rsid w:val="00455830"/>
    <w:rsid w:val="0045597A"/>
    <w:rsid w:val="00456565"/>
    <w:rsid w:val="004576CA"/>
    <w:rsid w:val="0046010B"/>
    <w:rsid w:val="004605DC"/>
    <w:rsid w:val="00460948"/>
    <w:rsid w:val="004612C8"/>
    <w:rsid w:val="00461BE9"/>
    <w:rsid w:val="00462F9F"/>
    <w:rsid w:val="00463E9A"/>
    <w:rsid w:val="004646EB"/>
    <w:rsid w:val="00465B75"/>
    <w:rsid w:val="00467674"/>
    <w:rsid w:val="00467AE4"/>
    <w:rsid w:val="004707D6"/>
    <w:rsid w:val="004722B4"/>
    <w:rsid w:val="00472961"/>
    <w:rsid w:val="004738BD"/>
    <w:rsid w:val="00474CD8"/>
    <w:rsid w:val="004757C1"/>
    <w:rsid w:val="004767B6"/>
    <w:rsid w:val="00477369"/>
    <w:rsid w:val="004802B8"/>
    <w:rsid w:val="004807F1"/>
    <w:rsid w:val="00480ECF"/>
    <w:rsid w:val="00481B83"/>
    <w:rsid w:val="00481C24"/>
    <w:rsid w:val="00481FB0"/>
    <w:rsid w:val="00482FE2"/>
    <w:rsid w:val="0048457D"/>
    <w:rsid w:val="00484AD2"/>
    <w:rsid w:val="00484C17"/>
    <w:rsid w:val="00484EC1"/>
    <w:rsid w:val="00485629"/>
    <w:rsid w:val="00485B2B"/>
    <w:rsid w:val="00485E31"/>
    <w:rsid w:val="00486182"/>
    <w:rsid w:val="0048755E"/>
    <w:rsid w:val="00490005"/>
    <w:rsid w:val="00490172"/>
    <w:rsid w:val="004906D3"/>
    <w:rsid w:val="0049146F"/>
    <w:rsid w:val="00491C6F"/>
    <w:rsid w:val="004925DC"/>
    <w:rsid w:val="00492E6F"/>
    <w:rsid w:val="004940DC"/>
    <w:rsid w:val="004940FA"/>
    <w:rsid w:val="00495A52"/>
    <w:rsid w:val="00495B0F"/>
    <w:rsid w:val="004977B0"/>
    <w:rsid w:val="00497B3A"/>
    <w:rsid w:val="00497CFC"/>
    <w:rsid w:val="004A0E1B"/>
    <w:rsid w:val="004A3BBA"/>
    <w:rsid w:val="004A502E"/>
    <w:rsid w:val="004A516A"/>
    <w:rsid w:val="004A5E0D"/>
    <w:rsid w:val="004A6D95"/>
    <w:rsid w:val="004A76AF"/>
    <w:rsid w:val="004A7BED"/>
    <w:rsid w:val="004A7C1C"/>
    <w:rsid w:val="004A7C1F"/>
    <w:rsid w:val="004B3C31"/>
    <w:rsid w:val="004B4B4B"/>
    <w:rsid w:val="004B6193"/>
    <w:rsid w:val="004B6402"/>
    <w:rsid w:val="004B69DC"/>
    <w:rsid w:val="004B71E9"/>
    <w:rsid w:val="004C18A2"/>
    <w:rsid w:val="004C29CE"/>
    <w:rsid w:val="004C2BD0"/>
    <w:rsid w:val="004C2E8E"/>
    <w:rsid w:val="004C2F55"/>
    <w:rsid w:val="004C33FA"/>
    <w:rsid w:val="004C4166"/>
    <w:rsid w:val="004C5740"/>
    <w:rsid w:val="004C5B95"/>
    <w:rsid w:val="004C5E39"/>
    <w:rsid w:val="004C75FD"/>
    <w:rsid w:val="004C77EB"/>
    <w:rsid w:val="004C791F"/>
    <w:rsid w:val="004C7EAE"/>
    <w:rsid w:val="004D170B"/>
    <w:rsid w:val="004D1C44"/>
    <w:rsid w:val="004D1CD9"/>
    <w:rsid w:val="004D37AE"/>
    <w:rsid w:val="004D3A29"/>
    <w:rsid w:val="004D3C33"/>
    <w:rsid w:val="004D3F7E"/>
    <w:rsid w:val="004D4301"/>
    <w:rsid w:val="004D5496"/>
    <w:rsid w:val="004D57C8"/>
    <w:rsid w:val="004D5BDB"/>
    <w:rsid w:val="004D6FEA"/>
    <w:rsid w:val="004D787F"/>
    <w:rsid w:val="004D7A0D"/>
    <w:rsid w:val="004D7D32"/>
    <w:rsid w:val="004D7D78"/>
    <w:rsid w:val="004E0C62"/>
    <w:rsid w:val="004E0DB7"/>
    <w:rsid w:val="004E116B"/>
    <w:rsid w:val="004E1C47"/>
    <w:rsid w:val="004E29D0"/>
    <w:rsid w:val="004E3AB4"/>
    <w:rsid w:val="004E4859"/>
    <w:rsid w:val="004E53AB"/>
    <w:rsid w:val="004E6159"/>
    <w:rsid w:val="004E6F24"/>
    <w:rsid w:val="004E7842"/>
    <w:rsid w:val="004F0DB1"/>
    <w:rsid w:val="004F18A4"/>
    <w:rsid w:val="004F3950"/>
    <w:rsid w:val="004F5511"/>
    <w:rsid w:val="004F658A"/>
    <w:rsid w:val="004F6706"/>
    <w:rsid w:val="004F6DA8"/>
    <w:rsid w:val="004F7687"/>
    <w:rsid w:val="004F7F15"/>
    <w:rsid w:val="00502516"/>
    <w:rsid w:val="0050288D"/>
    <w:rsid w:val="00502C9D"/>
    <w:rsid w:val="0050343D"/>
    <w:rsid w:val="0050467E"/>
    <w:rsid w:val="00504D45"/>
    <w:rsid w:val="00505C33"/>
    <w:rsid w:val="00505D44"/>
    <w:rsid w:val="00505E67"/>
    <w:rsid w:val="0050645C"/>
    <w:rsid w:val="005069B3"/>
    <w:rsid w:val="00507A21"/>
    <w:rsid w:val="00507B83"/>
    <w:rsid w:val="00510A32"/>
    <w:rsid w:val="0051106D"/>
    <w:rsid w:val="005113B5"/>
    <w:rsid w:val="00512492"/>
    <w:rsid w:val="005125B6"/>
    <w:rsid w:val="00513346"/>
    <w:rsid w:val="00514060"/>
    <w:rsid w:val="00514452"/>
    <w:rsid w:val="00515B7E"/>
    <w:rsid w:val="005200B7"/>
    <w:rsid w:val="00520FB6"/>
    <w:rsid w:val="00521B79"/>
    <w:rsid w:val="00523404"/>
    <w:rsid w:val="00524585"/>
    <w:rsid w:val="00524B33"/>
    <w:rsid w:val="00524C79"/>
    <w:rsid w:val="00525406"/>
    <w:rsid w:val="005259BE"/>
    <w:rsid w:val="005272BD"/>
    <w:rsid w:val="0052745C"/>
    <w:rsid w:val="005318E1"/>
    <w:rsid w:val="00532323"/>
    <w:rsid w:val="005324CB"/>
    <w:rsid w:val="0053382C"/>
    <w:rsid w:val="00533D92"/>
    <w:rsid w:val="0053449B"/>
    <w:rsid w:val="005356AB"/>
    <w:rsid w:val="00535CF5"/>
    <w:rsid w:val="00537164"/>
    <w:rsid w:val="005372BA"/>
    <w:rsid w:val="005376B6"/>
    <w:rsid w:val="0054052C"/>
    <w:rsid w:val="00543427"/>
    <w:rsid w:val="00545774"/>
    <w:rsid w:val="00545D98"/>
    <w:rsid w:val="005469EC"/>
    <w:rsid w:val="00546DFA"/>
    <w:rsid w:val="0054723A"/>
    <w:rsid w:val="00550C20"/>
    <w:rsid w:val="00550D22"/>
    <w:rsid w:val="00552E03"/>
    <w:rsid w:val="005544D1"/>
    <w:rsid w:val="005561D4"/>
    <w:rsid w:val="00556438"/>
    <w:rsid w:val="00556F36"/>
    <w:rsid w:val="00560024"/>
    <w:rsid w:val="00560B3F"/>
    <w:rsid w:val="00561748"/>
    <w:rsid w:val="005620F4"/>
    <w:rsid w:val="00563CAB"/>
    <w:rsid w:val="00564CBD"/>
    <w:rsid w:val="005655F4"/>
    <w:rsid w:val="00566014"/>
    <w:rsid w:val="005662E8"/>
    <w:rsid w:val="00566802"/>
    <w:rsid w:val="0056682A"/>
    <w:rsid w:val="00566869"/>
    <w:rsid w:val="005668BD"/>
    <w:rsid w:val="00570150"/>
    <w:rsid w:val="00570277"/>
    <w:rsid w:val="005725B5"/>
    <w:rsid w:val="005726DC"/>
    <w:rsid w:val="00572732"/>
    <w:rsid w:val="00573B50"/>
    <w:rsid w:val="00573FA7"/>
    <w:rsid w:val="0057488E"/>
    <w:rsid w:val="00574ED0"/>
    <w:rsid w:val="00575945"/>
    <w:rsid w:val="00576680"/>
    <w:rsid w:val="00576B4D"/>
    <w:rsid w:val="00580540"/>
    <w:rsid w:val="005813C8"/>
    <w:rsid w:val="00581DA9"/>
    <w:rsid w:val="0058220B"/>
    <w:rsid w:val="00582272"/>
    <w:rsid w:val="005836AF"/>
    <w:rsid w:val="005838EE"/>
    <w:rsid w:val="00584969"/>
    <w:rsid w:val="00586392"/>
    <w:rsid w:val="00586414"/>
    <w:rsid w:val="00586CA0"/>
    <w:rsid w:val="0058724F"/>
    <w:rsid w:val="005904C0"/>
    <w:rsid w:val="00590878"/>
    <w:rsid w:val="005912BC"/>
    <w:rsid w:val="005917A3"/>
    <w:rsid w:val="00591ACC"/>
    <w:rsid w:val="0059232A"/>
    <w:rsid w:val="00592635"/>
    <w:rsid w:val="0059288E"/>
    <w:rsid w:val="00592D00"/>
    <w:rsid w:val="005931B6"/>
    <w:rsid w:val="005935E9"/>
    <w:rsid w:val="005939E2"/>
    <w:rsid w:val="00593DDD"/>
    <w:rsid w:val="00593FD2"/>
    <w:rsid w:val="005946D3"/>
    <w:rsid w:val="00594B87"/>
    <w:rsid w:val="00594C15"/>
    <w:rsid w:val="00594D0F"/>
    <w:rsid w:val="00595D37"/>
    <w:rsid w:val="00595E30"/>
    <w:rsid w:val="00595F8F"/>
    <w:rsid w:val="005A013D"/>
    <w:rsid w:val="005A0A4C"/>
    <w:rsid w:val="005A0C75"/>
    <w:rsid w:val="005A0D38"/>
    <w:rsid w:val="005A17C9"/>
    <w:rsid w:val="005A18D7"/>
    <w:rsid w:val="005A1B10"/>
    <w:rsid w:val="005A29D8"/>
    <w:rsid w:val="005A2BFD"/>
    <w:rsid w:val="005A370E"/>
    <w:rsid w:val="005A3A6C"/>
    <w:rsid w:val="005A4114"/>
    <w:rsid w:val="005A42E7"/>
    <w:rsid w:val="005A7834"/>
    <w:rsid w:val="005A7BFB"/>
    <w:rsid w:val="005B2C4B"/>
    <w:rsid w:val="005B2DD3"/>
    <w:rsid w:val="005B3565"/>
    <w:rsid w:val="005B4274"/>
    <w:rsid w:val="005B52ED"/>
    <w:rsid w:val="005B5839"/>
    <w:rsid w:val="005B609B"/>
    <w:rsid w:val="005B671B"/>
    <w:rsid w:val="005B72E8"/>
    <w:rsid w:val="005C05D4"/>
    <w:rsid w:val="005C0E1E"/>
    <w:rsid w:val="005C1DD0"/>
    <w:rsid w:val="005C2BAC"/>
    <w:rsid w:val="005C2FE2"/>
    <w:rsid w:val="005C473C"/>
    <w:rsid w:val="005C48B7"/>
    <w:rsid w:val="005C511F"/>
    <w:rsid w:val="005C6329"/>
    <w:rsid w:val="005C7311"/>
    <w:rsid w:val="005C7899"/>
    <w:rsid w:val="005C7972"/>
    <w:rsid w:val="005C7EE9"/>
    <w:rsid w:val="005D0F21"/>
    <w:rsid w:val="005D1CDF"/>
    <w:rsid w:val="005D3BC3"/>
    <w:rsid w:val="005D400C"/>
    <w:rsid w:val="005D513B"/>
    <w:rsid w:val="005D5258"/>
    <w:rsid w:val="005D5D26"/>
    <w:rsid w:val="005D68E0"/>
    <w:rsid w:val="005D6DED"/>
    <w:rsid w:val="005E212D"/>
    <w:rsid w:val="005E3064"/>
    <w:rsid w:val="005E3803"/>
    <w:rsid w:val="005E3FAC"/>
    <w:rsid w:val="005E4179"/>
    <w:rsid w:val="005E4577"/>
    <w:rsid w:val="005E5A8C"/>
    <w:rsid w:val="005E5CD9"/>
    <w:rsid w:val="005E792D"/>
    <w:rsid w:val="005E7976"/>
    <w:rsid w:val="005F05C7"/>
    <w:rsid w:val="005F089B"/>
    <w:rsid w:val="005F1D82"/>
    <w:rsid w:val="005F314B"/>
    <w:rsid w:val="005F3B3C"/>
    <w:rsid w:val="005F3D98"/>
    <w:rsid w:val="005F3E5E"/>
    <w:rsid w:val="005F3F58"/>
    <w:rsid w:val="005F457E"/>
    <w:rsid w:val="005F4D5F"/>
    <w:rsid w:val="005F5769"/>
    <w:rsid w:val="005F57F8"/>
    <w:rsid w:val="005F5F33"/>
    <w:rsid w:val="005F600B"/>
    <w:rsid w:val="00600BB5"/>
    <w:rsid w:val="00601674"/>
    <w:rsid w:val="006025E1"/>
    <w:rsid w:val="00603ABF"/>
    <w:rsid w:val="00606067"/>
    <w:rsid w:val="00606763"/>
    <w:rsid w:val="006104ED"/>
    <w:rsid w:val="00611406"/>
    <w:rsid w:val="00611452"/>
    <w:rsid w:val="00613522"/>
    <w:rsid w:val="00613D47"/>
    <w:rsid w:val="00613E6C"/>
    <w:rsid w:val="00615B8E"/>
    <w:rsid w:val="00616125"/>
    <w:rsid w:val="006171BD"/>
    <w:rsid w:val="006174E2"/>
    <w:rsid w:val="00617D0D"/>
    <w:rsid w:val="006213D1"/>
    <w:rsid w:val="00621DBD"/>
    <w:rsid w:val="00622A10"/>
    <w:rsid w:val="00622DF5"/>
    <w:rsid w:val="006230C1"/>
    <w:rsid w:val="00623353"/>
    <w:rsid w:val="0062364E"/>
    <w:rsid w:val="00623D69"/>
    <w:rsid w:val="00624083"/>
    <w:rsid w:val="0062551D"/>
    <w:rsid w:val="00630277"/>
    <w:rsid w:val="00630576"/>
    <w:rsid w:val="00630679"/>
    <w:rsid w:val="00633FE8"/>
    <w:rsid w:val="0063406E"/>
    <w:rsid w:val="00634168"/>
    <w:rsid w:val="0063468E"/>
    <w:rsid w:val="00635AB7"/>
    <w:rsid w:val="00635C1F"/>
    <w:rsid w:val="00636499"/>
    <w:rsid w:val="006374E8"/>
    <w:rsid w:val="0063759B"/>
    <w:rsid w:val="00637E44"/>
    <w:rsid w:val="0064048E"/>
    <w:rsid w:val="006413C0"/>
    <w:rsid w:val="00641BFA"/>
    <w:rsid w:val="006423C3"/>
    <w:rsid w:val="00642608"/>
    <w:rsid w:val="00643B2B"/>
    <w:rsid w:val="006446E4"/>
    <w:rsid w:val="0064482A"/>
    <w:rsid w:val="00644A63"/>
    <w:rsid w:val="00644CC9"/>
    <w:rsid w:val="006451C6"/>
    <w:rsid w:val="00645368"/>
    <w:rsid w:val="0064698E"/>
    <w:rsid w:val="00646A66"/>
    <w:rsid w:val="00646BEE"/>
    <w:rsid w:val="00647DCF"/>
    <w:rsid w:val="00650DCA"/>
    <w:rsid w:val="00651033"/>
    <w:rsid w:val="00652AB3"/>
    <w:rsid w:val="006540BB"/>
    <w:rsid w:val="00654619"/>
    <w:rsid w:val="00654CDB"/>
    <w:rsid w:val="00654CF7"/>
    <w:rsid w:val="00655352"/>
    <w:rsid w:val="00655DDC"/>
    <w:rsid w:val="0065613A"/>
    <w:rsid w:val="00656755"/>
    <w:rsid w:val="00656835"/>
    <w:rsid w:val="00656EEA"/>
    <w:rsid w:val="00657A81"/>
    <w:rsid w:val="00657B3B"/>
    <w:rsid w:val="0066247D"/>
    <w:rsid w:val="00662EC4"/>
    <w:rsid w:val="0066309F"/>
    <w:rsid w:val="0066314C"/>
    <w:rsid w:val="00663BB0"/>
    <w:rsid w:val="006642F0"/>
    <w:rsid w:val="00664A29"/>
    <w:rsid w:val="0066704D"/>
    <w:rsid w:val="00667502"/>
    <w:rsid w:val="00667515"/>
    <w:rsid w:val="00667721"/>
    <w:rsid w:val="00667E3C"/>
    <w:rsid w:val="0067066D"/>
    <w:rsid w:val="00671D25"/>
    <w:rsid w:val="006725E9"/>
    <w:rsid w:val="006737D8"/>
    <w:rsid w:val="00673832"/>
    <w:rsid w:val="006778B9"/>
    <w:rsid w:val="0068392F"/>
    <w:rsid w:val="0068393C"/>
    <w:rsid w:val="006846B5"/>
    <w:rsid w:val="0068482D"/>
    <w:rsid w:val="00684999"/>
    <w:rsid w:val="006851D7"/>
    <w:rsid w:val="006854EE"/>
    <w:rsid w:val="00687F28"/>
    <w:rsid w:val="006904C2"/>
    <w:rsid w:val="006906B5"/>
    <w:rsid w:val="00690866"/>
    <w:rsid w:val="00690F51"/>
    <w:rsid w:val="00692A31"/>
    <w:rsid w:val="00695994"/>
    <w:rsid w:val="00695D69"/>
    <w:rsid w:val="006960B0"/>
    <w:rsid w:val="006965D3"/>
    <w:rsid w:val="00696F01"/>
    <w:rsid w:val="006974F4"/>
    <w:rsid w:val="0069763B"/>
    <w:rsid w:val="00697FBE"/>
    <w:rsid w:val="006A197F"/>
    <w:rsid w:val="006A2819"/>
    <w:rsid w:val="006A3100"/>
    <w:rsid w:val="006A3AED"/>
    <w:rsid w:val="006A404F"/>
    <w:rsid w:val="006A4254"/>
    <w:rsid w:val="006A54E2"/>
    <w:rsid w:val="006A7495"/>
    <w:rsid w:val="006A7636"/>
    <w:rsid w:val="006A7F7E"/>
    <w:rsid w:val="006B11B9"/>
    <w:rsid w:val="006B1257"/>
    <w:rsid w:val="006B14DF"/>
    <w:rsid w:val="006B200F"/>
    <w:rsid w:val="006B2249"/>
    <w:rsid w:val="006B22CB"/>
    <w:rsid w:val="006B280C"/>
    <w:rsid w:val="006B2E0B"/>
    <w:rsid w:val="006B41D0"/>
    <w:rsid w:val="006B48BB"/>
    <w:rsid w:val="006B493D"/>
    <w:rsid w:val="006B4E70"/>
    <w:rsid w:val="006B50C7"/>
    <w:rsid w:val="006B5711"/>
    <w:rsid w:val="006B637F"/>
    <w:rsid w:val="006B69ED"/>
    <w:rsid w:val="006B6E52"/>
    <w:rsid w:val="006B7D67"/>
    <w:rsid w:val="006C07FC"/>
    <w:rsid w:val="006C082E"/>
    <w:rsid w:val="006C38A5"/>
    <w:rsid w:val="006C3F84"/>
    <w:rsid w:val="006C4977"/>
    <w:rsid w:val="006C5AE5"/>
    <w:rsid w:val="006C7039"/>
    <w:rsid w:val="006C7345"/>
    <w:rsid w:val="006C7D14"/>
    <w:rsid w:val="006D281A"/>
    <w:rsid w:val="006D362A"/>
    <w:rsid w:val="006D53FB"/>
    <w:rsid w:val="006D5D3C"/>
    <w:rsid w:val="006D6A75"/>
    <w:rsid w:val="006D6CA7"/>
    <w:rsid w:val="006D78FF"/>
    <w:rsid w:val="006E20AF"/>
    <w:rsid w:val="006E20FC"/>
    <w:rsid w:val="006E2965"/>
    <w:rsid w:val="006E2CD7"/>
    <w:rsid w:val="006E30D9"/>
    <w:rsid w:val="006E358D"/>
    <w:rsid w:val="006E473F"/>
    <w:rsid w:val="006E4F27"/>
    <w:rsid w:val="006E53A1"/>
    <w:rsid w:val="006E61C9"/>
    <w:rsid w:val="006E66EA"/>
    <w:rsid w:val="006E780B"/>
    <w:rsid w:val="006E7B31"/>
    <w:rsid w:val="006E7F65"/>
    <w:rsid w:val="006F12BA"/>
    <w:rsid w:val="006F2FD9"/>
    <w:rsid w:val="006F523C"/>
    <w:rsid w:val="006F5F8D"/>
    <w:rsid w:val="006F6918"/>
    <w:rsid w:val="006F719D"/>
    <w:rsid w:val="007003AB"/>
    <w:rsid w:val="007003E6"/>
    <w:rsid w:val="00704321"/>
    <w:rsid w:val="00704908"/>
    <w:rsid w:val="00704BCD"/>
    <w:rsid w:val="00705113"/>
    <w:rsid w:val="00705173"/>
    <w:rsid w:val="00705D45"/>
    <w:rsid w:val="007062F7"/>
    <w:rsid w:val="00706DF4"/>
    <w:rsid w:val="00707769"/>
    <w:rsid w:val="0071089A"/>
    <w:rsid w:val="00710940"/>
    <w:rsid w:val="00710B2E"/>
    <w:rsid w:val="0071154D"/>
    <w:rsid w:val="00712228"/>
    <w:rsid w:val="00712D2E"/>
    <w:rsid w:val="00713402"/>
    <w:rsid w:val="00717206"/>
    <w:rsid w:val="007173FD"/>
    <w:rsid w:val="007178AB"/>
    <w:rsid w:val="00717F3C"/>
    <w:rsid w:val="00721042"/>
    <w:rsid w:val="00721596"/>
    <w:rsid w:val="0072376E"/>
    <w:rsid w:val="00724FC3"/>
    <w:rsid w:val="00725A79"/>
    <w:rsid w:val="00725F33"/>
    <w:rsid w:val="00726BA3"/>
    <w:rsid w:val="00726DD8"/>
    <w:rsid w:val="00726E37"/>
    <w:rsid w:val="007271CD"/>
    <w:rsid w:val="00727D20"/>
    <w:rsid w:val="00731E05"/>
    <w:rsid w:val="00733D9E"/>
    <w:rsid w:val="00733FAA"/>
    <w:rsid w:val="0073561D"/>
    <w:rsid w:val="00735BBE"/>
    <w:rsid w:val="00737C9F"/>
    <w:rsid w:val="00740B28"/>
    <w:rsid w:val="00741681"/>
    <w:rsid w:val="00742A23"/>
    <w:rsid w:val="00742B45"/>
    <w:rsid w:val="00742D08"/>
    <w:rsid w:val="00744C8A"/>
    <w:rsid w:val="0074572C"/>
    <w:rsid w:val="00746268"/>
    <w:rsid w:val="007462B8"/>
    <w:rsid w:val="007464E6"/>
    <w:rsid w:val="007464FA"/>
    <w:rsid w:val="00746A23"/>
    <w:rsid w:val="00747F82"/>
    <w:rsid w:val="0075140B"/>
    <w:rsid w:val="00752589"/>
    <w:rsid w:val="007527E1"/>
    <w:rsid w:val="0075299C"/>
    <w:rsid w:val="007539B4"/>
    <w:rsid w:val="00755DAB"/>
    <w:rsid w:val="00761165"/>
    <w:rsid w:val="00761416"/>
    <w:rsid w:val="00761AF7"/>
    <w:rsid w:val="00761F72"/>
    <w:rsid w:val="007640A9"/>
    <w:rsid w:val="00765643"/>
    <w:rsid w:val="00766295"/>
    <w:rsid w:val="00766E41"/>
    <w:rsid w:val="00766F26"/>
    <w:rsid w:val="00767091"/>
    <w:rsid w:val="00770070"/>
    <w:rsid w:val="0077083D"/>
    <w:rsid w:val="0077182E"/>
    <w:rsid w:val="0077220B"/>
    <w:rsid w:val="00772580"/>
    <w:rsid w:val="0077263C"/>
    <w:rsid w:val="00772BEC"/>
    <w:rsid w:val="0077352C"/>
    <w:rsid w:val="00773843"/>
    <w:rsid w:val="00773CC6"/>
    <w:rsid w:val="00777BE8"/>
    <w:rsid w:val="007809EF"/>
    <w:rsid w:val="00780DC3"/>
    <w:rsid w:val="00781821"/>
    <w:rsid w:val="00781C05"/>
    <w:rsid w:val="0078258F"/>
    <w:rsid w:val="00782920"/>
    <w:rsid w:val="007840D7"/>
    <w:rsid w:val="00784710"/>
    <w:rsid w:val="00785332"/>
    <w:rsid w:val="00785730"/>
    <w:rsid w:val="00785D44"/>
    <w:rsid w:val="00786D9D"/>
    <w:rsid w:val="0078768F"/>
    <w:rsid w:val="0078781E"/>
    <w:rsid w:val="00791D40"/>
    <w:rsid w:val="0079305D"/>
    <w:rsid w:val="0079333E"/>
    <w:rsid w:val="00793615"/>
    <w:rsid w:val="00793CED"/>
    <w:rsid w:val="007956E1"/>
    <w:rsid w:val="0079736E"/>
    <w:rsid w:val="0079771B"/>
    <w:rsid w:val="0079790B"/>
    <w:rsid w:val="007A089C"/>
    <w:rsid w:val="007A188D"/>
    <w:rsid w:val="007A1BDB"/>
    <w:rsid w:val="007A1C04"/>
    <w:rsid w:val="007A2A2B"/>
    <w:rsid w:val="007A2CCD"/>
    <w:rsid w:val="007A30C4"/>
    <w:rsid w:val="007A43F2"/>
    <w:rsid w:val="007A555D"/>
    <w:rsid w:val="007A5E2F"/>
    <w:rsid w:val="007A6F44"/>
    <w:rsid w:val="007A7776"/>
    <w:rsid w:val="007B0702"/>
    <w:rsid w:val="007B14EC"/>
    <w:rsid w:val="007B1883"/>
    <w:rsid w:val="007B1B4F"/>
    <w:rsid w:val="007B2C36"/>
    <w:rsid w:val="007B3036"/>
    <w:rsid w:val="007B43BF"/>
    <w:rsid w:val="007B5F05"/>
    <w:rsid w:val="007B6476"/>
    <w:rsid w:val="007B6817"/>
    <w:rsid w:val="007B77F7"/>
    <w:rsid w:val="007B7D74"/>
    <w:rsid w:val="007C04BB"/>
    <w:rsid w:val="007C1168"/>
    <w:rsid w:val="007C1906"/>
    <w:rsid w:val="007C2420"/>
    <w:rsid w:val="007C36E7"/>
    <w:rsid w:val="007C3B57"/>
    <w:rsid w:val="007C5390"/>
    <w:rsid w:val="007C59B6"/>
    <w:rsid w:val="007C6AD6"/>
    <w:rsid w:val="007C6C47"/>
    <w:rsid w:val="007C6C5F"/>
    <w:rsid w:val="007C7B96"/>
    <w:rsid w:val="007D0187"/>
    <w:rsid w:val="007D1698"/>
    <w:rsid w:val="007D2745"/>
    <w:rsid w:val="007D45CE"/>
    <w:rsid w:val="007D521A"/>
    <w:rsid w:val="007D562C"/>
    <w:rsid w:val="007D58D9"/>
    <w:rsid w:val="007D5D3A"/>
    <w:rsid w:val="007D6B0A"/>
    <w:rsid w:val="007E0006"/>
    <w:rsid w:val="007E0216"/>
    <w:rsid w:val="007E02A8"/>
    <w:rsid w:val="007E2348"/>
    <w:rsid w:val="007E2860"/>
    <w:rsid w:val="007E29EB"/>
    <w:rsid w:val="007E3170"/>
    <w:rsid w:val="007E31EE"/>
    <w:rsid w:val="007E3CC4"/>
    <w:rsid w:val="007E4736"/>
    <w:rsid w:val="007E4DAD"/>
    <w:rsid w:val="007E4FDF"/>
    <w:rsid w:val="007E5B25"/>
    <w:rsid w:val="007E73B1"/>
    <w:rsid w:val="007E7400"/>
    <w:rsid w:val="007F0827"/>
    <w:rsid w:val="007F2BD6"/>
    <w:rsid w:val="007F2F2A"/>
    <w:rsid w:val="007F413B"/>
    <w:rsid w:val="007F4D5F"/>
    <w:rsid w:val="007F6FB9"/>
    <w:rsid w:val="007F730E"/>
    <w:rsid w:val="007F75DE"/>
    <w:rsid w:val="008011B7"/>
    <w:rsid w:val="008017F7"/>
    <w:rsid w:val="00801E70"/>
    <w:rsid w:val="00802D1E"/>
    <w:rsid w:val="00802DA6"/>
    <w:rsid w:val="008032D1"/>
    <w:rsid w:val="00803E3E"/>
    <w:rsid w:val="0080437A"/>
    <w:rsid w:val="00804484"/>
    <w:rsid w:val="00804691"/>
    <w:rsid w:val="00804A76"/>
    <w:rsid w:val="00805BA4"/>
    <w:rsid w:val="0080623D"/>
    <w:rsid w:val="00806AE9"/>
    <w:rsid w:val="00806AEF"/>
    <w:rsid w:val="00807280"/>
    <w:rsid w:val="00807D8F"/>
    <w:rsid w:val="008101BC"/>
    <w:rsid w:val="00810D3D"/>
    <w:rsid w:val="00810FD1"/>
    <w:rsid w:val="008121F4"/>
    <w:rsid w:val="00812986"/>
    <w:rsid w:val="00814930"/>
    <w:rsid w:val="00814A5B"/>
    <w:rsid w:val="00814DC5"/>
    <w:rsid w:val="00815130"/>
    <w:rsid w:val="00815C4B"/>
    <w:rsid w:val="00816129"/>
    <w:rsid w:val="00816FF1"/>
    <w:rsid w:val="0081744A"/>
    <w:rsid w:val="00817747"/>
    <w:rsid w:val="00817C61"/>
    <w:rsid w:val="008201A7"/>
    <w:rsid w:val="00822B12"/>
    <w:rsid w:val="00822DEF"/>
    <w:rsid w:val="00823132"/>
    <w:rsid w:val="00825621"/>
    <w:rsid w:val="00825CCB"/>
    <w:rsid w:val="00825D04"/>
    <w:rsid w:val="00826136"/>
    <w:rsid w:val="00827CAA"/>
    <w:rsid w:val="0083070E"/>
    <w:rsid w:val="00830A68"/>
    <w:rsid w:val="0083176E"/>
    <w:rsid w:val="008325C7"/>
    <w:rsid w:val="00832DE9"/>
    <w:rsid w:val="0083385D"/>
    <w:rsid w:val="00833922"/>
    <w:rsid w:val="00833ADC"/>
    <w:rsid w:val="00834B4C"/>
    <w:rsid w:val="00834C6B"/>
    <w:rsid w:val="00834CB5"/>
    <w:rsid w:val="0083537F"/>
    <w:rsid w:val="008353FC"/>
    <w:rsid w:val="00836F82"/>
    <w:rsid w:val="00837132"/>
    <w:rsid w:val="00837D8D"/>
    <w:rsid w:val="00840950"/>
    <w:rsid w:val="00843D37"/>
    <w:rsid w:val="00844CAB"/>
    <w:rsid w:val="0084507B"/>
    <w:rsid w:val="0084512B"/>
    <w:rsid w:val="0084554B"/>
    <w:rsid w:val="008456CD"/>
    <w:rsid w:val="008463C5"/>
    <w:rsid w:val="0084647B"/>
    <w:rsid w:val="008507C6"/>
    <w:rsid w:val="00850F34"/>
    <w:rsid w:val="0085105B"/>
    <w:rsid w:val="00854F02"/>
    <w:rsid w:val="00854FD7"/>
    <w:rsid w:val="008552DA"/>
    <w:rsid w:val="00855A74"/>
    <w:rsid w:val="00856A7B"/>
    <w:rsid w:val="008577FF"/>
    <w:rsid w:val="00860401"/>
    <w:rsid w:val="0086341E"/>
    <w:rsid w:val="008645FA"/>
    <w:rsid w:val="00864782"/>
    <w:rsid w:val="008649DF"/>
    <w:rsid w:val="00864AD7"/>
    <w:rsid w:val="00864C39"/>
    <w:rsid w:val="0086575A"/>
    <w:rsid w:val="00865C8C"/>
    <w:rsid w:val="00866495"/>
    <w:rsid w:val="00866900"/>
    <w:rsid w:val="00866B2E"/>
    <w:rsid w:val="00866BE9"/>
    <w:rsid w:val="00866CA6"/>
    <w:rsid w:val="00866E51"/>
    <w:rsid w:val="00867417"/>
    <w:rsid w:val="008705DF"/>
    <w:rsid w:val="0087145C"/>
    <w:rsid w:val="00871A60"/>
    <w:rsid w:val="00871B83"/>
    <w:rsid w:val="00873B88"/>
    <w:rsid w:val="008742BD"/>
    <w:rsid w:val="008757EB"/>
    <w:rsid w:val="00876279"/>
    <w:rsid w:val="008829F8"/>
    <w:rsid w:val="00882D51"/>
    <w:rsid w:val="00884491"/>
    <w:rsid w:val="0088481E"/>
    <w:rsid w:val="008872F6"/>
    <w:rsid w:val="00890E64"/>
    <w:rsid w:val="00890EB1"/>
    <w:rsid w:val="008917D6"/>
    <w:rsid w:val="00891909"/>
    <w:rsid w:val="00891A96"/>
    <w:rsid w:val="00891EFE"/>
    <w:rsid w:val="0089224E"/>
    <w:rsid w:val="00893363"/>
    <w:rsid w:val="00894C41"/>
    <w:rsid w:val="008957D7"/>
    <w:rsid w:val="00896FC0"/>
    <w:rsid w:val="00897EFD"/>
    <w:rsid w:val="008A077D"/>
    <w:rsid w:val="008A1A31"/>
    <w:rsid w:val="008A1C24"/>
    <w:rsid w:val="008A225E"/>
    <w:rsid w:val="008A2579"/>
    <w:rsid w:val="008A2F39"/>
    <w:rsid w:val="008A329E"/>
    <w:rsid w:val="008A3C81"/>
    <w:rsid w:val="008A6095"/>
    <w:rsid w:val="008A6541"/>
    <w:rsid w:val="008A7D00"/>
    <w:rsid w:val="008B0251"/>
    <w:rsid w:val="008B0904"/>
    <w:rsid w:val="008B0A5C"/>
    <w:rsid w:val="008B2ADD"/>
    <w:rsid w:val="008B3B70"/>
    <w:rsid w:val="008B4551"/>
    <w:rsid w:val="008B47EB"/>
    <w:rsid w:val="008B66F3"/>
    <w:rsid w:val="008B7D59"/>
    <w:rsid w:val="008C01C2"/>
    <w:rsid w:val="008C0DDA"/>
    <w:rsid w:val="008C11C5"/>
    <w:rsid w:val="008C126D"/>
    <w:rsid w:val="008C1678"/>
    <w:rsid w:val="008C19D8"/>
    <w:rsid w:val="008C2CDF"/>
    <w:rsid w:val="008C2F05"/>
    <w:rsid w:val="008C30E1"/>
    <w:rsid w:val="008C37CD"/>
    <w:rsid w:val="008C3B63"/>
    <w:rsid w:val="008C3BD0"/>
    <w:rsid w:val="008C4526"/>
    <w:rsid w:val="008C4697"/>
    <w:rsid w:val="008C46D7"/>
    <w:rsid w:val="008C47BC"/>
    <w:rsid w:val="008C542F"/>
    <w:rsid w:val="008C56E0"/>
    <w:rsid w:val="008C5738"/>
    <w:rsid w:val="008C59BC"/>
    <w:rsid w:val="008C72E1"/>
    <w:rsid w:val="008C7656"/>
    <w:rsid w:val="008C7806"/>
    <w:rsid w:val="008C7C44"/>
    <w:rsid w:val="008D00C3"/>
    <w:rsid w:val="008D0ADC"/>
    <w:rsid w:val="008D0C1D"/>
    <w:rsid w:val="008D0EAA"/>
    <w:rsid w:val="008D1549"/>
    <w:rsid w:val="008D175D"/>
    <w:rsid w:val="008D19B0"/>
    <w:rsid w:val="008D1C73"/>
    <w:rsid w:val="008D27DE"/>
    <w:rsid w:val="008D2BD0"/>
    <w:rsid w:val="008D4360"/>
    <w:rsid w:val="008D45AA"/>
    <w:rsid w:val="008D69AA"/>
    <w:rsid w:val="008D6FE9"/>
    <w:rsid w:val="008D769D"/>
    <w:rsid w:val="008E2661"/>
    <w:rsid w:val="008E3595"/>
    <w:rsid w:val="008E38C4"/>
    <w:rsid w:val="008E4B81"/>
    <w:rsid w:val="008E5B77"/>
    <w:rsid w:val="008F007D"/>
    <w:rsid w:val="008F0165"/>
    <w:rsid w:val="008F09D2"/>
    <w:rsid w:val="008F108B"/>
    <w:rsid w:val="008F160E"/>
    <w:rsid w:val="008F1704"/>
    <w:rsid w:val="008F1CB6"/>
    <w:rsid w:val="008F27E2"/>
    <w:rsid w:val="008F3E0B"/>
    <w:rsid w:val="008F4A5A"/>
    <w:rsid w:val="008F4BC9"/>
    <w:rsid w:val="008F4F1E"/>
    <w:rsid w:val="008F5B85"/>
    <w:rsid w:val="008F71CE"/>
    <w:rsid w:val="00900C84"/>
    <w:rsid w:val="0090119C"/>
    <w:rsid w:val="00901296"/>
    <w:rsid w:val="00902373"/>
    <w:rsid w:val="009023CC"/>
    <w:rsid w:val="00903193"/>
    <w:rsid w:val="00903AEF"/>
    <w:rsid w:val="00905D16"/>
    <w:rsid w:val="00907512"/>
    <w:rsid w:val="00907E22"/>
    <w:rsid w:val="009102E1"/>
    <w:rsid w:val="009137A4"/>
    <w:rsid w:val="00914B42"/>
    <w:rsid w:val="00915CF7"/>
    <w:rsid w:val="00917324"/>
    <w:rsid w:val="00917DEC"/>
    <w:rsid w:val="00920572"/>
    <w:rsid w:val="009207A5"/>
    <w:rsid w:val="0092192C"/>
    <w:rsid w:val="009224C7"/>
    <w:rsid w:val="009228B2"/>
    <w:rsid w:val="00923445"/>
    <w:rsid w:val="00923500"/>
    <w:rsid w:val="00923991"/>
    <w:rsid w:val="00923A15"/>
    <w:rsid w:val="00923D63"/>
    <w:rsid w:val="009242FA"/>
    <w:rsid w:val="0092460F"/>
    <w:rsid w:val="0092482F"/>
    <w:rsid w:val="00924F0B"/>
    <w:rsid w:val="00926CCD"/>
    <w:rsid w:val="00927878"/>
    <w:rsid w:val="00927A87"/>
    <w:rsid w:val="00930232"/>
    <w:rsid w:val="0093061F"/>
    <w:rsid w:val="00930F43"/>
    <w:rsid w:val="00930F90"/>
    <w:rsid w:val="00931983"/>
    <w:rsid w:val="009334D1"/>
    <w:rsid w:val="009335DB"/>
    <w:rsid w:val="00933B61"/>
    <w:rsid w:val="0093539B"/>
    <w:rsid w:val="009358AB"/>
    <w:rsid w:val="00940039"/>
    <w:rsid w:val="0094027F"/>
    <w:rsid w:val="00940BA6"/>
    <w:rsid w:val="00940D02"/>
    <w:rsid w:val="00940DF7"/>
    <w:rsid w:val="009422CF"/>
    <w:rsid w:val="00943AD5"/>
    <w:rsid w:val="00945AB1"/>
    <w:rsid w:val="009465CB"/>
    <w:rsid w:val="00946BE0"/>
    <w:rsid w:val="009472DE"/>
    <w:rsid w:val="0095033A"/>
    <w:rsid w:val="00950519"/>
    <w:rsid w:val="009507DC"/>
    <w:rsid w:val="00950973"/>
    <w:rsid w:val="009521A6"/>
    <w:rsid w:val="00952AC4"/>
    <w:rsid w:val="00953812"/>
    <w:rsid w:val="00953F0F"/>
    <w:rsid w:val="00954398"/>
    <w:rsid w:val="0095550B"/>
    <w:rsid w:val="009557C6"/>
    <w:rsid w:val="00955BDD"/>
    <w:rsid w:val="009571D3"/>
    <w:rsid w:val="00957B7B"/>
    <w:rsid w:val="00960633"/>
    <w:rsid w:val="00960AF3"/>
    <w:rsid w:val="00961740"/>
    <w:rsid w:val="00961B26"/>
    <w:rsid w:val="009620D3"/>
    <w:rsid w:val="0096368B"/>
    <w:rsid w:val="00963BBF"/>
    <w:rsid w:val="00964006"/>
    <w:rsid w:val="00964136"/>
    <w:rsid w:val="009648BC"/>
    <w:rsid w:val="00964AF7"/>
    <w:rsid w:val="00965317"/>
    <w:rsid w:val="009659C9"/>
    <w:rsid w:val="00966804"/>
    <w:rsid w:val="00970A32"/>
    <w:rsid w:val="00971E99"/>
    <w:rsid w:val="00972836"/>
    <w:rsid w:val="00975207"/>
    <w:rsid w:val="00975BEC"/>
    <w:rsid w:val="009764DC"/>
    <w:rsid w:val="009765CD"/>
    <w:rsid w:val="00977616"/>
    <w:rsid w:val="00977E58"/>
    <w:rsid w:val="009800AE"/>
    <w:rsid w:val="00981058"/>
    <w:rsid w:val="009811CD"/>
    <w:rsid w:val="009814E2"/>
    <w:rsid w:val="00981735"/>
    <w:rsid w:val="00982094"/>
    <w:rsid w:val="0098223B"/>
    <w:rsid w:val="009830F2"/>
    <w:rsid w:val="00984100"/>
    <w:rsid w:val="009851BF"/>
    <w:rsid w:val="009856CF"/>
    <w:rsid w:val="00985E17"/>
    <w:rsid w:val="009867BF"/>
    <w:rsid w:val="0098791D"/>
    <w:rsid w:val="00987E0D"/>
    <w:rsid w:val="00990039"/>
    <w:rsid w:val="0099263B"/>
    <w:rsid w:val="00992756"/>
    <w:rsid w:val="00992A67"/>
    <w:rsid w:val="0099365E"/>
    <w:rsid w:val="00993BA1"/>
    <w:rsid w:val="009952E1"/>
    <w:rsid w:val="0099530F"/>
    <w:rsid w:val="00996065"/>
    <w:rsid w:val="009960D8"/>
    <w:rsid w:val="00996901"/>
    <w:rsid w:val="00996EBF"/>
    <w:rsid w:val="009A01B5"/>
    <w:rsid w:val="009A2FD1"/>
    <w:rsid w:val="009A3A79"/>
    <w:rsid w:val="009A484D"/>
    <w:rsid w:val="009A4C37"/>
    <w:rsid w:val="009A5A0A"/>
    <w:rsid w:val="009A6535"/>
    <w:rsid w:val="009A6590"/>
    <w:rsid w:val="009A65C9"/>
    <w:rsid w:val="009A6758"/>
    <w:rsid w:val="009A6B53"/>
    <w:rsid w:val="009B0E6C"/>
    <w:rsid w:val="009B1419"/>
    <w:rsid w:val="009B1E77"/>
    <w:rsid w:val="009B20EE"/>
    <w:rsid w:val="009B332C"/>
    <w:rsid w:val="009B367C"/>
    <w:rsid w:val="009B3A45"/>
    <w:rsid w:val="009B4240"/>
    <w:rsid w:val="009B5894"/>
    <w:rsid w:val="009B74C2"/>
    <w:rsid w:val="009B7EB6"/>
    <w:rsid w:val="009C01A0"/>
    <w:rsid w:val="009C0272"/>
    <w:rsid w:val="009C076B"/>
    <w:rsid w:val="009C128B"/>
    <w:rsid w:val="009C1538"/>
    <w:rsid w:val="009C1557"/>
    <w:rsid w:val="009C1CDD"/>
    <w:rsid w:val="009C38BC"/>
    <w:rsid w:val="009C38CB"/>
    <w:rsid w:val="009C3C09"/>
    <w:rsid w:val="009C42A0"/>
    <w:rsid w:val="009C4889"/>
    <w:rsid w:val="009C48DA"/>
    <w:rsid w:val="009C4FBB"/>
    <w:rsid w:val="009C5DB3"/>
    <w:rsid w:val="009C5F6A"/>
    <w:rsid w:val="009C7301"/>
    <w:rsid w:val="009D1147"/>
    <w:rsid w:val="009D1FB4"/>
    <w:rsid w:val="009D256F"/>
    <w:rsid w:val="009D36F0"/>
    <w:rsid w:val="009D3CCB"/>
    <w:rsid w:val="009D44AB"/>
    <w:rsid w:val="009D52E1"/>
    <w:rsid w:val="009D5BB7"/>
    <w:rsid w:val="009D6E2A"/>
    <w:rsid w:val="009D7B1E"/>
    <w:rsid w:val="009E08EE"/>
    <w:rsid w:val="009E13B3"/>
    <w:rsid w:val="009E1831"/>
    <w:rsid w:val="009E2AA5"/>
    <w:rsid w:val="009E2CBD"/>
    <w:rsid w:val="009E39C3"/>
    <w:rsid w:val="009E496C"/>
    <w:rsid w:val="009E4BDB"/>
    <w:rsid w:val="009E4F16"/>
    <w:rsid w:val="009E6A8A"/>
    <w:rsid w:val="009E6D6B"/>
    <w:rsid w:val="009F11D1"/>
    <w:rsid w:val="009F1F6D"/>
    <w:rsid w:val="009F31C4"/>
    <w:rsid w:val="009F40A6"/>
    <w:rsid w:val="009F4659"/>
    <w:rsid w:val="009F46BF"/>
    <w:rsid w:val="009F56EB"/>
    <w:rsid w:val="009F6AEC"/>
    <w:rsid w:val="00A00E40"/>
    <w:rsid w:val="00A01969"/>
    <w:rsid w:val="00A021A4"/>
    <w:rsid w:val="00A023F2"/>
    <w:rsid w:val="00A025E6"/>
    <w:rsid w:val="00A02EA6"/>
    <w:rsid w:val="00A03A39"/>
    <w:rsid w:val="00A03EB7"/>
    <w:rsid w:val="00A0586A"/>
    <w:rsid w:val="00A05CAA"/>
    <w:rsid w:val="00A07B84"/>
    <w:rsid w:val="00A10BE0"/>
    <w:rsid w:val="00A1114A"/>
    <w:rsid w:val="00A111F0"/>
    <w:rsid w:val="00A113B6"/>
    <w:rsid w:val="00A1332C"/>
    <w:rsid w:val="00A13372"/>
    <w:rsid w:val="00A13CD0"/>
    <w:rsid w:val="00A13FFB"/>
    <w:rsid w:val="00A16BC6"/>
    <w:rsid w:val="00A1760D"/>
    <w:rsid w:val="00A17A9A"/>
    <w:rsid w:val="00A2084F"/>
    <w:rsid w:val="00A2152C"/>
    <w:rsid w:val="00A21968"/>
    <w:rsid w:val="00A24BE7"/>
    <w:rsid w:val="00A24FD5"/>
    <w:rsid w:val="00A25AEC"/>
    <w:rsid w:val="00A25D6E"/>
    <w:rsid w:val="00A30ADA"/>
    <w:rsid w:val="00A311B6"/>
    <w:rsid w:val="00A31323"/>
    <w:rsid w:val="00A33C48"/>
    <w:rsid w:val="00A33EB6"/>
    <w:rsid w:val="00A34292"/>
    <w:rsid w:val="00A35281"/>
    <w:rsid w:val="00A3576B"/>
    <w:rsid w:val="00A360CB"/>
    <w:rsid w:val="00A364E4"/>
    <w:rsid w:val="00A36D1B"/>
    <w:rsid w:val="00A36EA1"/>
    <w:rsid w:val="00A37256"/>
    <w:rsid w:val="00A403A5"/>
    <w:rsid w:val="00A40B2A"/>
    <w:rsid w:val="00A40E45"/>
    <w:rsid w:val="00A41A20"/>
    <w:rsid w:val="00A41A95"/>
    <w:rsid w:val="00A4210F"/>
    <w:rsid w:val="00A42F77"/>
    <w:rsid w:val="00A44079"/>
    <w:rsid w:val="00A44D2E"/>
    <w:rsid w:val="00A45696"/>
    <w:rsid w:val="00A46649"/>
    <w:rsid w:val="00A4745D"/>
    <w:rsid w:val="00A47615"/>
    <w:rsid w:val="00A47735"/>
    <w:rsid w:val="00A50A5E"/>
    <w:rsid w:val="00A5199D"/>
    <w:rsid w:val="00A52133"/>
    <w:rsid w:val="00A522E8"/>
    <w:rsid w:val="00A525D2"/>
    <w:rsid w:val="00A52C2D"/>
    <w:rsid w:val="00A539B2"/>
    <w:rsid w:val="00A54DA1"/>
    <w:rsid w:val="00A55199"/>
    <w:rsid w:val="00A5520A"/>
    <w:rsid w:val="00A55265"/>
    <w:rsid w:val="00A55DEB"/>
    <w:rsid w:val="00A56623"/>
    <w:rsid w:val="00A5694B"/>
    <w:rsid w:val="00A57282"/>
    <w:rsid w:val="00A57495"/>
    <w:rsid w:val="00A577AA"/>
    <w:rsid w:val="00A5793A"/>
    <w:rsid w:val="00A60740"/>
    <w:rsid w:val="00A60EE7"/>
    <w:rsid w:val="00A62B96"/>
    <w:rsid w:val="00A6303E"/>
    <w:rsid w:val="00A6356F"/>
    <w:rsid w:val="00A64797"/>
    <w:rsid w:val="00A6519E"/>
    <w:rsid w:val="00A65839"/>
    <w:rsid w:val="00A7043D"/>
    <w:rsid w:val="00A705C5"/>
    <w:rsid w:val="00A713F9"/>
    <w:rsid w:val="00A71766"/>
    <w:rsid w:val="00A71BCC"/>
    <w:rsid w:val="00A71D41"/>
    <w:rsid w:val="00A721B0"/>
    <w:rsid w:val="00A72DBC"/>
    <w:rsid w:val="00A73865"/>
    <w:rsid w:val="00A749ED"/>
    <w:rsid w:val="00A767A8"/>
    <w:rsid w:val="00A806E6"/>
    <w:rsid w:val="00A80C58"/>
    <w:rsid w:val="00A80E7B"/>
    <w:rsid w:val="00A82E52"/>
    <w:rsid w:val="00A83272"/>
    <w:rsid w:val="00A84C2B"/>
    <w:rsid w:val="00A84C6A"/>
    <w:rsid w:val="00A84CDC"/>
    <w:rsid w:val="00A861D3"/>
    <w:rsid w:val="00A864B2"/>
    <w:rsid w:val="00A86734"/>
    <w:rsid w:val="00A867A1"/>
    <w:rsid w:val="00A9366D"/>
    <w:rsid w:val="00A936C9"/>
    <w:rsid w:val="00A93DA5"/>
    <w:rsid w:val="00A94832"/>
    <w:rsid w:val="00A95149"/>
    <w:rsid w:val="00A95778"/>
    <w:rsid w:val="00A95F5A"/>
    <w:rsid w:val="00A96B6E"/>
    <w:rsid w:val="00A96D82"/>
    <w:rsid w:val="00A97B85"/>
    <w:rsid w:val="00A97ED6"/>
    <w:rsid w:val="00AA0AFA"/>
    <w:rsid w:val="00AA1BC9"/>
    <w:rsid w:val="00AA1D1F"/>
    <w:rsid w:val="00AA1E82"/>
    <w:rsid w:val="00AA3117"/>
    <w:rsid w:val="00AA32CC"/>
    <w:rsid w:val="00AA32D1"/>
    <w:rsid w:val="00AA3779"/>
    <w:rsid w:val="00AA3A89"/>
    <w:rsid w:val="00AA3B7E"/>
    <w:rsid w:val="00AA4D60"/>
    <w:rsid w:val="00AA5221"/>
    <w:rsid w:val="00AA5330"/>
    <w:rsid w:val="00AA5D46"/>
    <w:rsid w:val="00AA6540"/>
    <w:rsid w:val="00AA7C90"/>
    <w:rsid w:val="00AB012A"/>
    <w:rsid w:val="00AB1B73"/>
    <w:rsid w:val="00AB2352"/>
    <w:rsid w:val="00AB32FF"/>
    <w:rsid w:val="00AB44FD"/>
    <w:rsid w:val="00AB5BC9"/>
    <w:rsid w:val="00AB633A"/>
    <w:rsid w:val="00AB6CC1"/>
    <w:rsid w:val="00AB6F21"/>
    <w:rsid w:val="00AB711E"/>
    <w:rsid w:val="00AC0DB5"/>
    <w:rsid w:val="00AC18D1"/>
    <w:rsid w:val="00AC2B2C"/>
    <w:rsid w:val="00AC321C"/>
    <w:rsid w:val="00AC36B9"/>
    <w:rsid w:val="00AC4189"/>
    <w:rsid w:val="00AC5456"/>
    <w:rsid w:val="00AC6108"/>
    <w:rsid w:val="00AC6770"/>
    <w:rsid w:val="00AC6C37"/>
    <w:rsid w:val="00AC7513"/>
    <w:rsid w:val="00AD09FE"/>
    <w:rsid w:val="00AD146A"/>
    <w:rsid w:val="00AD180C"/>
    <w:rsid w:val="00AD19C0"/>
    <w:rsid w:val="00AD2285"/>
    <w:rsid w:val="00AD23F3"/>
    <w:rsid w:val="00AD3270"/>
    <w:rsid w:val="00AD3E2C"/>
    <w:rsid w:val="00AD4531"/>
    <w:rsid w:val="00AD73FA"/>
    <w:rsid w:val="00AD74D6"/>
    <w:rsid w:val="00AD7BB7"/>
    <w:rsid w:val="00AE1994"/>
    <w:rsid w:val="00AE225E"/>
    <w:rsid w:val="00AE3885"/>
    <w:rsid w:val="00AE47EB"/>
    <w:rsid w:val="00AE605D"/>
    <w:rsid w:val="00AE75E6"/>
    <w:rsid w:val="00AF0264"/>
    <w:rsid w:val="00AF16ED"/>
    <w:rsid w:val="00AF1844"/>
    <w:rsid w:val="00AF29DA"/>
    <w:rsid w:val="00AF3222"/>
    <w:rsid w:val="00AF4530"/>
    <w:rsid w:val="00AF67C2"/>
    <w:rsid w:val="00AF68BA"/>
    <w:rsid w:val="00AF6E68"/>
    <w:rsid w:val="00AF7204"/>
    <w:rsid w:val="00AF7FD9"/>
    <w:rsid w:val="00B00F8B"/>
    <w:rsid w:val="00B014BD"/>
    <w:rsid w:val="00B01804"/>
    <w:rsid w:val="00B0290B"/>
    <w:rsid w:val="00B02D59"/>
    <w:rsid w:val="00B03C33"/>
    <w:rsid w:val="00B041B6"/>
    <w:rsid w:val="00B04320"/>
    <w:rsid w:val="00B04E92"/>
    <w:rsid w:val="00B0579B"/>
    <w:rsid w:val="00B07159"/>
    <w:rsid w:val="00B115C4"/>
    <w:rsid w:val="00B11A03"/>
    <w:rsid w:val="00B149F1"/>
    <w:rsid w:val="00B151E2"/>
    <w:rsid w:val="00B16869"/>
    <w:rsid w:val="00B16C47"/>
    <w:rsid w:val="00B16D45"/>
    <w:rsid w:val="00B17F4A"/>
    <w:rsid w:val="00B21041"/>
    <w:rsid w:val="00B21EB8"/>
    <w:rsid w:val="00B2618A"/>
    <w:rsid w:val="00B26B8A"/>
    <w:rsid w:val="00B3036F"/>
    <w:rsid w:val="00B3272E"/>
    <w:rsid w:val="00B32FB1"/>
    <w:rsid w:val="00B336B2"/>
    <w:rsid w:val="00B336EC"/>
    <w:rsid w:val="00B336FA"/>
    <w:rsid w:val="00B3374A"/>
    <w:rsid w:val="00B33AFD"/>
    <w:rsid w:val="00B34054"/>
    <w:rsid w:val="00B346EE"/>
    <w:rsid w:val="00B347C0"/>
    <w:rsid w:val="00B35BB7"/>
    <w:rsid w:val="00B36F5F"/>
    <w:rsid w:val="00B37E6F"/>
    <w:rsid w:val="00B409F5"/>
    <w:rsid w:val="00B41977"/>
    <w:rsid w:val="00B41B0E"/>
    <w:rsid w:val="00B42AC0"/>
    <w:rsid w:val="00B42C8B"/>
    <w:rsid w:val="00B43589"/>
    <w:rsid w:val="00B44292"/>
    <w:rsid w:val="00B44445"/>
    <w:rsid w:val="00B44D70"/>
    <w:rsid w:val="00B44E30"/>
    <w:rsid w:val="00B451A7"/>
    <w:rsid w:val="00B45858"/>
    <w:rsid w:val="00B459C3"/>
    <w:rsid w:val="00B45C83"/>
    <w:rsid w:val="00B45F43"/>
    <w:rsid w:val="00B46C5C"/>
    <w:rsid w:val="00B46FC7"/>
    <w:rsid w:val="00B4770F"/>
    <w:rsid w:val="00B50510"/>
    <w:rsid w:val="00B506BE"/>
    <w:rsid w:val="00B51A7E"/>
    <w:rsid w:val="00B51B41"/>
    <w:rsid w:val="00B51B80"/>
    <w:rsid w:val="00B521DE"/>
    <w:rsid w:val="00B527A0"/>
    <w:rsid w:val="00B5386B"/>
    <w:rsid w:val="00B53AB2"/>
    <w:rsid w:val="00B53DC4"/>
    <w:rsid w:val="00B55526"/>
    <w:rsid w:val="00B55E8D"/>
    <w:rsid w:val="00B6059E"/>
    <w:rsid w:val="00B60739"/>
    <w:rsid w:val="00B62926"/>
    <w:rsid w:val="00B64127"/>
    <w:rsid w:val="00B64F6A"/>
    <w:rsid w:val="00B656B0"/>
    <w:rsid w:val="00B66314"/>
    <w:rsid w:val="00B667F6"/>
    <w:rsid w:val="00B679EB"/>
    <w:rsid w:val="00B70C4F"/>
    <w:rsid w:val="00B70DAF"/>
    <w:rsid w:val="00B71BB7"/>
    <w:rsid w:val="00B72EBB"/>
    <w:rsid w:val="00B7324C"/>
    <w:rsid w:val="00B74D61"/>
    <w:rsid w:val="00B753A8"/>
    <w:rsid w:val="00B7589D"/>
    <w:rsid w:val="00B7632A"/>
    <w:rsid w:val="00B77516"/>
    <w:rsid w:val="00B77C40"/>
    <w:rsid w:val="00B81FD8"/>
    <w:rsid w:val="00B821C9"/>
    <w:rsid w:val="00B831BF"/>
    <w:rsid w:val="00B83AA7"/>
    <w:rsid w:val="00B850AD"/>
    <w:rsid w:val="00B861C8"/>
    <w:rsid w:val="00B8672B"/>
    <w:rsid w:val="00B87DDA"/>
    <w:rsid w:val="00B9164D"/>
    <w:rsid w:val="00B918BA"/>
    <w:rsid w:val="00B922C9"/>
    <w:rsid w:val="00B92561"/>
    <w:rsid w:val="00B925B0"/>
    <w:rsid w:val="00B94AF5"/>
    <w:rsid w:val="00B950E8"/>
    <w:rsid w:val="00B9533F"/>
    <w:rsid w:val="00B9644F"/>
    <w:rsid w:val="00B96506"/>
    <w:rsid w:val="00B9681D"/>
    <w:rsid w:val="00BA0003"/>
    <w:rsid w:val="00BA0479"/>
    <w:rsid w:val="00BA0966"/>
    <w:rsid w:val="00BA14AB"/>
    <w:rsid w:val="00BA1652"/>
    <w:rsid w:val="00BA1FAA"/>
    <w:rsid w:val="00BA2D7B"/>
    <w:rsid w:val="00BA3E1B"/>
    <w:rsid w:val="00BA4C0D"/>
    <w:rsid w:val="00BA6754"/>
    <w:rsid w:val="00BA67AF"/>
    <w:rsid w:val="00BA69EF"/>
    <w:rsid w:val="00BA79EE"/>
    <w:rsid w:val="00BB0ED6"/>
    <w:rsid w:val="00BB10BB"/>
    <w:rsid w:val="00BB262E"/>
    <w:rsid w:val="00BB269E"/>
    <w:rsid w:val="00BB3752"/>
    <w:rsid w:val="00BB3D67"/>
    <w:rsid w:val="00BB4033"/>
    <w:rsid w:val="00BB4436"/>
    <w:rsid w:val="00BB4EFE"/>
    <w:rsid w:val="00BB54E7"/>
    <w:rsid w:val="00BB7BA7"/>
    <w:rsid w:val="00BC00D7"/>
    <w:rsid w:val="00BC04B9"/>
    <w:rsid w:val="00BC0E2D"/>
    <w:rsid w:val="00BC0FE1"/>
    <w:rsid w:val="00BC14CD"/>
    <w:rsid w:val="00BC1734"/>
    <w:rsid w:val="00BC1C69"/>
    <w:rsid w:val="00BC2C7B"/>
    <w:rsid w:val="00BC2C7F"/>
    <w:rsid w:val="00BC2FCE"/>
    <w:rsid w:val="00BC344D"/>
    <w:rsid w:val="00BC35CA"/>
    <w:rsid w:val="00BC3C2C"/>
    <w:rsid w:val="00BC52C5"/>
    <w:rsid w:val="00BC54CB"/>
    <w:rsid w:val="00BC582E"/>
    <w:rsid w:val="00BC5934"/>
    <w:rsid w:val="00BC6E90"/>
    <w:rsid w:val="00BC6EB7"/>
    <w:rsid w:val="00BC7049"/>
    <w:rsid w:val="00BC72D4"/>
    <w:rsid w:val="00BC7AE1"/>
    <w:rsid w:val="00BC7D0C"/>
    <w:rsid w:val="00BD0A46"/>
    <w:rsid w:val="00BD112B"/>
    <w:rsid w:val="00BD11EA"/>
    <w:rsid w:val="00BD19E5"/>
    <w:rsid w:val="00BD2227"/>
    <w:rsid w:val="00BD2DBC"/>
    <w:rsid w:val="00BD3AFF"/>
    <w:rsid w:val="00BD47F2"/>
    <w:rsid w:val="00BD5DCE"/>
    <w:rsid w:val="00BD60C6"/>
    <w:rsid w:val="00BD744F"/>
    <w:rsid w:val="00BE0350"/>
    <w:rsid w:val="00BE18DD"/>
    <w:rsid w:val="00BE1D06"/>
    <w:rsid w:val="00BE1EA2"/>
    <w:rsid w:val="00BE2BBB"/>
    <w:rsid w:val="00BE31A0"/>
    <w:rsid w:val="00BE3207"/>
    <w:rsid w:val="00BE3E88"/>
    <w:rsid w:val="00BE44DD"/>
    <w:rsid w:val="00BE58EB"/>
    <w:rsid w:val="00BE7480"/>
    <w:rsid w:val="00BF01C2"/>
    <w:rsid w:val="00BF0FD6"/>
    <w:rsid w:val="00BF19C7"/>
    <w:rsid w:val="00BF2F6A"/>
    <w:rsid w:val="00BF323A"/>
    <w:rsid w:val="00BF3F34"/>
    <w:rsid w:val="00BF42A8"/>
    <w:rsid w:val="00BF4411"/>
    <w:rsid w:val="00BF4448"/>
    <w:rsid w:val="00BF47BC"/>
    <w:rsid w:val="00BF490A"/>
    <w:rsid w:val="00BF6B29"/>
    <w:rsid w:val="00BF7298"/>
    <w:rsid w:val="00BF74BC"/>
    <w:rsid w:val="00BF7605"/>
    <w:rsid w:val="00BF7C2C"/>
    <w:rsid w:val="00C006FF"/>
    <w:rsid w:val="00C0252E"/>
    <w:rsid w:val="00C02DFB"/>
    <w:rsid w:val="00C033DB"/>
    <w:rsid w:val="00C0362B"/>
    <w:rsid w:val="00C03668"/>
    <w:rsid w:val="00C03C69"/>
    <w:rsid w:val="00C03F02"/>
    <w:rsid w:val="00C04047"/>
    <w:rsid w:val="00C0415A"/>
    <w:rsid w:val="00C046B1"/>
    <w:rsid w:val="00C04894"/>
    <w:rsid w:val="00C04A9F"/>
    <w:rsid w:val="00C04AC8"/>
    <w:rsid w:val="00C04F86"/>
    <w:rsid w:val="00C050C3"/>
    <w:rsid w:val="00C0587A"/>
    <w:rsid w:val="00C06170"/>
    <w:rsid w:val="00C0737E"/>
    <w:rsid w:val="00C075FE"/>
    <w:rsid w:val="00C07868"/>
    <w:rsid w:val="00C10879"/>
    <w:rsid w:val="00C126C3"/>
    <w:rsid w:val="00C126D6"/>
    <w:rsid w:val="00C13756"/>
    <w:rsid w:val="00C13AE4"/>
    <w:rsid w:val="00C14346"/>
    <w:rsid w:val="00C14A07"/>
    <w:rsid w:val="00C154ED"/>
    <w:rsid w:val="00C15753"/>
    <w:rsid w:val="00C15783"/>
    <w:rsid w:val="00C15F81"/>
    <w:rsid w:val="00C16636"/>
    <w:rsid w:val="00C16C7D"/>
    <w:rsid w:val="00C16CBA"/>
    <w:rsid w:val="00C16E33"/>
    <w:rsid w:val="00C17644"/>
    <w:rsid w:val="00C20770"/>
    <w:rsid w:val="00C20ACD"/>
    <w:rsid w:val="00C21662"/>
    <w:rsid w:val="00C22C1C"/>
    <w:rsid w:val="00C2350D"/>
    <w:rsid w:val="00C2410F"/>
    <w:rsid w:val="00C26928"/>
    <w:rsid w:val="00C26B51"/>
    <w:rsid w:val="00C2785B"/>
    <w:rsid w:val="00C3028E"/>
    <w:rsid w:val="00C3149A"/>
    <w:rsid w:val="00C31993"/>
    <w:rsid w:val="00C33084"/>
    <w:rsid w:val="00C34461"/>
    <w:rsid w:val="00C34F55"/>
    <w:rsid w:val="00C35D5A"/>
    <w:rsid w:val="00C365A6"/>
    <w:rsid w:val="00C36D87"/>
    <w:rsid w:val="00C37D76"/>
    <w:rsid w:val="00C4031A"/>
    <w:rsid w:val="00C4199A"/>
    <w:rsid w:val="00C41A6F"/>
    <w:rsid w:val="00C4265D"/>
    <w:rsid w:val="00C432ED"/>
    <w:rsid w:val="00C43EB3"/>
    <w:rsid w:val="00C43F98"/>
    <w:rsid w:val="00C4429B"/>
    <w:rsid w:val="00C44494"/>
    <w:rsid w:val="00C45FC8"/>
    <w:rsid w:val="00C46D72"/>
    <w:rsid w:val="00C46EAA"/>
    <w:rsid w:val="00C476EB"/>
    <w:rsid w:val="00C47A72"/>
    <w:rsid w:val="00C516A9"/>
    <w:rsid w:val="00C51BA7"/>
    <w:rsid w:val="00C51D9A"/>
    <w:rsid w:val="00C521F3"/>
    <w:rsid w:val="00C5368B"/>
    <w:rsid w:val="00C54090"/>
    <w:rsid w:val="00C54710"/>
    <w:rsid w:val="00C56971"/>
    <w:rsid w:val="00C56EF4"/>
    <w:rsid w:val="00C57383"/>
    <w:rsid w:val="00C57DB7"/>
    <w:rsid w:val="00C618BF"/>
    <w:rsid w:val="00C61A07"/>
    <w:rsid w:val="00C61C52"/>
    <w:rsid w:val="00C62074"/>
    <w:rsid w:val="00C6263A"/>
    <w:rsid w:val="00C629A4"/>
    <w:rsid w:val="00C62B13"/>
    <w:rsid w:val="00C62F42"/>
    <w:rsid w:val="00C63E25"/>
    <w:rsid w:val="00C64236"/>
    <w:rsid w:val="00C64C8C"/>
    <w:rsid w:val="00C71EBF"/>
    <w:rsid w:val="00C723A9"/>
    <w:rsid w:val="00C72ACC"/>
    <w:rsid w:val="00C7345F"/>
    <w:rsid w:val="00C735C4"/>
    <w:rsid w:val="00C738C5"/>
    <w:rsid w:val="00C73B44"/>
    <w:rsid w:val="00C76763"/>
    <w:rsid w:val="00C779DB"/>
    <w:rsid w:val="00C77FFA"/>
    <w:rsid w:val="00C8091D"/>
    <w:rsid w:val="00C8382B"/>
    <w:rsid w:val="00C839FA"/>
    <w:rsid w:val="00C841D6"/>
    <w:rsid w:val="00C84DFC"/>
    <w:rsid w:val="00C8509A"/>
    <w:rsid w:val="00C860F9"/>
    <w:rsid w:val="00C87589"/>
    <w:rsid w:val="00C91610"/>
    <w:rsid w:val="00C9359A"/>
    <w:rsid w:val="00C93C35"/>
    <w:rsid w:val="00C95946"/>
    <w:rsid w:val="00C95CC1"/>
    <w:rsid w:val="00C961B4"/>
    <w:rsid w:val="00C97406"/>
    <w:rsid w:val="00CA025C"/>
    <w:rsid w:val="00CA0C91"/>
    <w:rsid w:val="00CA0CB1"/>
    <w:rsid w:val="00CA19C6"/>
    <w:rsid w:val="00CA1DAF"/>
    <w:rsid w:val="00CA266E"/>
    <w:rsid w:val="00CA365A"/>
    <w:rsid w:val="00CA444F"/>
    <w:rsid w:val="00CA4729"/>
    <w:rsid w:val="00CA5CA9"/>
    <w:rsid w:val="00CA5D4D"/>
    <w:rsid w:val="00CA6E53"/>
    <w:rsid w:val="00CA7010"/>
    <w:rsid w:val="00CA70CC"/>
    <w:rsid w:val="00CA7448"/>
    <w:rsid w:val="00CA7EEE"/>
    <w:rsid w:val="00CB0027"/>
    <w:rsid w:val="00CB1915"/>
    <w:rsid w:val="00CB197B"/>
    <w:rsid w:val="00CB1B9D"/>
    <w:rsid w:val="00CB2312"/>
    <w:rsid w:val="00CB25E4"/>
    <w:rsid w:val="00CB2AF4"/>
    <w:rsid w:val="00CB3C7D"/>
    <w:rsid w:val="00CB3FC0"/>
    <w:rsid w:val="00CB4100"/>
    <w:rsid w:val="00CB4418"/>
    <w:rsid w:val="00CB55BF"/>
    <w:rsid w:val="00CB58E0"/>
    <w:rsid w:val="00CB7E21"/>
    <w:rsid w:val="00CC0A46"/>
    <w:rsid w:val="00CC18EB"/>
    <w:rsid w:val="00CC1C02"/>
    <w:rsid w:val="00CC1EEA"/>
    <w:rsid w:val="00CC2709"/>
    <w:rsid w:val="00CC3DAA"/>
    <w:rsid w:val="00CC3F6E"/>
    <w:rsid w:val="00CC5E49"/>
    <w:rsid w:val="00CC61AB"/>
    <w:rsid w:val="00CC6EBA"/>
    <w:rsid w:val="00CC7492"/>
    <w:rsid w:val="00CC76E5"/>
    <w:rsid w:val="00CD0D94"/>
    <w:rsid w:val="00CD2547"/>
    <w:rsid w:val="00CD395E"/>
    <w:rsid w:val="00CD42FC"/>
    <w:rsid w:val="00CD62BC"/>
    <w:rsid w:val="00CD7C65"/>
    <w:rsid w:val="00CD7D6A"/>
    <w:rsid w:val="00CE01DC"/>
    <w:rsid w:val="00CE093B"/>
    <w:rsid w:val="00CE1302"/>
    <w:rsid w:val="00CE2210"/>
    <w:rsid w:val="00CE24C8"/>
    <w:rsid w:val="00CE2A88"/>
    <w:rsid w:val="00CE2DCB"/>
    <w:rsid w:val="00CE4041"/>
    <w:rsid w:val="00CE42F6"/>
    <w:rsid w:val="00CE43F0"/>
    <w:rsid w:val="00CE44EB"/>
    <w:rsid w:val="00CE4E20"/>
    <w:rsid w:val="00CE5091"/>
    <w:rsid w:val="00CE6ECB"/>
    <w:rsid w:val="00CE7B2B"/>
    <w:rsid w:val="00CF03B1"/>
    <w:rsid w:val="00CF0524"/>
    <w:rsid w:val="00CF1610"/>
    <w:rsid w:val="00CF1C35"/>
    <w:rsid w:val="00CF29F0"/>
    <w:rsid w:val="00CF2C36"/>
    <w:rsid w:val="00CF3C41"/>
    <w:rsid w:val="00CF4CD5"/>
    <w:rsid w:val="00CF66AD"/>
    <w:rsid w:val="00CF7110"/>
    <w:rsid w:val="00CF7985"/>
    <w:rsid w:val="00D010F2"/>
    <w:rsid w:val="00D01949"/>
    <w:rsid w:val="00D01C9C"/>
    <w:rsid w:val="00D022CE"/>
    <w:rsid w:val="00D02549"/>
    <w:rsid w:val="00D02BF6"/>
    <w:rsid w:val="00D040AD"/>
    <w:rsid w:val="00D0556D"/>
    <w:rsid w:val="00D05611"/>
    <w:rsid w:val="00D05738"/>
    <w:rsid w:val="00D061C1"/>
    <w:rsid w:val="00D06450"/>
    <w:rsid w:val="00D07A84"/>
    <w:rsid w:val="00D07BD6"/>
    <w:rsid w:val="00D10514"/>
    <w:rsid w:val="00D13EED"/>
    <w:rsid w:val="00D14C07"/>
    <w:rsid w:val="00D150ED"/>
    <w:rsid w:val="00D16264"/>
    <w:rsid w:val="00D16843"/>
    <w:rsid w:val="00D1791C"/>
    <w:rsid w:val="00D208E0"/>
    <w:rsid w:val="00D209C9"/>
    <w:rsid w:val="00D20B22"/>
    <w:rsid w:val="00D21EEB"/>
    <w:rsid w:val="00D2243F"/>
    <w:rsid w:val="00D243E7"/>
    <w:rsid w:val="00D25EFE"/>
    <w:rsid w:val="00D266A5"/>
    <w:rsid w:val="00D2730C"/>
    <w:rsid w:val="00D274CA"/>
    <w:rsid w:val="00D27C03"/>
    <w:rsid w:val="00D30BCD"/>
    <w:rsid w:val="00D30F03"/>
    <w:rsid w:val="00D3290F"/>
    <w:rsid w:val="00D33938"/>
    <w:rsid w:val="00D344A4"/>
    <w:rsid w:val="00D3539F"/>
    <w:rsid w:val="00D354E7"/>
    <w:rsid w:val="00D36A66"/>
    <w:rsid w:val="00D3786C"/>
    <w:rsid w:val="00D40910"/>
    <w:rsid w:val="00D430DC"/>
    <w:rsid w:val="00D437AC"/>
    <w:rsid w:val="00D43BB4"/>
    <w:rsid w:val="00D4452A"/>
    <w:rsid w:val="00D447C0"/>
    <w:rsid w:val="00D45724"/>
    <w:rsid w:val="00D462EA"/>
    <w:rsid w:val="00D46E3A"/>
    <w:rsid w:val="00D46E6F"/>
    <w:rsid w:val="00D5060E"/>
    <w:rsid w:val="00D516A0"/>
    <w:rsid w:val="00D51AD7"/>
    <w:rsid w:val="00D5299B"/>
    <w:rsid w:val="00D532EE"/>
    <w:rsid w:val="00D53735"/>
    <w:rsid w:val="00D5387E"/>
    <w:rsid w:val="00D5391C"/>
    <w:rsid w:val="00D541CF"/>
    <w:rsid w:val="00D542B4"/>
    <w:rsid w:val="00D542DD"/>
    <w:rsid w:val="00D5450E"/>
    <w:rsid w:val="00D549CD"/>
    <w:rsid w:val="00D57814"/>
    <w:rsid w:val="00D600FF"/>
    <w:rsid w:val="00D61354"/>
    <w:rsid w:val="00D62043"/>
    <w:rsid w:val="00D6206E"/>
    <w:rsid w:val="00D63007"/>
    <w:rsid w:val="00D63647"/>
    <w:rsid w:val="00D63CA7"/>
    <w:rsid w:val="00D63E27"/>
    <w:rsid w:val="00D63EA0"/>
    <w:rsid w:val="00D6621B"/>
    <w:rsid w:val="00D66373"/>
    <w:rsid w:val="00D7015F"/>
    <w:rsid w:val="00D7341D"/>
    <w:rsid w:val="00D741D1"/>
    <w:rsid w:val="00D7487C"/>
    <w:rsid w:val="00D74D3C"/>
    <w:rsid w:val="00D76525"/>
    <w:rsid w:val="00D765F6"/>
    <w:rsid w:val="00D80465"/>
    <w:rsid w:val="00D81071"/>
    <w:rsid w:val="00D81124"/>
    <w:rsid w:val="00D816B8"/>
    <w:rsid w:val="00D81916"/>
    <w:rsid w:val="00D81FB1"/>
    <w:rsid w:val="00D8210F"/>
    <w:rsid w:val="00D825B9"/>
    <w:rsid w:val="00D82CC6"/>
    <w:rsid w:val="00D83BE8"/>
    <w:rsid w:val="00D842A4"/>
    <w:rsid w:val="00D846AA"/>
    <w:rsid w:val="00D84BE7"/>
    <w:rsid w:val="00D860A6"/>
    <w:rsid w:val="00D864EB"/>
    <w:rsid w:val="00D8655B"/>
    <w:rsid w:val="00D8676F"/>
    <w:rsid w:val="00D870E8"/>
    <w:rsid w:val="00D87B47"/>
    <w:rsid w:val="00D87DF0"/>
    <w:rsid w:val="00D90439"/>
    <w:rsid w:val="00D90BE8"/>
    <w:rsid w:val="00D90DEA"/>
    <w:rsid w:val="00D9173C"/>
    <w:rsid w:val="00D91D53"/>
    <w:rsid w:val="00D944F5"/>
    <w:rsid w:val="00D947DB"/>
    <w:rsid w:val="00D954D4"/>
    <w:rsid w:val="00D95CEF"/>
    <w:rsid w:val="00D95DC1"/>
    <w:rsid w:val="00D95ED1"/>
    <w:rsid w:val="00D975DC"/>
    <w:rsid w:val="00D97F72"/>
    <w:rsid w:val="00DA150F"/>
    <w:rsid w:val="00DA228E"/>
    <w:rsid w:val="00DA367A"/>
    <w:rsid w:val="00DA4A19"/>
    <w:rsid w:val="00DA5202"/>
    <w:rsid w:val="00DA591E"/>
    <w:rsid w:val="00DA5D6E"/>
    <w:rsid w:val="00DB265F"/>
    <w:rsid w:val="00DB2B69"/>
    <w:rsid w:val="00DB3E12"/>
    <w:rsid w:val="00DB4C6D"/>
    <w:rsid w:val="00DB4DA4"/>
    <w:rsid w:val="00DB55BA"/>
    <w:rsid w:val="00DB64D5"/>
    <w:rsid w:val="00DB732C"/>
    <w:rsid w:val="00DC05C4"/>
    <w:rsid w:val="00DC0CB5"/>
    <w:rsid w:val="00DC0D73"/>
    <w:rsid w:val="00DC1EC5"/>
    <w:rsid w:val="00DC1FB6"/>
    <w:rsid w:val="00DC23E8"/>
    <w:rsid w:val="00DC3065"/>
    <w:rsid w:val="00DC4548"/>
    <w:rsid w:val="00DC4EF3"/>
    <w:rsid w:val="00DC559C"/>
    <w:rsid w:val="00DC55E3"/>
    <w:rsid w:val="00DC5A71"/>
    <w:rsid w:val="00DC626B"/>
    <w:rsid w:val="00DC7A1D"/>
    <w:rsid w:val="00DD23A5"/>
    <w:rsid w:val="00DD27AC"/>
    <w:rsid w:val="00DD3FA1"/>
    <w:rsid w:val="00DD41BA"/>
    <w:rsid w:val="00DD46BD"/>
    <w:rsid w:val="00DD4FF1"/>
    <w:rsid w:val="00DD6798"/>
    <w:rsid w:val="00DD7B9B"/>
    <w:rsid w:val="00DE1F5F"/>
    <w:rsid w:val="00DE2255"/>
    <w:rsid w:val="00DE36EC"/>
    <w:rsid w:val="00DE3745"/>
    <w:rsid w:val="00DE3C13"/>
    <w:rsid w:val="00DE6179"/>
    <w:rsid w:val="00DE67C2"/>
    <w:rsid w:val="00DF02BD"/>
    <w:rsid w:val="00DF1189"/>
    <w:rsid w:val="00DF1E8B"/>
    <w:rsid w:val="00DF32D3"/>
    <w:rsid w:val="00DF3658"/>
    <w:rsid w:val="00DF4961"/>
    <w:rsid w:val="00DF49FD"/>
    <w:rsid w:val="00DF5371"/>
    <w:rsid w:val="00DF5A07"/>
    <w:rsid w:val="00DF6538"/>
    <w:rsid w:val="00DF6FD2"/>
    <w:rsid w:val="00DF70EB"/>
    <w:rsid w:val="00DF7370"/>
    <w:rsid w:val="00DF7772"/>
    <w:rsid w:val="00E024CC"/>
    <w:rsid w:val="00E0262C"/>
    <w:rsid w:val="00E02D8F"/>
    <w:rsid w:val="00E03613"/>
    <w:rsid w:val="00E039C4"/>
    <w:rsid w:val="00E04469"/>
    <w:rsid w:val="00E046E3"/>
    <w:rsid w:val="00E04947"/>
    <w:rsid w:val="00E0547B"/>
    <w:rsid w:val="00E061FA"/>
    <w:rsid w:val="00E0751B"/>
    <w:rsid w:val="00E10344"/>
    <w:rsid w:val="00E10CE8"/>
    <w:rsid w:val="00E11097"/>
    <w:rsid w:val="00E122D6"/>
    <w:rsid w:val="00E128A9"/>
    <w:rsid w:val="00E13C43"/>
    <w:rsid w:val="00E13CC2"/>
    <w:rsid w:val="00E143B4"/>
    <w:rsid w:val="00E146D0"/>
    <w:rsid w:val="00E156ED"/>
    <w:rsid w:val="00E15BF1"/>
    <w:rsid w:val="00E1685D"/>
    <w:rsid w:val="00E16E3B"/>
    <w:rsid w:val="00E1753C"/>
    <w:rsid w:val="00E178B0"/>
    <w:rsid w:val="00E20660"/>
    <w:rsid w:val="00E20661"/>
    <w:rsid w:val="00E21865"/>
    <w:rsid w:val="00E23342"/>
    <w:rsid w:val="00E23A7F"/>
    <w:rsid w:val="00E23F4C"/>
    <w:rsid w:val="00E25DC2"/>
    <w:rsid w:val="00E26397"/>
    <w:rsid w:val="00E266E9"/>
    <w:rsid w:val="00E26C18"/>
    <w:rsid w:val="00E26E97"/>
    <w:rsid w:val="00E30DA4"/>
    <w:rsid w:val="00E32015"/>
    <w:rsid w:val="00E3287C"/>
    <w:rsid w:val="00E330D7"/>
    <w:rsid w:val="00E3311B"/>
    <w:rsid w:val="00E3345E"/>
    <w:rsid w:val="00E336A7"/>
    <w:rsid w:val="00E3487B"/>
    <w:rsid w:val="00E3546D"/>
    <w:rsid w:val="00E35837"/>
    <w:rsid w:val="00E35F8E"/>
    <w:rsid w:val="00E367F5"/>
    <w:rsid w:val="00E369BB"/>
    <w:rsid w:val="00E40F0E"/>
    <w:rsid w:val="00E41B91"/>
    <w:rsid w:val="00E4358C"/>
    <w:rsid w:val="00E43A33"/>
    <w:rsid w:val="00E43CCC"/>
    <w:rsid w:val="00E447CD"/>
    <w:rsid w:val="00E44876"/>
    <w:rsid w:val="00E448BC"/>
    <w:rsid w:val="00E453EC"/>
    <w:rsid w:val="00E45467"/>
    <w:rsid w:val="00E45C45"/>
    <w:rsid w:val="00E46501"/>
    <w:rsid w:val="00E46BD3"/>
    <w:rsid w:val="00E472F0"/>
    <w:rsid w:val="00E47BB8"/>
    <w:rsid w:val="00E51DDF"/>
    <w:rsid w:val="00E51E92"/>
    <w:rsid w:val="00E5206F"/>
    <w:rsid w:val="00E522AF"/>
    <w:rsid w:val="00E52BED"/>
    <w:rsid w:val="00E537D4"/>
    <w:rsid w:val="00E5467F"/>
    <w:rsid w:val="00E55081"/>
    <w:rsid w:val="00E55316"/>
    <w:rsid w:val="00E553CD"/>
    <w:rsid w:val="00E56837"/>
    <w:rsid w:val="00E56B3E"/>
    <w:rsid w:val="00E574CD"/>
    <w:rsid w:val="00E57CE0"/>
    <w:rsid w:val="00E6008C"/>
    <w:rsid w:val="00E60840"/>
    <w:rsid w:val="00E60A84"/>
    <w:rsid w:val="00E6162A"/>
    <w:rsid w:val="00E617E9"/>
    <w:rsid w:val="00E62CBF"/>
    <w:rsid w:val="00E62FE2"/>
    <w:rsid w:val="00E6322A"/>
    <w:rsid w:val="00E6344A"/>
    <w:rsid w:val="00E642F1"/>
    <w:rsid w:val="00E64881"/>
    <w:rsid w:val="00E6529D"/>
    <w:rsid w:val="00E654DE"/>
    <w:rsid w:val="00E65F21"/>
    <w:rsid w:val="00E66371"/>
    <w:rsid w:val="00E66B23"/>
    <w:rsid w:val="00E675B3"/>
    <w:rsid w:val="00E700E8"/>
    <w:rsid w:val="00E703DD"/>
    <w:rsid w:val="00E7047F"/>
    <w:rsid w:val="00E70CA0"/>
    <w:rsid w:val="00E70E67"/>
    <w:rsid w:val="00E72921"/>
    <w:rsid w:val="00E732E6"/>
    <w:rsid w:val="00E74E56"/>
    <w:rsid w:val="00E74F62"/>
    <w:rsid w:val="00E75550"/>
    <w:rsid w:val="00E75F9B"/>
    <w:rsid w:val="00E764A7"/>
    <w:rsid w:val="00E7674E"/>
    <w:rsid w:val="00E76AE3"/>
    <w:rsid w:val="00E8027B"/>
    <w:rsid w:val="00E80D18"/>
    <w:rsid w:val="00E81296"/>
    <w:rsid w:val="00E813DD"/>
    <w:rsid w:val="00E817AC"/>
    <w:rsid w:val="00E82148"/>
    <w:rsid w:val="00E82CBD"/>
    <w:rsid w:val="00E839F6"/>
    <w:rsid w:val="00E85A2D"/>
    <w:rsid w:val="00E8650F"/>
    <w:rsid w:val="00E86B15"/>
    <w:rsid w:val="00E86EB2"/>
    <w:rsid w:val="00E879AB"/>
    <w:rsid w:val="00E90654"/>
    <w:rsid w:val="00E90713"/>
    <w:rsid w:val="00E908E6"/>
    <w:rsid w:val="00E91AC0"/>
    <w:rsid w:val="00E922BC"/>
    <w:rsid w:val="00E93CDE"/>
    <w:rsid w:val="00E942D3"/>
    <w:rsid w:val="00E94D96"/>
    <w:rsid w:val="00E9528C"/>
    <w:rsid w:val="00E973F0"/>
    <w:rsid w:val="00E977A2"/>
    <w:rsid w:val="00EA0A73"/>
    <w:rsid w:val="00EA4F90"/>
    <w:rsid w:val="00EA598F"/>
    <w:rsid w:val="00EA6751"/>
    <w:rsid w:val="00EA7DB4"/>
    <w:rsid w:val="00EB01B8"/>
    <w:rsid w:val="00EB0287"/>
    <w:rsid w:val="00EB0AD9"/>
    <w:rsid w:val="00EB0EC1"/>
    <w:rsid w:val="00EB1BAA"/>
    <w:rsid w:val="00EB1EF4"/>
    <w:rsid w:val="00EB218C"/>
    <w:rsid w:val="00EB24BE"/>
    <w:rsid w:val="00EB3422"/>
    <w:rsid w:val="00EB50AB"/>
    <w:rsid w:val="00EB5A9C"/>
    <w:rsid w:val="00EB6062"/>
    <w:rsid w:val="00EB62F4"/>
    <w:rsid w:val="00EB7671"/>
    <w:rsid w:val="00EB794D"/>
    <w:rsid w:val="00EC0961"/>
    <w:rsid w:val="00EC16E3"/>
    <w:rsid w:val="00EC1BCD"/>
    <w:rsid w:val="00EC1E2B"/>
    <w:rsid w:val="00EC2B34"/>
    <w:rsid w:val="00EC41E9"/>
    <w:rsid w:val="00EC4FF7"/>
    <w:rsid w:val="00EC5A12"/>
    <w:rsid w:val="00EC5F1A"/>
    <w:rsid w:val="00EC64F9"/>
    <w:rsid w:val="00EC67F8"/>
    <w:rsid w:val="00EC734C"/>
    <w:rsid w:val="00EC7750"/>
    <w:rsid w:val="00ED034F"/>
    <w:rsid w:val="00ED2C30"/>
    <w:rsid w:val="00ED35D1"/>
    <w:rsid w:val="00ED44B9"/>
    <w:rsid w:val="00ED47A4"/>
    <w:rsid w:val="00ED5BD8"/>
    <w:rsid w:val="00ED60B6"/>
    <w:rsid w:val="00ED6224"/>
    <w:rsid w:val="00ED6AD8"/>
    <w:rsid w:val="00ED7CB2"/>
    <w:rsid w:val="00EE112C"/>
    <w:rsid w:val="00EE2D44"/>
    <w:rsid w:val="00EE3178"/>
    <w:rsid w:val="00EE35C0"/>
    <w:rsid w:val="00EE3CD2"/>
    <w:rsid w:val="00EE4DFB"/>
    <w:rsid w:val="00EE5BC4"/>
    <w:rsid w:val="00EF208F"/>
    <w:rsid w:val="00EF38A6"/>
    <w:rsid w:val="00EF413D"/>
    <w:rsid w:val="00EF4B6C"/>
    <w:rsid w:val="00EF5D79"/>
    <w:rsid w:val="00EF6327"/>
    <w:rsid w:val="00EF63DA"/>
    <w:rsid w:val="00EF6EAF"/>
    <w:rsid w:val="00EF7346"/>
    <w:rsid w:val="00F001A9"/>
    <w:rsid w:val="00F01966"/>
    <w:rsid w:val="00F0280B"/>
    <w:rsid w:val="00F0346D"/>
    <w:rsid w:val="00F037A4"/>
    <w:rsid w:val="00F04757"/>
    <w:rsid w:val="00F063C1"/>
    <w:rsid w:val="00F065FD"/>
    <w:rsid w:val="00F07508"/>
    <w:rsid w:val="00F11050"/>
    <w:rsid w:val="00F11968"/>
    <w:rsid w:val="00F12C08"/>
    <w:rsid w:val="00F13515"/>
    <w:rsid w:val="00F14971"/>
    <w:rsid w:val="00F14A92"/>
    <w:rsid w:val="00F160F1"/>
    <w:rsid w:val="00F16266"/>
    <w:rsid w:val="00F164E4"/>
    <w:rsid w:val="00F171AA"/>
    <w:rsid w:val="00F17741"/>
    <w:rsid w:val="00F17863"/>
    <w:rsid w:val="00F17A2E"/>
    <w:rsid w:val="00F20288"/>
    <w:rsid w:val="00F20B9B"/>
    <w:rsid w:val="00F20BEF"/>
    <w:rsid w:val="00F22C08"/>
    <w:rsid w:val="00F231DE"/>
    <w:rsid w:val="00F2429A"/>
    <w:rsid w:val="00F2547C"/>
    <w:rsid w:val="00F255E7"/>
    <w:rsid w:val="00F268FC"/>
    <w:rsid w:val="00F27C66"/>
    <w:rsid w:val="00F27D99"/>
    <w:rsid w:val="00F30135"/>
    <w:rsid w:val="00F309A8"/>
    <w:rsid w:val="00F31290"/>
    <w:rsid w:val="00F31A10"/>
    <w:rsid w:val="00F327B5"/>
    <w:rsid w:val="00F32AD2"/>
    <w:rsid w:val="00F333CD"/>
    <w:rsid w:val="00F34E0F"/>
    <w:rsid w:val="00F356FB"/>
    <w:rsid w:val="00F3619C"/>
    <w:rsid w:val="00F36C4E"/>
    <w:rsid w:val="00F402D8"/>
    <w:rsid w:val="00F4218B"/>
    <w:rsid w:val="00F423B0"/>
    <w:rsid w:val="00F4293D"/>
    <w:rsid w:val="00F437F6"/>
    <w:rsid w:val="00F438FB"/>
    <w:rsid w:val="00F43B4F"/>
    <w:rsid w:val="00F43B8B"/>
    <w:rsid w:val="00F43B97"/>
    <w:rsid w:val="00F43F0E"/>
    <w:rsid w:val="00F44A83"/>
    <w:rsid w:val="00F45215"/>
    <w:rsid w:val="00F45695"/>
    <w:rsid w:val="00F45956"/>
    <w:rsid w:val="00F45D88"/>
    <w:rsid w:val="00F46A42"/>
    <w:rsid w:val="00F4777D"/>
    <w:rsid w:val="00F47FD0"/>
    <w:rsid w:val="00F50664"/>
    <w:rsid w:val="00F51A59"/>
    <w:rsid w:val="00F51DE0"/>
    <w:rsid w:val="00F52868"/>
    <w:rsid w:val="00F52DDE"/>
    <w:rsid w:val="00F52ED2"/>
    <w:rsid w:val="00F5356B"/>
    <w:rsid w:val="00F55C7F"/>
    <w:rsid w:val="00F5678F"/>
    <w:rsid w:val="00F577F2"/>
    <w:rsid w:val="00F57C7A"/>
    <w:rsid w:val="00F609F3"/>
    <w:rsid w:val="00F61F93"/>
    <w:rsid w:val="00F626B4"/>
    <w:rsid w:val="00F63106"/>
    <w:rsid w:val="00F6314B"/>
    <w:rsid w:val="00F6338C"/>
    <w:rsid w:val="00F65CC9"/>
    <w:rsid w:val="00F6665E"/>
    <w:rsid w:val="00F667E4"/>
    <w:rsid w:val="00F66DBF"/>
    <w:rsid w:val="00F67E0A"/>
    <w:rsid w:val="00F70133"/>
    <w:rsid w:val="00F713AC"/>
    <w:rsid w:val="00F713F5"/>
    <w:rsid w:val="00F721CF"/>
    <w:rsid w:val="00F73DE2"/>
    <w:rsid w:val="00F752E9"/>
    <w:rsid w:val="00F759A5"/>
    <w:rsid w:val="00F7676F"/>
    <w:rsid w:val="00F76BCD"/>
    <w:rsid w:val="00F77E72"/>
    <w:rsid w:val="00F80DC6"/>
    <w:rsid w:val="00F83DAA"/>
    <w:rsid w:val="00F8417D"/>
    <w:rsid w:val="00F841A6"/>
    <w:rsid w:val="00F84341"/>
    <w:rsid w:val="00F843EF"/>
    <w:rsid w:val="00F84D1C"/>
    <w:rsid w:val="00F851EC"/>
    <w:rsid w:val="00F86FF2"/>
    <w:rsid w:val="00F87513"/>
    <w:rsid w:val="00F90D49"/>
    <w:rsid w:val="00F9235A"/>
    <w:rsid w:val="00F92654"/>
    <w:rsid w:val="00F92F94"/>
    <w:rsid w:val="00F93BF9"/>
    <w:rsid w:val="00F93DE5"/>
    <w:rsid w:val="00F941ED"/>
    <w:rsid w:val="00F9488B"/>
    <w:rsid w:val="00F94B3D"/>
    <w:rsid w:val="00F95925"/>
    <w:rsid w:val="00F95BB2"/>
    <w:rsid w:val="00F95BCA"/>
    <w:rsid w:val="00F95BE5"/>
    <w:rsid w:val="00F95CF6"/>
    <w:rsid w:val="00F96B52"/>
    <w:rsid w:val="00F97AA5"/>
    <w:rsid w:val="00FA051D"/>
    <w:rsid w:val="00FA0789"/>
    <w:rsid w:val="00FA0F9B"/>
    <w:rsid w:val="00FA1B26"/>
    <w:rsid w:val="00FA1C36"/>
    <w:rsid w:val="00FA244C"/>
    <w:rsid w:val="00FA26EE"/>
    <w:rsid w:val="00FA36CF"/>
    <w:rsid w:val="00FA4C2F"/>
    <w:rsid w:val="00FA66C2"/>
    <w:rsid w:val="00FB032B"/>
    <w:rsid w:val="00FB14B1"/>
    <w:rsid w:val="00FB1A05"/>
    <w:rsid w:val="00FB257B"/>
    <w:rsid w:val="00FB2BA7"/>
    <w:rsid w:val="00FB31AA"/>
    <w:rsid w:val="00FB3D2A"/>
    <w:rsid w:val="00FB4A5D"/>
    <w:rsid w:val="00FB5D4F"/>
    <w:rsid w:val="00FB61CE"/>
    <w:rsid w:val="00FB63FD"/>
    <w:rsid w:val="00FC0984"/>
    <w:rsid w:val="00FC0CA9"/>
    <w:rsid w:val="00FC2C4F"/>
    <w:rsid w:val="00FC2F5A"/>
    <w:rsid w:val="00FC2F84"/>
    <w:rsid w:val="00FC3264"/>
    <w:rsid w:val="00FC3598"/>
    <w:rsid w:val="00FC62EA"/>
    <w:rsid w:val="00FC63F6"/>
    <w:rsid w:val="00FC7305"/>
    <w:rsid w:val="00FC77DD"/>
    <w:rsid w:val="00FD0555"/>
    <w:rsid w:val="00FD1543"/>
    <w:rsid w:val="00FD15EA"/>
    <w:rsid w:val="00FD21C9"/>
    <w:rsid w:val="00FD2901"/>
    <w:rsid w:val="00FD29AB"/>
    <w:rsid w:val="00FD2B61"/>
    <w:rsid w:val="00FD311D"/>
    <w:rsid w:val="00FD3C5D"/>
    <w:rsid w:val="00FD4062"/>
    <w:rsid w:val="00FD4DF2"/>
    <w:rsid w:val="00FD6BC4"/>
    <w:rsid w:val="00FD6CBE"/>
    <w:rsid w:val="00FD720E"/>
    <w:rsid w:val="00FD7C2D"/>
    <w:rsid w:val="00FE063F"/>
    <w:rsid w:val="00FE0ACF"/>
    <w:rsid w:val="00FE17EF"/>
    <w:rsid w:val="00FE3C14"/>
    <w:rsid w:val="00FE4289"/>
    <w:rsid w:val="00FE54D3"/>
    <w:rsid w:val="00FE63A1"/>
    <w:rsid w:val="00FE6D3C"/>
    <w:rsid w:val="00FE708D"/>
    <w:rsid w:val="00FE76F4"/>
    <w:rsid w:val="00FE7AFC"/>
    <w:rsid w:val="00FF0252"/>
    <w:rsid w:val="00FF2426"/>
    <w:rsid w:val="00FF2692"/>
    <w:rsid w:val="00FF2E63"/>
    <w:rsid w:val="00FF2EE2"/>
    <w:rsid w:val="00FF3993"/>
    <w:rsid w:val="00FF40EC"/>
    <w:rsid w:val="00FF46EF"/>
    <w:rsid w:val="00FF4A10"/>
    <w:rsid w:val="00FF5228"/>
    <w:rsid w:val="00FF6038"/>
    <w:rsid w:val="00FF78D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9513972"/>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Mincho" w:hAnsi="Cambria"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qFormat="1"/>
    <w:lsdException w:name="Medium Shading 2 Accent 1"/>
    <w:lsdException w:name="Medium List 1 Accent 1"/>
    <w:lsdException w:name="Revision" w:semiHidden="1" w:unhideWhenUsed="1"/>
    <w:lsdException w:name="List Paragraph" w:qFormat="1"/>
    <w:lsdException w:name="Quote" w:qFormat="1"/>
    <w:lsdException w:name="Intense Quote" w:qFormat="1"/>
    <w:lsdException w:name="Medium List 2 Accent 1"/>
    <w:lsdException w:name="Medium Grid 1 Accent 1"/>
    <w:lsdException w:name="Medium Grid 2 Accent 1" w:qFormat="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uiPriority="1" w:qFormat="1"/>
    <w:lsdException w:name="Medium Shading 2 Accent 2" w:uiPriority="60"/>
    <w:lsdException w:name="Medium List 1 Accent 2" w:uiPriority="61"/>
    <w:lsdException w:name="Medium List 2 Accent 2" w:uiPriority="62"/>
    <w:lsdException w:name="Medium Grid 1 Accent 2" w:uiPriority="63" w:qFormat="1"/>
    <w:lsdException w:name="Medium Grid 2 Accent 2" w:uiPriority="64" w:qFormat="1"/>
    <w:lsdException w:name="Medium Grid 3 Accent 2" w:uiPriority="65"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uiPriority="72" w:qFormat="1"/>
    <w:lsdException w:name="Medium Shading 1 Accent 3" w:uiPriority="73" w:qFormat="1"/>
    <w:lsdException w:name="Medium Shading 2 Accent 3" w:uiPriority="60" w:qFormat="1"/>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lsdException w:name="Colorful Shading Accent 3" w:uiPriority="34" w:qFormat="1"/>
    <w:lsdException w:name="Colorful List Accent 3" w:uiPriority="29" w:qFormat="1"/>
    <w:lsdException w:name="Colorful Grid Accent 3" w:uiPriority="30" w:qFormat="1"/>
    <w:lsdException w:name="Light Shading Accent 4" w:uiPriority="66"/>
    <w:lsdException w:name="Light List Accent 4" w:uiPriority="67"/>
    <w:lsdException w:name="Light Grid Accent 4" w:uiPriority="68"/>
    <w:lsdException w:name="Medium Shading 1 Accent 4" w:uiPriority="69"/>
    <w:lsdException w:name="Medium Shading 2 Accent 4" w:uiPriority="70"/>
    <w:lsdException w:name="Medium List 1 Accent 4" w:uiPriority="71"/>
    <w:lsdException w:name="Medium List 2 Accent 4" w:uiPriority="72"/>
    <w:lsdException w:name="Medium Grid 1 Accent 4" w:uiPriority="73"/>
    <w:lsdException w:name="Medium Grid 2 Accent 4" w:uiPriority="60"/>
    <w:lsdException w:name="Medium Grid 3 Accent 4" w:uiPriority="61"/>
    <w:lsdException w:name="Dark List Accent 4" w:uiPriority="62"/>
    <w:lsdException w:name="Colorful Shading Accent 4" w:uiPriority="63"/>
    <w:lsdException w:name="Colorful List Accent 4" w:uiPriority="64"/>
    <w:lsdException w:name="Colorful Grid Accent 4" w:uiPriority="65"/>
    <w:lsdException w:name="Light Shading Accent 5" w:uiPriority="66"/>
    <w:lsdException w:name="Light List Accent 5" w:uiPriority="67"/>
    <w:lsdException w:name="Light Grid Accent 5" w:uiPriority="68"/>
    <w:lsdException w:name="Medium Shading 1 Accent 5" w:uiPriority="69"/>
    <w:lsdException w:name="Medium Shading 2 Accent 5" w:uiPriority="70"/>
    <w:lsdException w:name="Medium List 1 Accent 5" w:uiPriority="71"/>
    <w:lsdException w:name="Medium List 2 Accent 5" w:uiPriority="72"/>
    <w:lsdException w:name="Medium Grid 1 Accent 5" w:uiPriority="73"/>
    <w:lsdException w:name="Medium Grid 2 Accent 5" w:uiPriority="60"/>
    <w:lsdException w:name="Medium Grid 3 Accent 5" w:uiPriority="61"/>
    <w:lsdException w:name="Dark List Accent 5" w:uiPriority="62"/>
    <w:lsdException w:name="Colorful Shading Accent 5" w:uiPriority="63"/>
    <w:lsdException w:name="Colorful List Accent 5" w:uiPriority="64"/>
    <w:lsdException w:name="Colorful Grid Accent 5" w:uiPriority="65"/>
    <w:lsdException w:name="Light Shading Accent 6" w:uiPriority="66"/>
    <w:lsdException w:name="Light List Accent 6" w:uiPriority="67"/>
    <w:lsdException w:name="Light Grid Accent 6" w:uiPriority="68"/>
    <w:lsdException w:name="Medium Shading 1 Accent 6" w:uiPriority="69"/>
    <w:lsdException w:name="Medium Shading 2 Accent 6" w:uiPriority="70"/>
    <w:lsdException w:name="Medium List 1 Accent 6" w:uiPriority="71"/>
    <w:lsdException w:name="Medium List 2 Accent 6" w:uiPriority="72"/>
    <w:lsdException w:name="Medium Grid 1 Accent 6" w:uiPriority="73"/>
    <w:lsdException w:name="Medium Grid 2 Accent 6" w:uiPriority="60"/>
    <w:lsdException w:name="Medium Grid 3 Accent 6" w:uiPriority="61"/>
    <w:lsdException w:name="Dark List Accent 6" w:uiPriority="62"/>
    <w:lsdException w:name="Colorful Shading Accent 6" w:uiPriority="63"/>
    <w:lsdException w:name="Colorful List Accent 6" w:uiPriority="64"/>
    <w:lsdException w:name="Colorful Grid Accent 6" w:uiPriority="65"/>
    <w:lsdException w:name="Subtle Emphasis" w:uiPriority="66" w:qFormat="1"/>
    <w:lsdException w:name="Intense Emphasis" w:uiPriority="67" w:qFormat="1"/>
    <w:lsdException w:name="Subtle Reference" w:uiPriority="68" w:qFormat="1"/>
    <w:lsdException w:name="Intense Reference" w:uiPriority="69" w:qFormat="1"/>
    <w:lsdException w:name="Book Title" w:uiPriority="70" w:qFormat="1"/>
    <w:lsdException w:name="Bibliography" w:semiHidden="1" w:uiPriority="71" w:unhideWhenUsed="1"/>
    <w:lsdException w:name="TOC Heading" w:semiHidden="1" w:uiPriority="72" w:unhideWhenUsed="1" w:qFormat="1"/>
    <w:lsdException w:name="Plain Table 1" w:uiPriority="73"/>
    <w:lsdException w:name="Plain Table 2" w:uiPriority="60"/>
    <w:lsdException w:name="Plain Table 3" w:uiPriority="61" w:qFormat="1"/>
    <w:lsdException w:name="Plain Table 4" w:uiPriority="62" w:qFormat="1"/>
    <w:lsdException w:name="Plain Table 5" w:uiPriority="63" w:qFormat="1"/>
    <w:lsdException w:name="Grid Table Light" w:uiPriority="64" w:qFormat="1"/>
    <w:lsdException w:name="Grid Table 1 Light" w:uiPriority="65" w:qFormat="1"/>
    <w:lsdException w:name="Grid Table 2" w:uiPriority="66"/>
    <w:lsdException w:name="Grid Table 3" w:uiPriority="67" w:qFormat="1"/>
    <w:lsdException w:name="Grid Table 4" w:uiPriority="68"/>
    <w:lsdException w:name="Grid Table 5 Dark" w:uiPriority="69"/>
    <w:lsdException w:name="Grid Table 6 Colorful" w:uiPriority="70" w:qFormat="1"/>
    <w:lsdException w:name="Grid Table 7 Colorful" w:uiPriority="71" w:qFormat="1"/>
    <w:lsdException w:name="Grid Table 1 Light Accent 1" w:uiPriority="72" w:qFormat="1"/>
    <w:lsdException w:name="Grid Table 2 Accent 1" w:uiPriority="73" w:qFormat="1"/>
    <w:lsdException w:name="Grid Table 3 Accent 1" w:uiPriority="60" w:qFormat="1"/>
    <w:lsdException w:name="Grid Table 4 Accent 1" w:uiPriority="61"/>
    <w:lsdException w:name="Grid Table 5 Dark Accent 1" w:uiPriority="62" w:qFormat="1"/>
    <w:lsdException w:name="Grid Table 6 Colorful Accent 1" w:uiPriority="63"/>
    <w:lsdException w:name="Grid Table 7 Colorful Accent 1" w:uiPriority="64"/>
    <w:lsdException w:name="Grid Table 1 Light Accent 2" w:uiPriority="65" w:qFormat="1"/>
    <w:lsdException w:name="Grid Table 2 Accent 2" w:uiPriority="66" w:qFormat="1"/>
    <w:lsdException w:name="Grid Table 3 Accent 2" w:uiPriority="67" w:qFormat="1"/>
    <w:lsdException w:name="Grid Table 4 Accent 2" w:uiPriority="68" w:qFormat="1"/>
    <w:lsdException w:name="Grid Table 5 Dark Accent 2" w:uiPriority="69" w:qFormat="1"/>
    <w:lsdException w:name="Grid Table 6 Colorful Accent 2" w:uiPriority="70"/>
    <w:lsdException w:name="Grid Table 7 Colorful Accent 2" w:uiPriority="71" w:qFormat="1"/>
    <w:lsdException w:name="Grid Table 1 Light Accent 3" w:uiPriority="72"/>
    <w:lsdException w:name="Grid Table 2 Accent 3" w:uiPriority="73"/>
    <w:lsdException w:name="Grid Table 3 Accent 3" w:uiPriority="19" w:qFormat="1"/>
    <w:lsdException w:name="Grid Table 4 Accent 3" w:uiPriority="21" w:qFormat="1"/>
    <w:lsdException w:name="Grid Table 5 Dark Accent 3" w:uiPriority="31" w:qFormat="1"/>
    <w:lsdException w:name="Grid Table 6 Colorful Accent 3" w:uiPriority="32" w:qFormat="1"/>
    <w:lsdException w:name="Grid Table 7 Colorful Accent 3" w:uiPriority="33" w:qFormat="1"/>
    <w:lsdException w:name="Grid Table 1 Light Accent 4" w:uiPriority="37"/>
    <w:lsdException w:name="Grid Table 2 Accent 4" w:uiPriority="39" w:qFormat="1"/>
    <w:lsdException w:name="Grid Table 3 Accent 4" w:uiPriority="41"/>
    <w:lsdException w:name="Grid Table 4 Accent 4" w:uiPriority="42"/>
    <w:lsdException w:name="Grid Table 5 Dark Accent 4" w:uiPriority="43"/>
    <w:lsdException w:name="Grid Table 6 Colorful Accent 4" w:uiPriority="44"/>
    <w:lsdException w:name="Grid Table 7 Colorful Accent 4" w:uiPriority="45"/>
    <w:lsdException w:name="Grid Table 1 Light Accent 5" w:uiPriority="40"/>
    <w:lsdException w:name="Grid Table 2 Accent 5" w:uiPriority="46"/>
    <w:lsdException w:name="Grid Table 3 Accent 5" w:uiPriority="47"/>
    <w:lsdException w:name="Grid Table 4 Accent 5" w:uiPriority="48"/>
    <w:lsdException w:name="Grid Table 5 Dark Accent 5" w:uiPriority="49"/>
    <w:lsdException w:name="Grid Table 6 Colorful Accent 5" w:uiPriority="50"/>
    <w:lsdException w:name="Grid Table 7 Colorful Accent 5" w:uiPriority="51"/>
    <w:lsdException w:name="Grid Table 1 Light Accent 6" w:uiPriority="52"/>
    <w:lsdException w:name="Grid Table 2 Accent 6" w:uiPriority="46"/>
    <w:lsdException w:name="Grid Table 3 Accent 6" w:uiPriority="47"/>
    <w:lsdException w:name="Grid Table 4 Accent 6" w:uiPriority="48"/>
    <w:lsdException w:name="Grid Table 5 Dark Accent 6" w:uiPriority="49"/>
    <w:lsdException w:name="Grid Table 6 Colorful Accent 6" w:uiPriority="50"/>
    <w:lsdException w:name="Grid Table 7 Colorful Accent 6" w:uiPriority="51"/>
    <w:lsdException w:name="List Table 1 Light" w:uiPriority="52"/>
    <w:lsdException w:name="List Table 2" w:uiPriority="46"/>
    <w:lsdException w:name="List Table 3" w:uiPriority="47"/>
    <w:lsdException w:name="List Table 4" w:uiPriority="48"/>
    <w:lsdException w:name="List Table 5 Dark" w:uiPriority="49"/>
    <w:lsdException w:name="List Table 6 Colorful" w:uiPriority="50"/>
    <w:lsdException w:name="List Table 7 Colorful" w:uiPriority="51"/>
    <w:lsdException w:name="List Table 1 Light Accent 1" w:uiPriority="52"/>
    <w:lsdException w:name="List Table 2 Accent 1" w:uiPriority="46"/>
    <w:lsdException w:name="List Table 3 Accent 1" w:uiPriority="47"/>
    <w:lsdException w:name="List Table 4 Accent 1" w:uiPriority="48"/>
    <w:lsdException w:name="List Table 5 Dark Accent 1" w:uiPriority="49"/>
    <w:lsdException w:name="List Table 6 Colorful Accent 1" w:uiPriority="50"/>
    <w:lsdException w:name="List Table 7 Colorful Accent 1" w:uiPriority="51"/>
    <w:lsdException w:name="List Table 1 Light Accent 2" w:uiPriority="52"/>
    <w:lsdException w:name="List Table 2 Accent 2" w:uiPriority="46"/>
    <w:lsdException w:name="List Table 3 Accent 2" w:uiPriority="47"/>
    <w:lsdException w:name="List Table 4 Accent 2" w:uiPriority="48"/>
    <w:lsdException w:name="List Table 5 Dark Accent 2" w:uiPriority="49"/>
    <w:lsdException w:name="List Table 6 Colorful Accent 2" w:uiPriority="50"/>
    <w:lsdException w:name="List Table 7 Colorful Accent 2" w:uiPriority="51"/>
    <w:lsdException w:name="List Table 1 Light Accent 3" w:uiPriority="52"/>
    <w:lsdException w:name="List Table 2 Accent 3" w:uiPriority="46"/>
    <w:lsdException w:name="List Table 3 Accent 3" w:uiPriority="47"/>
    <w:lsdException w:name="List Table 4 Accent 3" w:uiPriority="48"/>
    <w:lsdException w:name="List Table 5 Dark Accent 3" w:uiPriority="49"/>
    <w:lsdException w:name="List Table 6 Colorful Accent 3" w:uiPriority="50"/>
    <w:lsdException w:name="List Table 7 Colorful Accent 3" w:uiPriority="51"/>
    <w:lsdException w:name="List Table 1 Light Accent 4" w:uiPriority="52"/>
    <w:lsdException w:name="List Table 2 Accent 4" w:uiPriority="46"/>
    <w:lsdException w:name="List Table 3 Accent 4" w:uiPriority="47"/>
    <w:lsdException w:name="List Table 4 Accent 4" w:uiPriority="48"/>
    <w:lsdException w:name="List Table 5 Dark Accent 4" w:uiPriority="49"/>
    <w:lsdException w:name="List Table 6 Colorful Accent 4" w:uiPriority="50"/>
    <w:lsdException w:name="List Table 7 Colorful Accent 4" w:uiPriority="51"/>
    <w:lsdException w:name="List Table 1 Light Accent 5" w:uiPriority="52"/>
    <w:lsdException w:name="List Table 2 Accent 5" w:uiPriority="46"/>
    <w:lsdException w:name="List Table 3 Accent 5" w:uiPriority="47"/>
    <w:lsdException w:name="List Table 4 Accent 5" w:uiPriority="48"/>
    <w:lsdException w:name="List Table 5 Dark Accent 5" w:uiPriority="49"/>
    <w:lsdException w:name="List Table 6 Colorful Accent 5" w:uiPriority="50"/>
    <w:lsdException w:name="List Table 7 Colorful Accent 5" w:uiPriority="51"/>
    <w:lsdException w:name="List Table 1 Light Accent 6" w:uiPriority="52"/>
    <w:lsdException w:name="List Table 2 Accent 6" w:uiPriority="46"/>
    <w:lsdException w:name="List Table 3 Accent 6" w:uiPriority="47"/>
    <w:lsdException w:name="List Table 4 Accent 6" w:uiPriority="48"/>
    <w:lsdException w:name="List Table 5 Dark Accent 6" w:uiPriority="49"/>
    <w:lsdException w:name="List Table 6 Colorful Accent 6" w:uiPriority="50"/>
    <w:lsdException w:name="List Table 7 Colorful Accent 6" w:uiPriority="51"/>
  </w:latentStyles>
  <w:style w:type="paragraph" w:default="1" w:styleId="Normal">
    <w:name w:val="Normal"/>
    <w:qFormat/>
    <w:rsid w:val="0029196D"/>
    <w:rPr>
      <w:rFonts w:ascii="Times New Roman" w:hAnsi="Times New Roman"/>
    </w:rPr>
  </w:style>
  <w:style w:type="paragraph" w:styleId="Heading1">
    <w:name w:val="heading 1"/>
    <w:basedOn w:val="Normal"/>
    <w:next w:val="Normal"/>
    <w:link w:val="Heading1Char"/>
    <w:uiPriority w:val="9"/>
    <w:qFormat/>
    <w:rsid w:val="0096368B"/>
    <w:pPr>
      <w:keepNext/>
      <w:keepLines/>
      <w:spacing w:before="240"/>
      <w:outlineLvl w:val="0"/>
    </w:pPr>
    <w:rPr>
      <w:rFonts w:ascii="Calibri" w:eastAsia="MS Gothic" w:hAnsi="Calibri"/>
      <w:color w:val="365F9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ediumList2-Accent41">
    <w:name w:val="Medium List 2 - Accent 41"/>
    <w:basedOn w:val="Normal"/>
    <w:uiPriority w:val="34"/>
    <w:qFormat/>
    <w:rsid w:val="0071089A"/>
    <w:pPr>
      <w:spacing w:after="200" w:line="276" w:lineRule="auto"/>
      <w:ind w:left="720"/>
      <w:contextualSpacing/>
    </w:pPr>
    <w:rPr>
      <w:rFonts w:ascii="Cambria" w:eastAsia="Cambria" w:hAnsi="Cambria"/>
      <w:sz w:val="22"/>
      <w:szCs w:val="22"/>
    </w:rPr>
  </w:style>
  <w:style w:type="table" w:styleId="TableGrid">
    <w:name w:val="Table Grid"/>
    <w:basedOn w:val="TableNormal"/>
    <w:uiPriority w:val="39"/>
    <w:rsid w:val="007108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A150F"/>
    <w:rPr>
      <w:rFonts w:ascii="Lucida Grande" w:eastAsia="Cambria" w:hAnsi="Lucida Grande" w:cs="Lucida Grande"/>
      <w:sz w:val="18"/>
      <w:szCs w:val="18"/>
    </w:rPr>
  </w:style>
  <w:style w:type="character" w:customStyle="1" w:styleId="BalloonTextChar">
    <w:name w:val="Balloon Text Char"/>
    <w:link w:val="BalloonText"/>
    <w:uiPriority w:val="99"/>
    <w:semiHidden/>
    <w:rsid w:val="00DA150F"/>
    <w:rPr>
      <w:rFonts w:ascii="Lucida Grande" w:eastAsia="Cambria" w:hAnsi="Lucida Grande" w:cs="Lucida Grande"/>
      <w:sz w:val="18"/>
      <w:szCs w:val="18"/>
    </w:rPr>
  </w:style>
  <w:style w:type="paragraph" w:styleId="Header">
    <w:name w:val="header"/>
    <w:basedOn w:val="Normal"/>
    <w:link w:val="HeaderChar"/>
    <w:uiPriority w:val="99"/>
    <w:unhideWhenUsed/>
    <w:rsid w:val="00DA150F"/>
    <w:pPr>
      <w:tabs>
        <w:tab w:val="center" w:pos="4320"/>
        <w:tab w:val="right" w:pos="8640"/>
      </w:tabs>
    </w:pPr>
    <w:rPr>
      <w:rFonts w:ascii="Cambria" w:eastAsia="Cambria" w:hAnsi="Cambria"/>
      <w:sz w:val="22"/>
      <w:szCs w:val="22"/>
    </w:rPr>
  </w:style>
  <w:style w:type="character" w:customStyle="1" w:styleId="HeaderChar">
    <w:name w:val="Header Char"/>
    <w:link w:val="Header"/>
    <w:uiPriority w:val="99"/>
    <w:rsid w:val="00DA150F"/>
    <w:rPr>
      <w:rFonts w:eastAsia="Cambria"/>
      <w:sz w:val="22"/>
      <w:szCs w:val="22"/>
    </w:rPr>
  </w:style>
  <w:style w:type="paragraph" w:styleId="Footer">
    <w:name w:val="footer"/>
    <w:basedOn w:val="Normal"/>
    <w:link w:val="FooterChar"/>
    <w:uiPriority w:val="99"/>
    <w:unhideWhenUsed/>
    <w:rsid w:val="00DA150F"/>
    <w:pPr>
      <w:tabs>
        <w:tab w:val="center" w:pos="4320"/>
        <w:tab w:val="right" w:pos="8640"/>
      </w:tabs>
    </w:pPr>
    <w:rPr>
      <w:rFonts w:ascii="Cambria" w:eastAsia="Cambria" w:hAnsi="Cambria"/>
      <w:sz w:val="22"/>
      <w:szCs w:val="22"/>
    </w:rPr>
  </w:style>
  <w:style w:type="character" w:customStyle="1" w:styleId="FooterChar">
    <w:name w:val="Footer Char"/>
    <w:link w:val="Footer"/>
    <w:uiPriority w:val="99"/>
    <w:rsid w:val="00DA150F"/>
    <w:rPr>
      <w:rFonts w:eastAsia="Cambria"/>
      <w:sz w:val="22"/>
      <w:szCs w:val="22"/>
    </w:rPr>
  </w:style>
  <w:style w:type="character" w:styleId="PageNumber">
    <w:name w:val="page number"/>
    <w:basedOn w:val="DefaultParagraphFont"/>
    <w:uiPriority w:val="99"/>
    <w:semiHidden/>
    <w:unhideWhenUsed/>
    <w:rsid w:val="00DA150F"/>
  </w:style>
  <w:style w:type="character" w:styleId="Hyperlink">
    <w:name w:val="Hyperlink"/>
    <w:uiPriority w:val="99"/>
    <w:unhideWhenUsed/>
    <w:rsid w:val="000926D7"/>
    <w:rPr>
      <w:color w:val="0000FF"/>
      <w:u w:val="single"/>
    </w:rPr>
  </w:style>
  <w:style w:type="character" w:customStyle="1" w:styleId="apple-converted-space">
    <w:name w:val="apple-converted-space"/>
    <w:basedOn w:val="DefaultParagraphFont"/>
    <w:rsid w:val="00866B2E"/>
  </w:style>
  <w:style w:type="character" w:styleId="CommentReference">
    <w:name w:val="annotation reference"/>
    <w:uiPriority w:val="99"/>
    <w:semiHidden/>
    <w:unhideWhenUsed/>
    <w:rsid w:val="00032448"/>
    <w:rPr>
      <w:sz w:val="16"/>
      <w:szCs w:val="16"/>
    </w:rPr>
  </w:style>
  <w:style w:type="paragraph" w:styleId="CommentText">
    <w:name w:val="annotation text"/>
    <w:basedOn w:val="Normal"/>
    <w:link w:val="CommentTextChar"/>
    <w:uiPriority w:val="99"/>
    <w:semiHidden/>
    <w:unhideWhenUsed/>
    <w:rsid w:val="00032448"/>
    <w:pPr>
      <w:spacing w:after="200"/>
    </w:pPr>
    <w:rPr>
      <w:rFonts w:ascii="Cambria" w:eastAsia="Cambria" w:hAnsi="Cambria"/>
      <w:sz w:val="20"/>
      <w:szCs w:val="20"/>
    </w:rPr>
  </w:style>
  <w:style w:type="character" w:customStyle="1" w:styleId="CommentTextChar">
    <w:name w:val="Comment Text Char"/>
    <w:link w:val="CommentText"/>
    <w:uiPriority w:val="99"/>
    <w:semiHidden/>
    <w:rsid w:val="00032448"/>
    <w:rPr>
      <w:rFonts w:eastAsia="Cambria"/>
      <w:sz w:val="20"/>
      <w:szCs w:val="20"/>
    </w:rPr>
  </w:style>
  <w:style w:type="paragraph" w:styleId="Caption">
    <w:name w:val="caption"/>
    <w:basedOn w:val="Normal"/>
    <w:next w:val="Normal"/>
    <w:uiPriority w:val="35"/>
    <w:qFormat/>
    <w:rsid w:val="00FB032B"/>
    <w:pPr>
      <w:spacing w:after="200"/>
    </w:pPr>
    <w:rPr>
      <w:rFonts w:ascii="Cambria" w:eastAsia="Cambria" w:hAnsi="Cambria"/>
      <w:i/>
      <w:iCs/>
      <w:color w:val="1F497D"/>
      <w:sz w:val="18"/>
      <w:szCs w:val="18"/>
    </w:rPr>
  </w:style>
  <w:style w:type="paragraph" w:styleId="CommentSubject">
    <w:name w:val="annotation subject"/>
    <w:basedOn w:val="CommentText"/>
    <w:next w:val="CommentText"/>
    <w:link w:val="CommentSubjectChar"/>
    <w:uiPriority w:val="99"/>
    <w:semiHidden/>
    <w:unhideWhenUsed/>
    <w:rsid w:val="00FB032B"/>
    <w:rPr>
      <w:b/>
      <w:bCs/>
    </w:rPr>
  </w:style>
  <w:style w:type="character" w:customStyle="1" w:styleId="CommentSubjectChar">
    <w:name w:val="Comment Subject Char"/>
    <w:link w:val="CommentSubject"/>
    <w:uiPriority w:val="99"/>
    <w:semiHidden/>
    <w:rsid w:val="00FB032B"/>
    <w:rPr>
      <w:rFonts w:eastAsia="Cambria"/>
      <w:b/>
      <w:bCs/>
      <w:sz w:val="20"/>
      <w:szCs w:val="20"/>
    </w:rPr>
  </w:style>
  <w:style w:type="character" w:customStyle="1" w:styleId="Heading1Char">
    <w:name w:val="Heading 1 Char"/>
    <w:link w:val="Heading1"/>
    <w:uiPriority w:val="9"/>
    <w:rsid w:val="0096368B"/>
    <w:rPr>
      <w:rFonts w:ascii="Calibri" w:eastAsia="MS Gothic" w:hAnsi="Calibri" w:cs="Times New Roman"/>
      <w:color w:val="365F91"/>
      <w:sz w:val="32"/>
      <w:szCs w:val="32"/>
    </w:rPr>
  </w:style>
  <w:style w:type="paragraph" w:customStyle="1" w:styleId="Title1">
    <w:name w:val="Title1"/>
    <w:basedOn w:val="Normal"/>
    <w:rsid w:val="009E496C"/>
    <w:pPr>
      <w:spacing w:before="100" w:beforeAutospacing="1" w:after="100" w:afterAutospacing="1"/>
    </w:pPr>
    <w:rPr>
      <w:rFonts w:eastAsia="Times New Roman"/>
    </w:rPr>
  </w:style>
  <w:style w:type="paragraph" w:customStyle="1" w:styleId="desc">
    <w:name w:val="desc"/>
    <w:basedOn w:val="Normal"/>
    <w:rsid w:val="009E496C"/>
    <w:pPr>
      <w:spacing w:before="100" w:beforeAutospacing="1" w:after="100" w:afterAutospacing="1"/>
    </w:pPr>
    <w:rPr>
      <w:rFonts w:eastAsia="Times New Roman"/>
    </w:rPr>
  </w:style>
  <w:style w:type="paragraph" w:customStyle="1" w:styleId="details">
    <w:name w:val="details"/>
    <w:basedOn w:val="Normal"/>
    <w:rsid w:val="009E496C"/>
    <w:pPr>
      <w:spacing w:before="100" w:beforeAutospacing="1" w:after="100" w:afterAutospacing="1"/>
    </w:pPr>
    <w:rPr>
      <w:rFonts w:eastAsia="Times New Roman"/>
    </w:rPr>
  </w:style>
  <w:style w:type="character" w:customStyle="1" w:styleId="jrnl">
    <w:name w:val="jrnl"/>
    <w:basedOn w:val="DefaultParagraphFont"/>
    <w:rsid w:val="009E496C"/>
  </w:style>
  <w:style w:type="paragraph" w:customStyle="1" w:styleId="MediumList1-Accent41">
    <w:name w:val="Medium List 1 - Accent 41"/>
    <w:hidden/>
    <w:uiPriority w:val="99"/>
    <w:semiHidden/>
    <w:rsid w:val="00B50510"/>
    <w:rPr>
      <w:rFonts w:ascii="Times New Roman" w:hAnsi="Times New Roman"/>
    </w:rPr>
  </w:style>
  <w:style w:type="character" w:styleId="FollowedHyperlink">
    <w:name w:val="FollowedHyperlink"/>
    <w:uiPriority w:val="99"/>
    <w:semiHidden/>
    <w:unhideWhenUsed/>
    <w:rsid w:val="009B20EE"/>
    <w:rPr>
      <w:color w:val="800080"/>
      <w:u w:val="single"/>
    </w:rPr>
  </w:style>
  <w:style w:type="paragraph" w:customStyle="1" w:styleId="ColorfulList-Accent11">
    <w:name w:val="Colorful List - Accent 11"/>
    <w:basedOn w:val="Normal"/>
    <w:uiPriority w:val="99"/>
    <w:qFormat/>
    <w:rsid w:val="009B3A45"/>
    <w:pPr>
      <w:ind w:left="720"/>
    </w:pPr>
  </w:style>
  <w:style w:type="paragraph" w:styleId="Revision">
    <w:name w:val="Revision"/>
    <w:hidden/>
    <w:uiPriority w:val="99"/>
    <w:unhideWhenUsed/>
    <w:rsid w:val="00D5299B"/>
    <w:rPr>
      <w:rFonts w:ascii="Times New Roman" w:hAnsi="Times New Roman"/>
    </w:rPr>
  </w:style>
  <w:style w:type="table" w:styleId="PlainTable4">
    <w:name w:val="Plain Table 4"/>
    <w:basedOn w:val="TableNormal"/>
    <w:uiPriority w:val="62"/>
    <w:qFormat/>
    <w:rsid w:val="00E178B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2">
    <w:name w:val="Plain Table 2"/>
    <w:basedOn w:val="TableNormal"/>
    <w:uiPriority w:val="60"/>
    <w:rsid w:val="00F95BE5"/>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EndNoteBibliographyTitle">
    <w:name w:val="EndNote Bibliography Title"/>
    <w:basedOn w:val="Normal"/>
    <w:link w:val="EndNoteBibliographyTitleChar"/>
    <w:rsid w:val="004F6706"/>
    <w:pPr>
      <w:jc w:val="center"/>
    </w:pPr>
    <w:rPr>
      <w:noProof/>
    </w:rPr>
  </w:style>
  <w:style w:type="character" w:customStyle="1" w:styleId="EndNoteBibliographyTitleChar">
    <w:name w:val="EndNote Bibliography Title Char"/>
    <w:link w:val="EndNoteBibliographyTitle"/>
    <w:rsid w:val="004F6706"/>
    <w:rPr>
      <w:rFonts w:ascii="Times New Roman" w:hAnsi="Times New Roman"/>
      <w:noProof/>
    </w:rPr>
  </w:style>
  <w:style w:type="paragraph" w:customStyle="1" w:styleId="EndNoteBibliography">
    <w:name w:val="EndNote Bibliography"/>
    <w:basedOn w:val="Normal"/>
    <w:link w:val="EndNoteBibliographyChar"/>
    <w:rsid w:val="004F6706"/>
    <w:rPr>
      <w:noProof/>
    </w:rPr>
  </w:style>
  <w:style w:type="character" w:customStyle="1" w:styleId="EndNoteBibliographyChar">
    <w:name w:val="EndNote Bibliography Char"/>
    <w:link w:val="EndNoteBibliography"/>
    <w:rsid w:val="004F6706"/>
    <w:rPr>
      <w:rFonts w:ascii="Times New Roman" w:hAnsi="Times New Roman"/>
      <w:noProof/>
    </w:rPr>
  </w:style>
  <w:style w:type="character" w:customStyle="1" w:styleId="UnresolvedMention1">
    <w:name w:val="Unresolved Mention1"/>
    <w:basedOn w:val="DefaultParagraphFont"/>
    <w:uiPriority w:val="99"/>
    <w:semiHidden/>
    <w:unhideWhenUsed/>
    <w:rsid w:val="00BD47F2"/>
    <w:rPr>
      <w:color w:val="605E5C"/>
      <w:shd w:val="clear" w:color="auto" w:fill="E1DFDD"/>
    </w:rPr>
  </w:style>
  <w:style w:type="paragraph" w:styleId="ListParagraph">
    <w:name w:val="List Paragraph"/>
    <w:basedOn w:val="Normal"/>
    <w:uiPriority w:val="99"/>
    <w:qFormat/>
    <w:rsid w:val="002A7223"/>
    <w:pPr>
      <w:ind w:left="720"/>
      <w:contextualSpacing/>
    </w:pPr>
  </w:style>
  <w:style w:type="paragraph" w:styleId="NormalWeb">
    <w:name w:val="Normal (Web)"/>
    <w:basedOn w:val="Normal"/>
    <w:uiPriority w:val="99"/>
    <w:unhideWhenUsed/>
    <w:rsid w:val="00C97406"/>
    <w:pPr>
      <w:spacing w:before="100" w:beforeAutospacing="1" w:after="100" w:afterAutospacing="1"/>
    </w:pPr>
    <w:rPr>
      <w:rFonts w:eastAsia="Times New Roman"/>
    </w:rPr>
  </w:style>
  <w:style w:type="character" w:styleId="Emphasis">
    <w:name w:val="Emphasis"/>
    <w:basedOn w:val="DefaultParagraphFont"/>
    <w:uiPriority w:val="20"/>
    <w:qFormat/>
    <w:rsid w:val="0010249A"/>
    <w:rPr>
      <w:i/>
      <w:iCs/>
    </w:rPr>
  </w:style>
  <w:style w:type="character" w:customStyle="1" w:styleId="UnresolvedMention2">
    <w:name w:val="Unresolved Mention2"/>
    <w:basedOn w:val="DefaultParagraphFont"/>
    <w:uiPriority w:val="99"/>
    <w:rsid w:val="00566802"/>
    <w:rPr>
      <w:color w:val="605E5C"/>
      <w:shd w:val="clear" w:color="auto" w:fill="E1DFDD"/>
    </w:rPr>
  </w:style>
  <w:style w:type="character" w:customStyle="1" w:styleId="UnresolvedMention3">
    <w:name w:val="Unresolved Mention3"/>
    <w:basedOn w:val="DefaultParagraphFont"/>
    <w:uiPriority w:val="99"/>
    <w:rsid w:val="00B521D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036549">
      <w:bodyDiv w:val="1"/>
      <w:marLeft w:val="0"/>
      <w:marRight w:val="0"/>
      <w:marTop w:val="0"/>
      <w:marBottom w:val="0"/>
      <w:divBdr>
        <w:top w:val="none" w:sz="0" w:space="0" w:color="auto"/>
        <w:left w:val="none" w:sz="0" w:space="0" w:color="auto"/>
        <w:bottom w:val="none" w:sz="0" w:space="0" w:color="auto"/>
        <w:right w:val="none" w:sz="0" w:space="0" w:color="auto"/>
      </w:divBdr>
      <w:divsChild>
        <w:div w:id="1684742847">
          <w:marLeft w:val="0"/>
          <w:marRight w:val="0"/>
          <w:marTop w:val="0"/>
          <w:marBottom w:val="0"/>
          <w:divBdr>
            <w:top w:val="none" w:sz="0" w:space="0" w:color="auto"/>
            <w:left w:val="none" w:sz="0" w:space="0" w:color="auto"/>
            <w:bottom w:val="none" w:sz="0" w:space="0" w:color="auto"/>
            <w:right w:val="none" w:sz="0" w:space="0" w:color="auto"/>
          </w:divBdr>
          <w:divsChild>
            <w:div w:id="1394894264">
              <w:marLeft w:val="0"/>
              <w:marRight w:val="0"/>
              <w:marTop w:val="0"/>
              <w:marBottom w:val="0"/>
              <w:divBdr>
                <w:top w:val="none" w:sz="0" w:space="0" w:color="auto"/>
                <w:left w:val="none" w:sz="0" w:space="0" w:color="auto"/>
                <w:bottom w:val="none" w:sz="0" w:space="0" w:color="auto"/>
                <w:right w:val="none" w:sz="0" w:space="0" w:color="auto"/>
              </w:divBdr>
              <w:divsChild>
                <w:div w:id="247733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31521">
      <w:bodyDiv w:val="1"/>
      <w:marLeft w:val="0"/>
      <w:marRight w:val="0"/>
      <w:marTop w:val="0"/>
      <w:marBottom w:val="0"/>
      <w:divBdr>
        <w:top w:val="none" w:sz="0" w:space="0" w:color="auto"/>
        <w:left w:val="none" w:sz="0" w:space="0" w:color="auto"/>
        <w:bottom w:val="none" w:sz="0" w:space="0" w:color="auto"/>
        <w:right w:val="none" w:sz="0" w:space="0" w:color="auto"/>
      </w:divBdr>
    </w:div>
    <w:div w:id="156966285">
      <w:bodyDiv w:val="1"/>
      <w:marLeft w:val="0"/>
      <w:marRight w:val="0"/>
      <w:marTop w:val="0"/>
      <w:marBottom w:val="0"/>
      <w:divBdr>
        <w:top w:val="none" w:sz="0" w:space="0" w:color="auto"/>
        <w:left w:val="none" w:sz="0" w:space="0" w:color="auto"/>
        <w:bottom w:val="none" w:sz="0" w:space="0" w:color="auto"/>
        <w:right w:val="none" w:sz="0" w:space="0" w:color="auto"/>
      </w:divBdr>
    </w:div>
    <w:div w:id="194585243">
      <w:bodyDiv w:val="1"/>
      <w:marLeft w:val="0"/>
      <w:marRight w:val="0"/>
      <w:marTop w:val="0"/>
      <w:marBottom w:val="0"/>
      <w:divBdr>
        <w:top w:val="none" w:sz="0" w:space="0" w:color="auto"/>
        <w:left w:val="none" w:sz="0" w:space="0" w:color="auto"/>
        <w:bottom w:val="none" w:sz="0" w:space="0" w:color="auto"/>
        <w:right w:val="none" w:sz="0" w:space="0" w:color="auto"/>
      </w:divBdr>
    </w:div>
    <w:div w:id="202249304">
      <w:bodyDiv w:val="1"/>
      <w:marLeft w:val="0"/>
      <w:marRight w:val="0"/>
      <w:marTop w:val="0"/>
      <w:marBottom w:val="0"/>
      <w:divBdr>
        <w:top w:val="none" w:sz="0" w:space="0" w:color="auto"/>
        <w:left w:val="none" w:sz="0" w:space="0" w:color="auto"/>
        <w:bottom w:val="none" w:sz="0" w:space="0" w:color="auto"/>
        <w:right w:val="none" w:sz="0" w:space="0" w:color="auto"/>
      </w:divBdr>
    </w:div>
    <w:div w:id="239218343">
      <w:bodyDiv w:val="1"/>
      <w:marLeft w:val="0"/>
      <w:marRight w:val="0"/>
      <w:marTop w:val="0"/>
      <w:marBottom w:val="0"/>
      <w:divBdr>
        <w:top w:val="none" w:sz="0" w:space="0" w:color="auto"/>
        <w:left w:val="none" w:sz="0" w:space="0" w:color="auto"/>
        <w:bottom w:val="none" w:sz="0" w:space="0" w:color="auto"/>
        <w:right w:val="none" w:sz="0" w:space="0" w:color="auto"/>
      </w:divBdr>
      <w:divsChild>
        <w:div w:id="583074506">
          <w:marLeft w:val="706"/>
          <w:marRight w:val="0"/>
          <w:marTop w:val="40"/>
          <w:marBottom w:val="80"/>
          <w:divBdr>
            <w:top w:val="none" w:sz="0" w:space="0" w:color="auto"/>
            <w:left w:val="none" w:sz="0" w:space="0" w:color="auto"/>
            <w:bottom w:val="none" w:sz="0" w:space="0" w:color="auto"/>
            <w:right w:val="none" w:sz="0" w:space="0" w:color="auto"/>
          </w:divBdr>
        </w:div>
      </w:divsChild>
    </w:div>
    <w:div w:id="256717832">
      <w:bodyDiv w:val="1"/>
      <w:marLeft w:val="0"/>
      <w:marRight w:val="0"/>
      <w:marTop w:val="0"/>
      <w:marBottom w:val="0"/>
      <w:divBdr>
        <w:top w:val="none" w:sz="0" w:space="0" w:color="auto"/>
        <w:left w:val="none" w:sz="0" w:space="0" w:color="auto"/>
        <w:bottom w:val="none" w:sz="0" w:space="0" w:color="auto"/>
        <w:right w:val="none" w:sz="0" w:space="0" w:color="auto"/>
      </w:divBdr>
    </w:div>
    <w:div w:id="272596918">
      <w:bodyDiv w:val="1"/>
      <w:marLeft w:val="0"/>
      <w:marRight w:val="0"/>
      <w:marTop w:val="0"/>
      <w:marBottom w:val="0"/>
      <w:divBdr>
        <w:top w:val="none" w:sz="0" w:space="0" w:color="auto"/>
        <w:left w:val="none" w:sz="0" w:space="0" w:color="auto"/>
        <w:bottom w:val="none" w:sz="0" w:space="0" w:color="auto"/>
        <w:right w:val="none" w:sz="0" w:space="0" w:color="auto"/>
      </w:divBdr>
    </w:div>
    <w:div w:id="326329338">
      <w:bodyDiv w:val="1"/>
      <w:marLeft w:val="0"/>
      <w:marRight w:val="0"/>
      <w:marTop w:val="0"/>
      <w:marBottom w:val="0"/>
      <w:divBdr>
        <w:top w:val="none" w:sz="0" w:space="0" w:color="auto"/>
        <w:left w:val="none" w:sz="0" w:space="0" w:color="auto"/>
        <w:bottom w:val="none" w:sz="0" w:space="0" w:color="auto"/>
        <w:right w:val="none" w:sz="0" w:space="0" w:color="auto"/>
      </w:divBdr>
      <w:divsChild>
        <w:div w:id="1022050986">
          <w:marLeft w:val="0"/>
          <w:marRight w:val="0"/>
          <w:marTop w:val="0"/>
          <w:marBottom w:val="0"/>
          <w:divBdr>
            <w:top w:val="none" w:sz="0" w:space="0" w:color="auto"/>
            <w:left w:val="none" w:sz="0" w:space="0" w:color="auto"/>
            <w:bottom w:val="none" w:sz="0" w:space="0" w:color="auto"/>
            <w:right w:val="none" w:sz="0" w:space="0" w:color="auto"/>
          </w:divBdr>
          <w:divsChild>
            <w:div w:id="2129351187">
              <w:marLeft w:val="0"/>
              <w:marRight w:val="0"/>
              <w:marTop w:val="0"/>
              <w:marBottom w:val="0"/>
              <w:divBdr>
                <w:top w:val="none" w:sz="0" w:space="0" w:color="auto"/>
                <w:left w:val="none" w:sz="0" w:space="0" w:color="auto"/>
                <w:bottom w:val="none" w:sz="0" w:space="0" w:color="auto"/>
                <w:right w:val="none" w:sz="0" w:space="0" w:color="auto"/>
              </w:divBdr>
              <w:divsChild>
                <w:div w:id="1105267946">
                  <w:marLeft w:val="0"/>
                  <w:marRight w:val="0"/>
                  <w:marTop w:val="0"/>
                  <w:marBottom w:val="0"/>
                  <w:divBdr>
                    <w:top w:val="none" w:sz="0" w:space="0" w:color="auto"/>
                    <w:left w:val="none" w:sz="0" w:space="0" w:color="auto"/>
                    <w:bottom w:val="none" w:sz="0" w:space="0" w:color="auto"/>
                    <w:right w:val="none" w:sz="0" w:space="0" w:color="auto"/>
                  </w:divBdr>
                  <w:divsChild>
                    <w:div w:id="573901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9670627">
      <w:bodyDiv w:val="1"/>
      <w:marLeft w:val="0"/>
      <w:marRight w:val="0"/>
      <w:marTop w:val="0"/>
      <w:marBottom w:val="0"/>
      <w:divBdr>
        <w:top w:val="none" w:sz="0" w:space="0" w:color="auto"/>
        <w:left w:val="none" w:sz="0" w:space="0" w:color="auto"/>
        <w:bottom w:val="none" w:sz="0" w:space="0" w:color="auto"/>
        <w:right w:val="none" w:sz="0" w:space="0" w:color="auto"/>
      </w:divBdr>
      <w:divsChild>
        <w:div w:id="415900688">
          <w:marLeft w:val="418"/>
          <w:marRight w:val="0"/>
          <w:marTop w:val="40"/>
          <w:marBottom w:val="80"/>
          <w:divBdr>
            <w:top w:val="none" w:sz="0" w:space="0" w:color="auto"/>
            <w:left w:val="none" w:sz="0" w:space="0" w:color="auto"/>
            <w:bottom w:val="none" w:sz="0" w:space="0" w:color="auto"/>
            <w:right w:val="none" w:sz="0" w:space="0" w:color="auto"/>
          </w:divBdr>
        </w:div>
      </w:divsChild>
    </w:div>
    <w:div w:id="361397164">
      <w:bodyDiv w:val="1"/>
      <w:marLeft w:val="0"/>
      <w:marRight w:val="0"/>
      <w:marTop w:val="0"/>
      <w:marBottom w:val="0"/>
      <w:divBdr>
        <w:top w:val="none" w:sz="0" w:space="0" w:color="auto"/>
        <w:left w:val="none" w:sz="0" w:space="0" w:color="auto"/>
        <w:bottom w:val="none" w:sz="0" w:space="0" w:color="auto"/>
        <w:right w:val="none" w:sz="0" w:space="0" w:color="auto"/>
      </w:divBdr>
      <w:divsChild>
        <w:div w:id="529802303">
          <w:marLeft w:val="0"/>
          <w:marRight w:val="0"/>
          <w:marTop w:val="0"/>
          <w:marBottom w:val="0"/>
          <w:divBdr>
            <w:top w:val="none" w:sz="0" w:space="0" w:color="auto"/>
            <w:left w:val="none" w:sz="0" w:space="0" w:color="auto"/>
            <w:bottom w:val="none" w:sz="0" w:space="0" w:color="auto"/>
            <w:right w:val="none" w:sz="0" w:space="0" w:color="auto"/>
          </w:divBdr>
          <w:divsChild>
            <w:div w:id="887644351">
              <w:marLeft w:val="0"/>
              <w:marRight w:val="0"/>
              <w:marTop w:val="0"/>
              <w:marBottom w:val="0"/>
              <w:divBdr>
                <w:top w:val="none" w:sz="0" w:space="0" w:color="auto"/>
                <w:left w:val="none" w:sz="0" w:space="0" w:color="auto"/>
                <w:bottom w:val="none" w:sz="0" w:space="0" w:color="auto"/>
                <w:right w:val="none" w:sz="0" w:space="0" w:color="auto"/>
              </w:divBdr>
            </w:div>
          </w:divsChild>
        </w:div>
        <w:div w:id="1379665038">
          <w:marLeft w:val="0"/>
          <w:marRight w:val="0"/>
          <w:marTop w:val="0"/>
          <w:marBottom w:val="0"/>
          <w:divBdr>
            <w:top w:val="none" w:sz="0" w:space="0" w:color="auto"/>
            <w:left w:val="none" w:sz="0" w:space="0" w:color="auto"/>
            <w:bottom w:val="none" w:sz="0" w:space="0" w:color="auto"/>
            <w:right w:val="none" w:sz="0" w:space="0" w:color="auto"/>
          </w:divBdr>
        </w:div>
      </w:divsChild>
    </w:div>
    <w:div w:id="362364947">
      <w:bodyDiv w:val="1"/>
      <w:marLeft w:val="0"/>
      <w:marRight w:val="0"/>
      <w:marTop w:val="0"/>
      <w:marBottom w:val="0"/>
      <w:divBdr>
        <w:top w:val="none" w:sz="0" w:space="0" w:color="auto"/>
        <w:left w:val="none" w:sz="0" w:space="0" w:color="auto"/>
        <w:bottom w:val="none" w:sz="0" w:space="0" w:color="auto"/>
        <w:right w:val="none" w:sz="0" w:space="0" w:color="auto"/>
      </w:divBdr>
    </w:div>
    <w:div w:id="378944722">
      <w:bodyDiv w:val="1"/>
      <w:marLeft w:val="0"/>
      <w:marRight w:val="0"/>
      <w:marTop w:val="0"/>
      <w:marBottom w:val="0"/>
      <w:divBdr>
        <w:top w:val="none" w:sz="0" w:space="0" w:color="auto"/>
        <w:left w:val="none" w:sz="0" w:space="0" w:color="auto"/>
        <w:bottom w:val="none" w:sz="0" w:space="0" w:color="auto"/>
        <w:right w:val="none" w:sz="0" w:space="0" w:color="auto"/>
      </w:divBdr>
    </w:div>
    <w:div w:id="428935646">
      <w:bodyDiv w:val="1"/>
      <w:marLeft w:val="0"/>
      <w:marRight w:val="0"/>
      <w:marTop w:val="0"/>
      <w:marBottom w:val="0"/>
      <w:divBdr>
        <w:top w:val="none" w:sz="0" w:space="0" w:color="auto"/>
        <w:left w:val="none" w:sz="0" w:space="0" w:color="auto"/>
        <w:bottom w:val="none" w:sz="0" w:space="0" w:color="auto"/>
        <w:right w:val="none" w:sz="0" w:space="0" w:color="auto"/>
      </w:divBdr>
      <w:divsChild>
        <w:div w:id="269549675">
          <w:marLeft w:val="0"/>
          <w:marRight w:val="0"/>
          <w:marTop w:val="0"/>
          <w:marBottom w:val="0"/>
          <w:divBdr>
            <w:top w:val="none" w:sz="0" w:space="0" w:color="auto"/>
            <w:left w:val="none" w:sz="0" w:space="0" w:color="auto"/>
            <w:bottom w:val="none" w:sz="0" w:space="0" w:color="auto"/>
            <w:right w:val="none" w:sz="0" w:space="0" w:color="auto"/>
          </w:divBdr>
          <w:divsChild>
            <w:div w:id="60834100">
              <w:marLeft w:val="0"/>
              <w:marRight w:val="0"/>
              <w:marTop w:val="0"/>
              <w:marBottom w:val="0"/>
              <w:divBdr>
                <w:top w:val="none" w:sz="0" w:space="0" w:color="auto"/>
                <w:left w:val="none" w:sz="0" w:space="0" w:color="auto"/>
                <w:bottom w:val="none" w:sz="0" w:space="0" w:color="auto"/>
                <w:right w:val="none" w:sz="0" w:space="0" w:color="auto"/>
              </w:divBdr>
              <w:divsChild>
                <w:div w:id="1223323025">
                  <w:marLeft w:val="0"/>
                  <w:marRight w:val="0"/>
                  <w:marTop w:val="0"/>
                  <w:marBottom w:val="0"/>
                  <w:divBdr>
                    <w:top w:val="none" w:sz="0" w:space="0" w:color="auto"/>
                    <w:left w:val="none" w:sz="0" w:space="0" w:color="auto"/>
                    <w:bottom w:val="none" w:sz="0" w:space="0" w:color="auto"/>
                    <w:right w:val="none" w:sz="0" w:space="0" w:color="auto"/>
                  </w:divBdr>
                  <w:divsChild>
                    <w:div w:id="178474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9595315">
      <w:bodyDiv w:val="1"/>
      <w:marLeft w:val="0"/>
      <w:marRight w:val="0"/>
      <w:marTop w:val="0"/>
      <w:marBottom w:val="0"/>
      <w:divBdr>
        <w:top w:val="none" w:sz="0" w:space="0" w:color="auto"/>
        <w:left w:val="none" w:sz="0" w:space="0" w:color="auto"/>
        <w:bottom w:val="none" w:sz="0" w:space="0" w:color="auto"/>
        <w:right w:val="none" w:sz="0" w:space="0" w:color="auto"/>
      </w:divBdr>
      <w:divsChild>
        <w:div w:id="1751540537">
          <w:marLeft w:val="0"/>
          <w:marRight w:val="0"/>
          <w:marTop w:val="0"/>
          <w:marBottom w:val="0"/>
          <w:divBdr>
            <w:top w:val="none" w:sz="0" w:space="0" w:color="auto"/>
            <w:left w:val="none" w:sz="0" w:space="0" w:color="auto"/>
            <w:bottom w:val="none" w:sz="0" w:space="0" w:color="auto"/>
            <w:right w:val="none" w:sz="0" w:space="0" w:color="auto"/>
          </w:divBdr>
          <w:divsChild>
            <w:div w:id="737628775">
              <w:marLeft w:val="0"/>
              <w:marRight w:val="0"/>
              <w:marTop w:val="0"/>
              <w:marBottom w:val="0"/>
              <w:divBdr>
                <w:top w:val="none" w:sz="0" w:space="0" w:color="auto"/>
                <w:left w:val="none" w:sz="0" w:space="0" w:color="auto"/>
                <w:bottom w:val="none" w:sz="0" w:space="0" w:color="auto"/>
                <w:right w:val="none" w:sz="0" w:space="0" w:color="auto"/>
              </w:divBdr>
              <w:divsChild>
                <w:div w:id="1340040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249389">
      <w:bodyDiv w:val="1"/>
      <w:marLeft w:val="0"/>
      <w:marRight w:val="0"/>
      <w:marTop w:val="0"/>
      <w:marBottom w:val="0"/>
      <w:divBdr>
        <w:top w:val="none" w:sz="0" w:space="0" w:color="auto"/>
        <w:left w:val="none" w:sz="0" w:space="0" w:color="auto"/>
        <w:bottom w:val="none" w:sz="0" w:space="0" w:color="auto"/>
        <w:right w:val="none" w:sz="0" w:space="0" w:color="auto"/>
      </w:divBdr>
    </w:div>
    <w:div w:id="497305035">
      <w:bodyDiv w:val="1"/>
      <w:marLeft w:val="0"/>
      <w:marRight w:val="0"/>
      <w:marTop w:val="0"/>
      <w:marBottom w:val="0"/>
      <w:divBdr>
        <w:top w:val="none" w:sz="0" w:space="0" w:color="auto"/>
        <w:left w:val="none" w:sz="0" w:space="0" w:color="auto"/>
        <w:bottom w:val="none" w:sz="0" w:space="0" w:color="auto"/>
        <w:right w:val="none" w:sz="0" w:space="0" w:color="auto"/>
      </w:divBdr>
    </w:div>
    <w:div w:id="507183205">
      <w:bodyDiv w:val="1"/>
      <w:marLeft w:val="0"/>
      <w:marRight w:val="0"/>
      <w:marTop w:val="0"/>
      <w:marBottom w:val="0"/>
      <w:divBdr>
        <w:top w:val="none" w:sz="0" w:space="0" w:color="auto"/>
        <w:left w:val="none" w:sz="0" w:space="0" w:color="auto"/>
        <w:bottom w:val="none" w:sz="0" w:space="0" w:color="auto"/>
        <w:right w:val="none" w:sz="0" w:space="0" w:color="auto"/>
      </w:divBdr>
      <w:divsChild>
        <w:div w:id="1306622308">
          <w:marLeft w:val="0"/>
          <w:marRight w:val="0"/>
          <w:marTop w:val="0"/>
          <w:marBottom w:val="0"/>
          <w:divBdr>
            <w:top w:val="none" w:sz="0" w:space="0" w:color="auto"/>
            <w:left w:val="none" w:sz="0" w:space="0" w:color="auto"/>
            <w:bottom w:val="none" w:sz="0" w:space="0" w:color="auto"/>
            <w:right w:val="none" w:sz="0" w:space="0" w:color="auto"/>
          </w:divBdr>
          <w:divsChild>
            <w:div w:id="422804360">
              <w:marLeft w:val="0"/>
              <w:marRight w:val="0"/>
              <w:marTop w:val="0"/>
              <w:marBottom w:val="0"/>
              <w:divBdr>
                <w:top w:val="none" w:sz="0" w:space="0" w:color="auto"/>
                <w:left w:val="none" w:sz="0" w:space="0" w:color="auto"/>
                <w:bottom w:val="none" w:sz="0" w:space="0" w:color="auto"/>
                <w:right w:val="none" w:sz="0" w:space="0" w:color="auto"/>
              </w:divBdr>
              <w:divsChild>
                <w:div w:id="981808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264685">
      <w:bodyDiv w:val="1"/>
      <w:marLeft w:val="0"/>
      <w:marRight w:val="0"/>
      <w:marTop w:val="0"/>
      <w:marBottom w:val="0"/>
      <w:divBdr>
        <w:top w:val="none" w:sz="0" w:space="0" w:color="auto"/>
        <w:left w:val="none" w:sz="0" w:space="0" w:color="auto"/>
        <w:bottom w:val="none" w:sz="0" w:space="0" w:color="auto"/>
        <w:right w:val="none" w:sz="0" w:space="0" w:color="auto"/>
      </w:divBdr>
    </w:div>
    <w:div w:id="555507651">
      <w:bodyDiv w:val="1"/>
      <w:marLeft w:val="0"/>
      <w:marRight w:val="0"/>
      <w:marTop w:val="0"/>
      <w:marBottom w:val="0"/>
      <w:divBdr>
        <w:top w:val="none" w:sz="0" w:space="0" w:color="auto"/>
        <w:left w:val="none" w:sz="0" w:space="0" w:color="auto"/>
        <w:bottom w:val="none" w:sz="0" w:space="0" w:color="auto"/>
        <w:right w:val="none" w:sz="0" w:space="0" w:color="auto"/>
      </w:divBdr>
      <w:divsChild>
        <w:div w:id="823009423">
          <w:marLeft w:val="0"/>
          <w:marRight w:val="0"/>
          <w:marTop w:val="0"/>
          <w:marBottom w:val="0"/>
          <w:divBdr>
            <w:top w:val="none" w:sz="0" w:space="0" w:color="auto"/>
            <w:left w:val="none" w:sz="0" w:space="0" w:color="auto"/>
            <w:bottom w:val="none" w:sz="0" w:space="0" w:color="auto"/>
            <w:right w:val="none" w:sz="0" w:space="0" w:color="auto"/>
          </w:divBdr>
          <w:divsChild>
            <w:div w:id="217208973">
              <w:marLeft w:val="0"/>
              <w:marRight w:val="0"/>
              <w:marTop w:val="0"/>
              <w:marBottom w:val="0"/>
              <w:divBdr>
                <w:top w:val="none" w:sz="0" w:space="0" w:color="auto"/>
                <w:left w:val="none" w:sz="0" w:space="0" w:color="auto"/>
                <w:bottom w:val="none" w:sz="0" w:space="0" w:color="auto"/>
                <w:right w:val="none" w:sz="0" w:space="0" w:color="auto"/>
              </w:divBdr>
              <w:divsChild>
                <w:div w:id="294607151">
                  <w:marLeft w:val="0"/>
                  <w:marRight w:val="0"/>
                  <w:marTop w:val="0"/>
                  <w:marBottom w:val="0"/>
                  <w:divBdr>
                    <w:top w:val="none" w:sz="0" w:space="0" w:color="auto"/>
                    <w:left w:val="none" w:sz="0" w:space="0" w:color="auto"/>
                    <w:bottom w:val="none" w:sz="0" w:space="0" w:color="auto"/>
                    <w:right w:val="none" w:sz="0" w:space="0" w:color="auto"/>
                  </w:divBdr>
                  <w:divsChild>
                    <w:div w:id="65518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6575956">
      <w:bodyDiv w:val="1"/>
      <w:marLeft w:val="0"/>
      <w:marRight w:val="0"/>
      <w:marTop w:val="0"/>
      <w:marBottom w:val="0"/>
      <w:divBdr>
        <w:top w:val="none" w:sz="0" w:space="0" w:color="auto"/>
        <w:left w:val="none" w:sz="0" w:space="0" w:color="auto"/>
        <w:bottom w:val="none" w:sz="0" w:space="0" w:color="auto"/>
        <w:right w:val="none" w:sz="0" w:space="0" w:color="auto"/>
      </w:divBdr>
    </w:div>
    <w:div w:id="604314418">
      <w:bodyDiv w:val="1"/>
      <w:marLeft w:val="0"/>
      <w:marRight w:val="0"/>
      <w:marTop w:val="0"/>
      <w:marBottom w:val="0"/>
      <w:divBdr>
        <w:top w:val="none" w:sz="0" w:space="0" w:color="auto"/>
        <w:left w:val="none" w:sz="0" w:space="0" w:color="auto"/>
        <w:bottom w:val="none" w:sz="0" w:space="0" w:color="auto"/>
        <w:right w:val="none" w:sz="0" w:space="0" w:color="auto"/>
      </w:divBdr>
    </w:div>
    <w:div w:id="668488734">
      <w:bodyDiv w:val="1"/>
      <w:marLeft w:val="0"/>
      <w:marRight w:val="0"/>
      <w:marTop w:val="0"/>
      <w:marBottom w:val="0"/>
      <w:divBdr>
        <w:top w:val="none" w:sz="0" w:space="0" w:color="auto"/>
        <w:left w:val="none" w:sz="0" w:space="0" w:color="auto"/>
        <w:bottom w:val="none" w:sz="0" w:space="0" w:color="auto"/>
        <w:right w:val="none" w:sz="0" w:space="0" w:color="auto"/>
      </w:divBdr>
      <w:divsChild>
        <w:div w:id="1614239884">
          <w:marLeft w:val="0"/>
          <w:marRight w:val="0"/>
          <w:marTop w:val="0"/>
          <w:marBottom w:val="0"/>
          <w:divBdr>
            <w:top w:val="none" w:sz="0" w:space="0" w:color="auto"/>
            <w:left w:val="none" w:sz="0" w:space="0" w:color="auto"/>
            <w:bottom w:val="none" w:sz="0" w:space="0" w:color="auto"/>
            <w:right w:val="none" w:sz="0" w:space="0" w:color="auto"/>
          </w:divBdr>
        </w:div>
      </w:divsChild>
    </w:div>
    <w:div w:id="706566387">
      <w:bodyDiv w:val="1"/>
      <w:marLeft w:val="0"/>
      <w:marRight w:val="0"/>
      <w:marTop w:val="0"/>
      <w:marBottom w:val="0"/>
      <w:divBdr>
        <w:top w:val="none" w:sz="0" w:space="0" w:color="auto"/>
        <w:left w:val="none" w:sz="0" w:space="0" w:color="auto"/>
        <w:bottom w:val="none" w:sz="0" w:space="0" w:color="auto"/>
        <w:right w:val="none" w:sz="0" w:space="0" w:color="auto"/>
      </w:divBdr>
      <w:divsChild>
        <w:div w:id="1125268258">
          <w:marLeft w:val="0"/>
          <w:marRight w:val="0"/>
          <w:marTop w:val="0"/>
          <w:marBottom w:val="0"/>
          <w:divBdr>
            <w:top w:val="none" w:sz="0" w:space="0" w:color="auto"/>
            <w:left w:val="none" w:sz="0" w:space="0" w:color="auto"/>
            <w:bottom w:val="none" w:sz="0" w:space="0" w:color="auto"/>
            <w:right w:val="none" w:sz="0" w:space="0" w:color="auto"/>
          </w:divBdr>
          <w:divsChild>
            <w:div w:id="2000771093">
              <w:marLeft w:val="0"/>
              <w:marRight w:val="0"/>
              <w:marTop w:val="0"/>
              <w:marBottom w:val="0"/>
              <w:divBdr>
                <w:top w:val="none" w:sz="0" w:space="0" w:color="auto"/>
                <w:left w:val="none" w:sz="0" w:space="0" w:color="auto"/>
                <w:bottom w:val="none" w:sz="0" w:space="0" w:color="auto"/>
                <w:right w:val="none" w:sz="0" w:space="0" w:color="auto"/>
              </w:divBdr>
              <w:divsChild>
                <w:div w:id="356850783">
                  <w:marLeft w:val="0"/>
                  <w:marRight w:val="0"/>
                  <w:marTop w:val="0"/>
                  <w:marBottom w:val="0"/>
                  <w:divBdr>
                    <w:top w:val="none" w:sz="0" w:space="0" w:color="auto"/>
                    <w:left w:val="none" w:sz="0" w:space="0" w:color="auto"/>
                    <w:bottom w:val="none" w:sz="0" w:space="0" w:color="auto"/>
                    <w:right w:val="none" w:sz="0" w:space="0" w:color="auto"/>
                  </w:divBdr>
                  <w:divsChild>
                    <w:div w:id="1898934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0882367">
      <w:bodyDiv w:val="1"/>
      <w:marLeft w:val="0"/>
      <w:marRight w:val="0"/>
      <w:marTop w:val="0"/>
      <w:marBottom w:val="0"/>
      <w:divBdr>
        <w:top w:val="none" w:sz="0" w:space="0" w:color="auto"/>
        <w:left w:val="none" w:sz="0" w:space="0" w:color="auto"/>
        <w:bottom w:val="none" w:sz="0" w:space="0" w:color="auto"/>
        <w:right w:val="none" w:sz="0" w:space="0" w:color="auto"/>
      </w:divBdr>
    </w:div>
    <w:div w:id="742264182">
      <w:bodyDiv w:val="1"/>
      <w:marLeft w:val="0"/>
      <w:marRight w:val="0"/>
      <w:marTop w:val="0"/>
      <w:marBottom w:val="0"/>
      <w:divBdr>
        <w:top w:val="none" w:sz="0" w:space="0" w:color="auto"/>
        <w:left w:val="none" w:sz="0" w:space="0" w:color="auto"/>
        <w:bottom w:val="none" w:sz="0" w:space="0" w:color="auto"/>
        <w:right w:val="none" w:sz="0" w:space="0" w:color="auto"/>
      </w:divBdr>
    </w:div>
    <w:div w:id="748112622">
      <w:bodyDiv w:val="1"/>
      <w:marLeft w:val="0"/>
      <w:marRight w:val="0"/>
      <w:marTop w:val="0"/>
      <w:marBottom w:val="0"/>
      <w:divBdr>
        <w:top w:val="none" w:sz="0" w:space="0" w:color="auto"/>
        <w:left w:val="none" w:sz="0" w:space="0" w:color="auto"/>
        <w:bottom w:val="none" w:sz="0" w:space="0" w:color="auto"/>
        <w:right w:val="none" w:sz="0" w:space="0" w:color="auto"/>
      </w:divBdr>
    </w:div>
    <w:div w:id="776370233">
      <w:bodyDiv w:val="1"/>
      <w:marLeft w:val="0"/>
      <w:marRight w:val="0"/>
      <w:marTop w:val="0"/>
      <w:marBottom w:val="0"/>
      <w:divBdr>
        <w:top w:val="none" w:sz="0" w:space="0" w:color="auto"/>
        <w:left w:val="none" w:sz="0" w:space="0" w:color="auto"/>
        <w:bottom w:val="none" w:sz="0" w:space="0" w:color="auto"/>
        <w:right w:val="none" w:sz="0" w:space="0" w:color="auto"/>
      </w:divBdr>
    </w:div>
    <w:div w:id="787552009">
      <w:bodyDiv w:val="1"/>
      <w:marLeft w:val="0"/>
      <w:marRight w:val="0"/>
      <w:marTop w:val="0"/>
      <w:marBottom w:val="0"/>
      <w:divBdr>
        <w:top w:val="none" w:sz="0" w:space="0" w:color="auto"/>
        <w:left w:val="none" w:sz="0" w:space="0" w:color="auto"/>
        <w:bottom w:val="none" w:sz="0" w:space="0" w:color="auto"/>
        <w:right w:val="none" w:sz="0" w:space="0" w:color="auto"/>
      </w:divBdr>
      <w:divsChild>
        <w:div w:id="786630684">
          <w:marLeft w:val="547"/>
          <w:marRight w:val="0"/>
          <w:marTop w:val="200"/>
          <w:marBottom w:val="0"/>
          <w:divBdr>
            <w:top w:val="none" w:sz="0" w:space="0" w:color="auto"/>
            <w:left w:val="none" w:sz="0" w:space="0" w:color="auto"/>
            <w:bottom w:val="none" w:sz="0" w:space="0" w:color="auto"/>
            <w:right w:val="none" w:sz="0" w:space="0" w:color="auto"/>
          </w:divBdr>
        </w:div>
      </w:divsChild>
    </w:div>
    <w:div w:id="807822340">
      <w:bodyDiv w:val="1"/>
      <w:marLeft w:val="0"/>
      <w:marRight w:val="0"/>
      <w:marTop w:val="0"/>
      <w:marBottom w:val="0"/>
      <w:divBdr>
        <w:top w:val="none" w:sz="0" w:space="0" w:color="auto"/>
        <w:left w:val="none" w:sz="0" w:space="0" w:color="auto"/>
        <w:bottom w:val="none" w:sz="0" w:space="0" w:color="auto"/>
        <w:right w:val="none" w:sz="0" w:space="0" w:color="auto"/>
      </w:divBdr>
    </w:div>
    <w:div w:id="849950120">
      <w:bodyDiv w:val="1"/>
      <w:marLeft w:val="0"/>
      <w:marRight w:val="0"/>
      <w:marTop w:val="0"/>
      <w:marBottom w:val="0"/>
      <w:divBdr>
        <w:top w:val="none" w:sz="0" w:space="0" w:color="auto"/>
        <w:left w:val="none" w:sz="0" w:space="0" w:color="auto"/>
        <w:bottom w:val="none" w:sz="0" w:space="0" w:color="auto"/>
        <w:right w:val="none" w:sz="0" w:space="0" w:color="auto"/>
      </w:divBdr>
      <w:divsChild>
        <w:div w:id="631440566">
          <w:marLeft w:val="0"/>
          <w:marRight w:val="0"/>
          <w:marTop w:val="0"/>
          <w:marBottom w:val="0"/>
          <w:divBdr>
            <w:top w:val="none" w:sz="0" w:space="0" w:color="auto"/>
            <w:left w:val="none" w:sz="0" w:space="0" w:color="auto"/>
            <w:bottom w:val="none" w:sz="0" w:space="0" w:color="auto"/>
            <w:right w:val="none" w:sz="0" w:space="0" w:color="auto"/>
          </w:divBdr>
        </w:div>
      </w:divsChild>
    </w:div>
    <w:div w:id="950743278">
      <w:bodyDiv w:val="1"/>
      <w:marLeft w:val="0"/>
      <w:marRight w:val="0"/>
      <w:marTop w:val="0"/>
      <w:marBottom w:val="0"/>
      <w:divBdr>
        <w:top w:val="none" w:sz="0" w:space="0" w:color="auto"/>
        <w:left w:val="none" w:sz="0" w:space="0" w:color="auto"/>
        <w:bottom w:val="none" w:sz="0" w:space="0" w:color="auto"/>
        <w:right w:val="none" w:sz="0" w:space="0" w:color="auto"/>
      </w:divBdr>
    </w:div>
    <w:div w:id="959649667">
      <w:bodyDiv w:val="1"/>
      <w:marLeft w:val="0"/>
      <w:marRight w:val="0"/>
      <w:marTop w:val="0"/>
      <w:marBottom w:val="0"/>
      <w:divBdr>
        <w:top w:val="none" w:sz="0" w:space="0" w:color="auto"/>
        <w:left w:val="none" w:sz="0" w:space="0" w:color="auto"/>
        <w:bottom w:val="none" w:sz="0" w:space="0" w:color="auto"/>
        <w:right w:val="none" w:sz="0" w:space="0" w:color="auto"/>
      </w:divBdr>
    </w:div>
    <w:div w:id="960963265">
      <w:bodyDiv w:val="1"/>
      <w:marLeft w:val="0"/>
      <w:marRight w:val="0"/>
      <w:marTop w:val="0"/>
      <w:marBottom w:val="0"/>
      <w:divBdr>
        <w:top w:val="none" w:sz="0" w:space="0" w:color="auto"/>
        <w:left w:val="none" w:sz="0" w:space="0" w:color="auto"/>
        <w:bottom w:val="none" w:sz="0" w:space="0" w:color="auto"/>
        <w:right w:val="none" w:sz="0" w:space="0" w:color="auto"/>
      </w:divBdr>
    </w:div>
    <w:div w:id="1054081988">
      <w:bodyDiv w:val="1"/>
      <w:marLeft w:val="0"/>
      <w:marRight w:val="0"/>
      <w:marTop w:val="0"/>
      <w:marBottom w:val="0"/>
      <w:divBdr>
        <w:top w:val="none" w:sz="0" w:space="0" w:color="auto"/>
        <w:left w:val="none" w:sz="0" w:space="0" w:color="auto"/>
        <w:bottom w:val="none" w:sz="0" w:space="0" w:color="auto"/>
        <w:right w:val="none" w:sz="0" w:space="0" w:color="auto"/>
      </w:divBdr>
    </w:div>
    <w:div w:id="1087724348">
      <w:bodyDiv w:val="1"/>
      <w:marLeft w:val="0"/>
      <w:marRight w:val="0"/>
      <w:marTop w:val="0"/>
      <w:marBottom w:val="0"/>
      <w:divBdr>
        <w:top w:val="none" w:sz="0" w:space="0" w:color="auto"/>
        <w:left w:val="none" w:sz="0" w:space="0" w:color="auto"/>
        <w:bottom w:val="none" w:sz="0" w:space="0" w:color="auto"/>
        <w:right w:val="none" w:sz="0" w:space="0" w:color="auto"/>
      </w:divBdr>
      <w:divsChild>
        <w:div w:id="566184673">
          <w:marLeft w:val="0"/>
          <w:marRight w:val="0"/>
          <w:marTop w:val="0"/>
          <w:marBottom w:val="0"/>
          <w:divBdr>
            <w:top w:val="none" w:sz="0" w:space="0" w:color="auto"/>
            <w:left w:val="none" w:sz="0" w:space="0" w:color="auto"/>
            <w:bottom w:val="none" w:sz="0" w:space="0" w:color="auto"/>
            <w:right w:val="none" w:sz="0" w:space="0" w:color="auto"/>
          </w:divBdr>
          <w:divsChild>
            <w:div w:id="915550442">
              <w:marLeft w:val="0"/>
              <w:marRight w:val="0"/>
              <w:marTop w:val="0"/>
              <w:marBottom w:val="0"/>
              <w:divBdr>
                <w:top w:val="none" w:sz="0" w:space="0" w:color="auto"/>
                <w:left w:val="none" w:sz="0" w:space="0" w:color="auto"/>
                <w:bottom w:val="none" w:sz="0" w:space="0" w:color="auto"/>
                <w:right w:val="none" w:sz="0" w:space="0" w:color="auto"/>
              </w:divBdr>
              <w:divsChild>
                <w:div w:id="40373197">
                  <w:marLeft w:val="0"/>
                  <w:marRight w:val="0"/>
                  <w:marTop w:val="0"/>
                  <w:marBottom w:val="0"/>
                  <w:divBdr>
                    <w:top w:val="none" w:sz="0" w:space="0" w:color="auto"/>
                    <w:left w:val="none" w:sz="0" w:space="0" w:color="auto"/>
                    <w:bottom w:val="none" w:sz="0" w:space="0" w:color="auto"/>
                    <w:right w:val="none" w:sz="0" w:space="0" w:color="auto"/>
                  </w:divBdr>
                </w:div>
                <w:div w:id="1181431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451465">
      <w:bodyDiv w:val="1"/>
      <w:marLeft w:val="0"/>
      <w:marRight w:val="0"/>
      <w:marTop w:val="0"/>
      <w:marBottom w:val="0"/>
      <w:divBdr>
        <w:top w:val="none" w:sz="0" w:space="0" w:color="auto"/>
        <w:left w:val="none" w:sz="0" w:space="0" w:color="auto"/>
        <w:bottom w:val="none" w:sz="0" w:space="0" w:color="auto"/>
        <w:right w:val="none" w:sz="0" w:space="0" w:color="auto"/>
      </w:divBdr>
      <w:divsChild>
        <w:div w:id="663823611">
          <w:marLeft w:val="0"/>
          <w:marRight w:val="0"/>
          <w:marTop w:val="0"/>
          <w:marBottom w:val="0"/>
          <w:divBdr>
            <w:top w:val="none" w:sz="0" w:space="0" w:color="auto"/>
            <w:left w:val="none" w:sz="0" w:space="0" w:color="auto"/>
            <w:bottom w:val="none" w:sz="0" w:space="0" w:color="auto"/>
            <w:right w:val="none" w:sz="0" w:space="0" w:color="auto"/>
          </w:divBdr>
        </w:div>
      </w:divsChild>
    </w:div>
    <w:div w:id="1216505892">
      <w:bodyDiv w:val="1"/>
      <w:marLeft w:val="0"/>
      <w:marRight w:val="0"/>
      <w:marTop w:val="0"/>
      <w:marBottom w:val="0"/>
      <w:divBdr>
        <w:top w:val="none" w:sz="0" w:space="0" w:color="auto"/>
        <w:left w:val="none" w:sz="0" w:space="0" w:color="auto"/>
        <w:bottom w:val="none" w:sz="0" w:space="0" w:color="auto"/>
        <w:right w:val="none" w:sz="0" w:space="0" w:color="auto"/>
      </w:divBdr>
    </w:div>
    <w:div w:id="1219049232">
      <w:bodyDiv w:val="1"/>
      <w:marLeft w:val="0"/>
      <w:marRight w:val="0"/>
      <w:marTop w:val="0"/>
      <w:marBottom w:val="0"/>
      <w:divBdr>
        <w:top w:val="none" w:sz="0" w:space="0" w:color="auto"/>
        <w:left w:val="none" w:sz="0" w:space="0" w:color="auto"/>
        <w:bottom w:val="none" w:sz="0" w:space="0" w:color="auto"/>
        <w:right w:val="none" w:sz="0" w:space="0" w:color="auto"/>
      </w:divBdr>
    </w:div>
    <w:div w:id="1253007924">
      <w:bodyDiv w:val="1"/>
      <w:marLeft w:val="0"/>
      <w:marRight w:val="0"/>
      <w:marTop w:val="0"/>
      <w:marBottom w:val="0"/>
      <w:divBdr>
        <w:top w:val="none" w:sz="0" w:space="0" w:color="auto"/>
        <w:left w:val="none" w:sz="0" w:space="0" w:color="auto"/>
        <w:bottom w:val="none" w:sz="0" w:space="0" w:color="auto"/>
        <w:right w:val="none" w:sz="0" w:space="0" w:color="auto"/>
      </w:divBdr>
    </w:div>
    <w:div w:id="1272861490">
      <w:bodyDiv w:val="1"/>
      <w:marLeft w:val="0"/>
      <w:marRight w:val="0"/>
      <w:marTop w:val="0"/>
      <w:marBottom w:val="0"/>
      <w:divBdr>
        <w:top w:val="none" w:sz="0" w:space="0" w:color="auto"/>
        <w:left w:val="none" w:sz="0" w:space="0" w:color="auto"/>
        <w:bottom w:val="none" w:sz="0" w:space="0" w:color="auto"/>
        <w:right w:val="none" w:sz="0" w:space="0" w:color="auto"/>
      </w:divBdr>
      <w:divsChild>
        <w:div w:id="532154354">
          <w:marLeft w:val="144"/>
          <w:marRight w:val="0"/>
          <w:marTop w:val="240"/>
          <w:marBottom w:val="40"/>
          <w:divBdr>
            <w:top w:val="none" w:sz="0" w:space="0" w:color="auto"/>
            <w:left w:val="none" w:sz="0" w:space="0" w:color="auto"/>
            <w:bottom w:val="none" w:sz="0" w:space="0" w:color="auto"/>
            <w:right w:val="none" w:sz="0" w:space="0" w:color="auto"/>
          </w:divBdr>
        </w:div>
      </w:divsChild>
    </w:div>
    <w:div w:id="1289386481">
      <w:bodyDiv w:val="1"/>
      <w:marLeft w:val="0"/>
      <w:marRight w:val="0"/>
      <w:marTop w:val="0"/>
      <w:marBottom w:val="0"/>
      <w:divBdr>
        <w:top w:val="none" w:sz="0" w:space="0" w:color="auto"/>
        <w:left w:val="none" w:sz="0" w:space="0" w:color="auto"/>
        <w:bottom w:val="none" w:sz="0" w:space="0" w:color="auto"/>
        <w:right w:val="none" w:sz="0" w:space="0" w:color="auto"/>
      </w:divBdr>
    </w:div>
    <w:div w:id="1320233042">
      <w:bodyDiv w:val="1"/>
      <w:marLeft w:val="0"/>
      <w:marRight w:val="0"/>
      <w:marTop w:val="0"/>
      <w:marBottom w:val="0"/>
      <w:divBdr>
        <w:top w:val="none" w:sz="0" w:space="0" w:color="auto"/>
        <w:left w:val="none" w:sz="0" w:space="0" w:color="auto"/>
        <w:bottom w:val="none" w:sz="0" w:space="0" w:color="auto"/>
        <w:right w:val="none" w:sz="0" w:space="0" w:color="auto"/>
      </w:divBdr>
      <w:divsChild>
        <w:div w:id="912011102">
          <w:marLeft w:val="0"/>
          <w:marRight w:val="0"/>
          <w:marTop w:val="0"/>
          <w:marBottom w:val="0"/>
          <w:divBdr>
            <w:top w:val="none" w:sz="0" w:space="0" w:color="auto"/>
            <w:left w:val="none" w:sz="0" w:space="0" w:color="auto"/>
            <w:bottom w:val="none" w:sz="0" w:space="0" w:color="auto"/>
            <w:right w:val="none" w:sz="0" w:space="0" w:color="auto"/>
          </w:divBdr>
          <w:divsChild>
            <w:div w:id="485973513">
              <w:marLeft w:val="0"/>
              <w:marRight w:val="0"/>
              <w:marTop w:val="0"/>
              <w:marBottom w:val="0"/>
              <w:divBdr>
                <w:top w:val="none" w:sz="0" w:space="0" w:color="auto"/>
                <w:left w:val="none" w:sz="0" w:space="0" w:color="auto"/>
                <w:bottom w:val="none" w:sz="0" w:space="0" w:color="auto"/>
                <w:right w:val="none" w:sz="0" w:space="0" w:color="auto"/>
              </w:divBdr>
              <w:divsChild>
                <w:div w:id="1380665066">
                  <w:marLeft w:val="0"/>
                  <w:marRight w:val="0"/>
                  <w:marTop w:val="0"/>
                  <w:marBottom w:val="0"/>
                  <w:divBdr>
                    <w:top w:val="none" w:sz="0" w:space="0" w:color="auto"/>
                    <w:left w:val="none" w:sz="0" w:space="0" w:color="auto"/>
                    <w:bottom w:val="none" w:sz="0" w:space="0" w:color="auto"/>
                    <w:right w:val="none" w:sz="0" w:space="0" w:color="auto"/>
                  </w:divBdr>
                  <w:divsChild>
                    <w:div w:id="63086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9702292">
      <w:bodyDiv w:val="1"/>
      <w:marLeft w:val="0"/>
      <w:marRight w:val="0"/>
      <w:marTop w:val="0"/>
      <w:marBottom w:val="0"/>
      <w:divBdr>
        <w:top w:val="none" w:sz="0" w:space="0" w:color="auto"/>
        <w:left w:val="none" w:sz="0" w:space="0" w:color="auto"/>
        <w:bottom w:val="none" w:sz="0" w:space="0" w:color="auto"/>
        <w:right w:val="none" w:sz="0" w:space="0" w:color="auto"/>
      </w:divBdr>
      <w:divsChild>
        <w:div w:id="1633485429">
          <w:marLeft w:val="418"/>
          <w:marRight w:val="0"/>
          <w:marTop w:val="40"/>
          <w:marBottom w:val="80"/>
          <w:divBdr>
            <w:top w:val="none" w:sz="0" w:space="0" w:color="auto"/>
            <w:left w:val="none" w:sz="0" w:space="0" w:color="auto"/>
            <w:bottom w:val="none" w:sz="0" w:space="0" w:color="auto"/>
            <w:right w:val="none" w:sz="0" w:space="0" w:color="auto"/>
          </w:divBdr>
        </w:div>
      </w:divsChild>
    </w:div>
    <w:div w:id="1438481928">
      <w:bodyDiv w:val="1"/>
      <w:marLeft w:val="0"/>
      <w:marRight w:val="0"/>
      <w:marTop w:val="0"/>
      <w:marBottom w:val="0"/>
      <w:divBdr>
        <w:top w:val="none" w:sz="0" w:space="0" w:color="auto"/>
        <w:left w:val="none" w:sz="0" w:space="0" w:color="auto"/>
        <w:bottom w:val="none" w:sz="0" w:space="0" w:color="auto"/>
        <w:right w:val="none" w:sz="0" w:space="0" w:color="auto"/>
      </w:divBdr>
    </w:div>
    <w:div w:id="1440754779">
      <w:bodyDiv w:val="1"/>
      <w:marLeft w:val="0"/>
      <w:marRight w:val="0"/>
      <w:marTop w:val="0"/>
      <w:marBottom w:val="0"/>
      <w:divBdr>
        <w:top w:val="none" w:sz="0" w:space="0" w:color="auto"/>
        <w:left w:val="none" w:sz="0" w:space="0" w:color="auto"/>
        <w:bottom w:val="none" w:sz="0" w:space="0" w:color="auto"/>
        <w:right w:val="none" w:sz="0" w:space="0" w:color="auto"/>
      </w:divBdr>
    </w:div>
    <w:div w:id="1444032964">
      <w:bodyDiv w:val="1"/>
      <w:marLeft w:val="0"/>
      <w:marRight w:val="0"/>
      <w:marTop w:val="0"/>
      <w:marBottom w:val="0"/>
      <w:divBdr>
        <w:top w:val="none" w:sz="0" w:space="0" w:color="auto"/>
        <w:left w:val="none" w:sz="0" w:space="0" w:color="auto"/>
        <w:bottom w:val="none" w:sz="0" w:space="0" w:color="auto"/>
        <w:right w:val="none" w:sz="0" w:space="0" w:color="auto"/>
      </w:divBdr>
    </w:div>
    <w:div w:id="1447699949">
      <w:bodyDiv w:val="1"/>
      <w:marLeft w:val="0"/>
      <w:marRight w:val="0"/>
      <w:marTop w:val="0"/>
      <w:marBottom w:val="0"/>
      <w:divBdr>
        <w:top w:val="none" w:sz="0" w:space="0" w:color="auto"/>
        <w:left w:val="none" w:sz="0" w:space="0" w:color="auto"/>
        <w:bottom w:val="none" w:sz="0" w:space="0" w:color="auto"/>
        <w:right w:val="none" w:sz="0" w:space="0" w:color="auto"/>
      </w:divBdr>
    </w:div>
    <w:div w:id="1492287011">
      <w:bodyDiv w:val="1"/>
      <w:marLeft w:val="0"/>
      <w:marRight w:val="0"/>
      <w:marTop w:val="0"/>
      <w:marBottom w:val="0"/>
      <w:divBdr>
        <w:top w:val="none" w:sz="0" w:space="0" w:color="auto"/>
        <w:left w:val="none" w:sz="0" w:space="0" w:color="auto"/>
        <w:bottom w:val="none" w:sz="0" w:space="0" w:color="auto"/>
        <w:right w:val="none" w:sz="0" w:space="0" w:color="auto"/>
      </w:divBdr>
    </w:div>
    <w:div w:id="1500851127">
      <w:bodyDiv w:val="1"/>
      <w:marLeft w:val="0"/>
      <w:marRight w:val="0"/>
      <w:marTop w:val="0"/>
      <w:marBottom w:val="0"/>
      <w:divBdr>
        <w:top w:val="none" w:sz="0" w:space="0" w:color="auto"/>
        <w:left w:val="none" w:sz="0" w:space="0" w:color="auto"/>
        <w:bottom w:val="none" w:sz="0" w:space="0" w:color="auto"/>
        <w:right w:val="none" w:sz="0" w:space="0" w:color="auto"/>
      </w:divBdr>
    </w:div>
    <w:div w:id="1589928307">
      <w:bodyDiv w:val="1"/>
      <w:marLeft w:val="0"/>
      <w:marRight w:val="0"/>
      <w:marTop w:val="0"/>
      <w:marBottom w:val="0"/>
      <w:divBdr>
        <w:top w:val="none" w:sz="0" w:space="0" w:color="auto"/>
        <w:left w:val="none" w:sz="0" w:space="0" w:color="auto"/>
        <w:bottom w:val="none" w:sz="0" w:space="0" w:color="auto"/>
        <w:right w:val="none" w:sz="0" w:space="0" w:color="auto"/>
      </w:divBdr>
      <w:divsChild>
        <w:div w:id="684289017">
          <w:marLeft w:val="0"/>
          <w:marRight w:val="0"/>
          <w:marTop w:val="0"/>
          <w:marBottom w:val="0"/>
          <w:divBdr>
            <w:top w:val="none" w:sz="0" w:space="0" w:color="auto"/>
            <w:left w:val="none" w:sz="0" w:space="0" w:color="auto"/>
            <w:bottom w:val="none" w:sz="0" w:space="0" w:color="auto"/>
            <w:right w:val="none" w:sz="0" w:space="0" w:color="auto"/>
          </w:divBdr>
          <w:divsChild>
            <w:div w:id="1742095606">
              <w:marLeft w:val="0"/>
              <w:marRight w:val="0"/>
              <w:marTop w:val="0"/>
              <w:marBottom w:val="0"/>
              <w:divBdr>
                <w:top w:val="none" w:sz="0" w:space="0" w:color="auto"/>
                <w:left w:val="none" w:sz="0" w:space="0" w:color="auto"/>
                <w:bottom w:val="none" w:sz="0" w:space="0" w:color="auto"/>
                <w:right w:val="none" w:sz="0" w:space="0" w:color="auto"/>
              </w:divBdr>
              <w:divsChild>
                <w:div w:id="709915622">
                  <w:marLeft w:val="0"/>
                  <w:marRight w:val="0"/>
                  <w:marTop w:val="0"/>
                  <w:marBottom w:val="0"/>
                  <w:divBdr>
                    <w:top w:val="none" w:sz="0" w:space="0" w:color="auto"/>
                    <w:left w:val="none" w:sz="0" w:space="0" w:color="auto"/>
                    <w:bottom w:val="none" w:sz="0" w:space="0" w:color="auto"/>
                    <w:right w:val="none" w:sz="0" w:space="0" w:color="auto"/>
                  </w:divBdr>
                  <w:divsChild>
                    <w:div w:id="1246843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7128461">
      <w:bodyDiv w:val="1"/>
      <w:marLeft w:val="0"/>
      <w:marRight w:val="0"/>
      <w:marTop w:val="0"/>
      <w:marBottom w:val="0"/>
      <w:divBdr>
        <w:top w:val="none" w:sz="0" w:space="0" w:color="auto"/>
        <w:left w:val="none" w:sz="0" w:space="0" w:color="auto"/>
        <w:bottom w:val="none" w:sz="0" w:space="0" w:color="auto"/>
        <w:right w:val="none" w:sz="0" w:space="0" w:color="auto"/>
      </w:divBdr>
    </w:div>
    <w:div w:id="1713189455">
      <w:bodyDiv w:val="1"/>
      <w:marLeft w:val="0"/>
      <w:marRight w:val="0"/>
      <w:marTop w:val="0"/>
      <w:marBottom w:val="0"/>
      <w:divBdr>
        <w:top w:val="none" w:sz="0" w:space="0" w:color="auto"/>
        <w:left w:val="none" w:sz="0" w:space="0" w:color="auto"/>
        <w:bottom w:val="none" w:sz="0" w:space="0" w:color="auto"/>
        <w:right w:val="none" w:sz="0" w:space="0" w:color="auto"/>
      </w:divBdr>
    </w:div>
    <w:div w:id="1808930100">
      <w:bodyDiv w:val="1"/>
      <w:marLeft w:val="0"/>
      <w:marRight w:val="0"/>
      <w:marTop w:val="0"/>
      <w:marBottom w:val="0"/>
      <w:divBdr>
        <w:top w:val="none" w:sz="0" w:space="0" w:color="auto"/>
        <w:left w:val="none" w:sz="0" w:space="0" w:color="auto"/>
        <w:bottom w:val="none" w:sz="0" w:space="0" w:color="auto"/>
        <w:right w:val="none" w:sz="0" w:space="0" w:color="auto"/>
      </w:divBdr>
    </w:div>
    <w:div w:id="1850945856">
      <w:bodyDiv w:val="1"/>
      <w:marLeft w:val="0"/>
      <w:marRight w:val="0"/>
      <w:marTop w:val="0"/>
      <w:marBottom w:val="0"/>
      <w:divBdr>
        <w:top w:val="none" w:sz="0" w:space="0" w:color="auto"/>
        <w:left w:val="none" w:sz="0" w:space="0" w:color="auto"/>
        <w:bottom w:val="none" w:sz="0" w:space="0" w:color="auto"/>
        <w:right w:val="none" w:sz="0" w:space="0" w:color="auto"/>
      </w:divBdr>
    </w:div>
    <w:div w:id="1944610632">
      <w:bodyDiv w:val="1"/>
      <w:marLeft w:val="0"/>
      <w:marRight w:val="0"/>
      <w:marTop w:val="0"/>
      <w:marBottom w:val="0"/>
      <w:divBdr>
        <w:top w:val="none" w:sz="0" w:space="0" w:color="auto"/>
        <w:left w:val="none" w:sz="0" w:space="0" w:color="auto"/>
        <w:bottom w:val="none" w:sz="0" w:space="0" w:color="auto"/>
        <w:right w:val="none" w:sz="0" w:space="0" w:color="auto"/>
      </w:divBdr>
    </w:div>
    <w:div w:id="1949459538">
      <w:bodyDiv w:val="1"/>
      <w:marLeft w:val="0"/>
      <w:marRight w:val="0"/>
      <w:marTop w:val="0"/>
      <w:marBottom w:val="0"/>
      <w:divBdr>
        <w:top w:val="none" w:sz="0" w:space="0" w:color="auto"/>
        <w:left w:val="none" w:sz="0" w:space="0" w:color="auto"/>
        <w:bottom w:val="none" w:sz="0" w:space="0" w:color="auto"/>
        <w:right w:val="none" w:sz="0" w:space="0" w:color="auto"/>
      </w:divBdr>
    </w:div>
    <w:div w:id="2038306849">
      <w:bodyDiv w:val="1"/>
      <w:marLeft w:val="0"/>
      <w:marRight w:val="0"/>
      <w:marTop w:val="0"/>
      <w:marBottom w:val="0"/>
      <w:divBdr>
        <w:top w:val="none" w:sz="0" w:space="0" w:color="auto"/>
        <w:left w:val="none" w:sz="0" w:space="0" w:color="auto"/>
        <w:bottom w:val="none" w:sz="0" w:space="0" w:color="auto"/>
        <w:right w:val="none" w:sz="0" w:space="0" w:color="auto"/>
      </w:divBdr>
    </w:div>
    <w:div w:id="2085907771">
      <w:bodyDiv w:val="1"/>
      <w:marLeft w:val="0"/>
      <w:marRight w:val="0"/>
      <w:marTop w:val="0"/>
      <w:marBottom w:val="0"/>
      <w:divBdr>
        <w:top w:val="none" w:sz="0" w:space="0" w:color="auto"/>
        <w:left w:val="none" w:sz="0" w:space="0" w:color="auto"/>
        <w:bottom w:val="none" w:sz="0" w:space="0" w:color="auto"/>
        <w:right w:val="none" w:sz="0" w:space="0" w:color="auto"/>
      </w:divBdr>
    </w:div>
    <w:div w:id="2109276344">
      <w:bodyDiv w:val="1"/>
      <w:marLeft w:val="0"/>
      <w:marRight w:val="0"/>
      <w:marTop w:val="0"/>
      <w:marBottom w:val="0"/>
      <w:divBdr>
        <w:top w:val="none" w:sz="0" w:space="0" w:color="auto"/>
        <w:left w:val="none" w:sz="0" w:space="0" w:color="auto"/>
        <w:bottom w:val="none" w:sz="0" w:space="0" w:color="auto"/>
        <w:right w:val="none" w:sz="0" w:space="0" w:color="auto"/>
      </w:divBdr>
    </w:div>
    <w:div w:id="21223356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yjiang4@memphis.edu" TargetMode="External"/><Relationship Id="rId18" Type="http://schemas.openxmlformats.org/officeDocument/2006/relationships/hyperlink" Target="https://www.who.int/en/news-room/fact-sheets/detail/asthma"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mailto:karmaus1@memphis.edu" TargetMode="External"/><Relationship Id="rId17" Type="http://schemas.openxmlformats.org/officeDocument/2006/relationships/hyperlink" Target="mailto:karmaus1@memphis.edu" TargetMode="External"/><Relationship Id="rId2" Type="http://schemas.openxmlformats.org/officeDocument/2006/relationships/customXml" Target="../customXml/item2.xml"/><Relationship Id="rId16" Type="http://schemas.openxmlformats.org/officeDocument/2006/relationships/hyperlink" Target="mailto:sha@soton.ac.uk"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hggins2@memphis.edu" TargetMode="External"/><Relationship Id="rId5" Type="http://schemas.openxmlformats.org/officeDocument/2006/relationships/numbering" Target="numbering.xml"/><Relationship Id="rId15" Type="http://schemas.openxmlformats.org/officeDocument/2006/relationships/hyperlink" Target="mailto:irshad.sulaiman@fda.hhs.gov" TargetMode="Externa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pbnerjee@memphi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81A26F7B3F8584DB28FC8A3D6DB061C" ma:contentTypeVersion="2" ma:contentTypeDescription="Create a new document." ma:contentTypeScope="" ma:versionID="9249d3e289414f77ce030522962bbc38">
  <xsd:schema xmlns:xsd="http://www.w3.org/2001/XMLSchema" xmlns:xs="http://www.w3.org/2001/XMLSchema" xmlns:p="http://schemas.microsoft.com/office/2006/metadata/properties" xmlns:ns3="f82f64a6-3e82-4cb4-8c73-1ffc4d58cd7a" targetNamespace="http://schemas.microsoft.com/office/2006/metadata/properties" ma:root="true" ma:fieldsID="211756ae16a4166d7d7690e623655a74" ns3:_="">
    <xsd:import namespace="f82f64a6-3e82-4cb4-8c73-1ffc4d58cd7a"/>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82f64a6-3e82-4cb4-8c73-1ffc4d58cd7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1BC299-5691-4D42-8CC2-AD4A250071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82f64a6-3e82-4cb4-8c73-1ffc4d58cd7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6B61315-09E5-4EBB-86A8-03432CF5C9CF}">
  <ds:schemaRefs>
    <ds:schemaRef ds:uri="http://schemas.microsoft.com/sharepoint/v3/contenttype/forms"/>
  </ds:schemaRefs>
</ds:datastoreItem>
</file>

<file path=customXml/itemProps3.xml><?xml version="1.0" encoding="utf-8"?>
<ds:datastoreItem xmlns:ds="http://schemas.openxmlformats.org/officeDocument/2006/customXml" ds:itemID="{EABA79CB-1842-402C-A6D4-666385E84148}">
  <ds:schemaRefs>
    <ds:schemaRef ds:uri="http://schemas.microsoft.com/office/infopath/2007/PartnerControls"/>
    <ds:schemaRef ds:uri="http://www.w3.org/XML/1998/namespace"/>
    <ds:schemaRef ds:uri="http://schemas.microsoft.com/office/2006/metadata/properties"/>
    <ds:schemaRef ds:uri="f82f64a6-3e82-4cb4-8c73-1ffc4d58cd7a"/>
    <ds:schemaRef ds:uri="http://purl.org/dc/elements/1.1/"/>
    <ds:schemaRef ds:uri="http://schemas.microsoft.com/office/2006/documentManagement/types"/>
    <ds:schemaRef ds:uri="http://purl.org/dc/dcmitype/"/>
    <ds:schemaRef ds:uri="http://schemas.openxmlformats.org/package/2006/metadata/core-properties"/>
    <ds:schemaRef ds:uri="http://purl.org/dc/terms/"/>
  </ds:schemaRefs>
</ds:datastoreItem>
</file>

<file path=customXml/itemProps4.xml><?xml version="1.0" encoding="utf-8"?>
<ds:datastoreItem xmlns:ds="http://schemas.openxmlformats.org/officeDocument/2006/customXml" ds:itemID="{A8472395-9E0E-4D8E-B181-00802974CF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0604</Words>
  <Characters>60444</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Wheeze Project</vt:lpstr>
    </vt:vector>
  </TitlesOfParts>
  <Company>Daleniece Higgins</Company>
  <LinksUpToDate>false</LinksUpToDate>
  <CharactersWithSpaces>70907</CharactersWithSpaces>
  <SharedDoc>false</SharedDoc>
  <HLinks>
    <vt:vector size="6" baseType="variant">
      <vt:variant>
        <vt:i4>7864423</vt:i4>
      </vt:variant>
      <vt:variant>
        <vt:i4>0</vt:i4>
      </vt:variant>
      <vt:variant>
        <vt:i4>0</vt:i4>
      </vt:variant>
      <vt:variant>
        <vt:i4>5</vt:i4>
      </vt:variant>
      <vt:variant>
        <vt:lpwstr>http://www.who.int/mediacentre/factsheets/fs307/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heeze Project</dc:title>
  <dc:subject/>
  <dc:creator>Daleniece</dc:creator>
  <cp:keywords/>
  <dc:description/>
  <cp:lastModifiedBy>Hughes C.M.</cp:lastModifiedBy>
  <cp:revision>2</cp:revision>
  <cp:lastPrinted>2019-07-09T16:11:00Z</cp:lastPrinted>
  <dcterms:created xsi:type="dcterms:W3CDTF">2020-04-23T11:17:00Z</dcterms:created>
  <dcterms:modified xsi:type="dcterms:W3CDTF">2020-04-23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1A26F7B3F8584DB28FC8A3D6DB061C</vt:lpwstr>
  </property>
</Properties>
</file>